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95825" w14:textId="77777777" w:rsidR="00C2319C" w:rsidRPr="00FE6C07" w:rsidRDefault="00C2319C" w:rsidP="00C2319C">
      <w:pPr>
        <w:spacing w:after="0" w:line="240" w:lineRule="auto"/>
        <w:jc w:val="center"/>
        <w:rPr>
          <w:rFonts w:ascii="Arial" w:eastAsia="Times New Roman" w:hAnsi="Arial" w:cs="Arial"/>
          <w:b/>
          <w:sz w:val="28"/>
          <w:szCs w:val="28"/>
        </w:rPr>
      </w:pPr>
      <w:r w:rsidRPr="00FE6C07">
        <w:rPr>
          <w:rFonts w:ascii="Arial" w:eastAsia="Times New Roman" w:hAnsi="Arial" w:cs="Arial"/>
          <w:b/>
          <w:sz w:val="28"/>
          <w:szCs w:val="28"/>
        </w:rPr>
        <w:t xml:space="preserve">Consultation on </w:t>
      </w:r>
      <w:r>
        <w:rPr>
          <w:rFonts w:ascii="Arial" w:eastAsia="Times New Roman" w:hAnsi="Arial" w:cs="Arial"/>
          <w:b/>
          <w:sz w:val="28"/>
          <w:szCs w:val="28"/>
        </w:rPr>
        <w:t xml:space="preserve">Species </w:t>
      </w:r>
      <w:r w:rsidRPr="00FE6C07">
        <w:rPr>
          <w:rFonts w:ascii="Arial" w:eastAsia="Times New Roman" w:hAnsi="Arial" w:cs="Arial"/>
          <w:b/>
          <w:sz w:val="28"/>
          <w:szCs w:val="28"/>
        </w:rPr>
        <w:t>Listing Eligibility and Conservation Actions</w:t>
      </w:r>
    </w:p>
    <w:p w14:paraId="7FA7722F" w14:textId="77777777" w:rsidR="00C2319C" w:rsidRPr="00FE6C07" w:rsidRDefault="00C2319C" w:rsidP="00C2319C">
      <w:pPr>
        <w:spacing w:after="0" w:line="240" w:lineRule="auto"/>
        <w:jc w:val="center"/>
        <w:rPr>
          <w:rFonts w:ascii="Arial" w:eastAsia="Times New Roman" w:hAnsi="Arial" w:cs="Arial"/>
          <w:sz w:val="28"/>
          <w:szCs w:val="28"/>
        </w:rPr>
      </w:pPr>
    </w:p>
    <w:p w14:paraId="0F2350AC" w14:textId="77777777" w:rsidR="009C0D7E" w:rsidRPr="009C0D7E" w:rsidRDefault="009C0D7E" w:rsidP="009C0D7E">
      <w:pPr>
        <w:widowControl w:val="0"/>
        <w:spacing w:after="0" w:line="240" w:lineRule="auto"/>
        <w:jc w:val="center"/>
        <w:rPr>
          <w:rFonts w:ascii="Arial" w:eastAsia="Times New Roman" w:hAnsi="Arial" w:cs="Arial"/>
          <w:b/>
          <w:bCs/>
          <w:i/>
          <w:iCs/>
          <w:snapToGrid w:val="0"/>
          <w:sz w:val="24"/>
          <w:szCs w:val="24"/>
        </w:rPr>
      </w:pPr>
      <w:r w:rsidRPr="009C0D7E">
        <w:rPr>
          <w:rFonts w:ascii="Arial" w:eastAsia="Times New Roman" w:hAnsi="Arial" w:cs="Arial"/>
          <w:b/>
          <w:bCs/>
          <w:i/>
          <w:iCs/>
          <w:snapToGrid w:val="0"/>
          <w:sz w:val="24"/>
          <w:szCs w:val="24"/>
        </w:rPr>
        <w:t xml:space="preserve">Eucalyptus pachycalyx </w:t>
      </w:r>
      <w:r w:rsidRPr="0010197D">
        <w:rPr>
          <w:rFonts w:ascii="Arial" w:eastAsia="Times New Roman" w:hAnsi="Arial" w:cs="Arial"/>
          <w:b/>
          <w:bCs/>
          <w:snapToGrid w:val="0"/>
          <w:sz w:val="24"/>
          <w:szCs w:val="24"/>
        </w:rPr>
        <w:t>subsp.</w:t>
      </w:r>
      <w:r w:rsidRPr="009C0D7E">
        <w:rPr>
          <w:rFonts w:ascii="Arial" w:eastAsia="Times New Roman" w:hAnsi="Arial" w:cs="Arial"/>
          <w:b/>
          <w:bCs/>
          <w:i/>
          <w:iCs/>
          <w:snapToGrid w:val="0"/>
          <w:sz w:val="24"/>
          <w:szCs w:val="24"/>
        </w:rPr>
        <w:t xml:space="preserve"> banyabba </w:t>
      </w:r>
    </w:p>
    <w:p w14:paraId="55D460BF" w14:textId="55443902" w:rsidR="00C2319C" w:rsidRPr="009C0D7E" w:rsidRDefault="009C0D7E" w:rsidP="009C0D7E">
      <w:pPr>
        <w:widowControl w:val="0"/>
        <w:spacing w:after="0" w:line="240" w:lineRule="auto"/>
        <w:jc w:val="center"/>
        <w:rPr>
          <w:rFonts w:ascii="Arial" w:eastAsia="Times New Roman" w:hAnsi="Arial" w:cs="Arial"/>
          <w:b/>
          <w:bCs/>
          <w:snapToGrid w:val="0"/>
          <w:sz w:val="24"/>
          <w:szCs w:val="24"/>
          <w:lang w:val="en-US"/>
        </w:rPr>
      </w:pPr>
      <w:r w:rsidRPr="009C0D7E">
        <w:rPr>
          <w:rFonts w:ascii="Arial" w:eastAsia="Times New Roman" w:hAnsi="Arial" w:cs="Arial"/>
          <w:b/>
          <w:bCs/>
          <w:snapToGrid w:val="0"/>
          <w:sz w:val="24"/>
          <w:szCs w:val="24"/>
        </w:rPr>
        <w:t>(Banyabba shiny-barked gum)</w:t>
      </w:r>
      <w:r w:rsidR="00C2319C" w:rsidRPr="009C0D7E">
        <w:rPr>
          <w:rFonts w:ascii="Arial" w:eastAsia="Times New Roman" w:hAnsi="Arial" w:cs="Arial"/>
          <w:b/>
          <w:bCs/>
          <w:snapToGrid w:val="0"/>
          <w:sz w:val="24"/>
          <w:szCs w:val="24"/>
        </w:rPr>
        <w:t xml:space="preserve"> </w:t>
      </w:r>
    </w:p>
    <w:p w14:paraId="4F9059F9" w14:textId="77777777" w:rsidR="00C2319C" w:rsidRPr="00FE6C07" w:rsidRDefault="00C2319C" w:rsidP="00C2319C">
      <w:pPr>
        <w:spacing w:before="120" w:beforeAutospacing="1" w:after="240" w:afterAutospacing="1" w:line="240" w:lineRule="auto"/>
        <w:rPr>
          <w:rFonts w:ascii="Arial" w:eastAsia="Times New Roman" w:hAnsi="Arial" w:cs="Arial"/>
          <w:lang w:eastAsia="en-AU"/>
        </w:rPr>
      </w:pPr>
      <w:r w:rsidRPr="00FE6C07">
        <w:rPr>
          <w:rFonts w:ascii="Arial" w:eastAsia="Times New Roman" w:hAnsi="Arial" w:cs="Arial"/>
          <w:lang w:eastAsia="en-AU"/>
        </w:rPr>
        <w:t>You are invited to provide your views and supporting reasons related to:</w:t>
      </w:r>
    </w:p>
    <w:p w14:paraId="6FD89672" w14:textId="748794F4" w:rsidR="00C2319C" w:rsidRPr="009C0D7E" w:rsidRDefault="00C2319C" w:rsidP="009C0D7E">
      <w:pPr>
        <w:rPr>
          <w:rFonts w:ascii="Arial" w:hAnsi="Arial" w:cs="Arial"/>
          <w:i/>
          <w:iCs/>
        </w:rPr>
      </w:pPr>
      <w:r w:rsidRPr="00BC75A0">
        <w:rPr>
          <w:rFonts w:ascii="Arial" w:hAnsi="Arial" w:cs="Arial"/>
        </w:rPr>
        <w:t>1)</w:t>
      </w:r>
      <w:r w:rsidRPr="00BC75A0">
        <w:rPr>
          <w:rFonts w:ascii="Arial" w:hAnsi="Arial" w:cs="Arial"/>
        </w:rPr>
        <w:tab/>
        <w:t xml:space="preserve">the eligibility of </w:t>
      </w:r>
      <w:r w:rsidR="009C0D7E" w:rsidRPr="009C0D7E">
        <w:rPr>
          <w:rFonts w:ascii="Arial" w:hAnsi="Arial" w:cs="Arial"/>
          <w:i/>
          <w:iCs/>
        </w:rPr>
        <w:t xml:space="preserve">Eucalyptus pachycalyx </w:t>
      </w:r>
      <w:r w:rsidR="009C0D7E" w:rsidRPr="0010197D">
        <w:rPr>
          <w:rFonts w:ascii="Arial" w:hAnsi="Arial" w:cs="Arial"/>
        </w:rPr>
        <w:t>subsp.</w:t>
      </w:r>
      <w:r w:rsidR="009C0D7E" w:rsidRPr="009C0D7E">
        <w:rPr>
          <w:rFonts w:ascii="Arial" w:hAnsi="Arial" w:cs="Arial"/>
          <w:i/>
          <w:iCs/>
        </w:rPr>
        <w:t xml:space="preserve"> banyabba </w:t>
      </w:r>
      <w:r w:rsidR="009C0D7E" w:rsidRPr="009C0D7E">
        <w:rPr>
          <w:rFonts w:ascii="Arial" w:hAnsi="Arial" w:cs="Arial"/>
        </w:rPr>
        <w:t>(Banyabba shiny-barked gum)</w:t>
      </w:r>
      <w:r w:rsidRPr="00D5630C">
        <w:rPr>
          <w:rFonts w:ascii="Arial" w:hAnsi="Arial" w:cs="Arial"/>
        </w:rPr>
        <w:t xml:space="preserve"> </w:t>
      </w:r>
      <w:r w:rsidRPr="00BC75A0">
        <w:rPr>
          <w:rFonts w:ascii="Arial" w:hAnsi="Arial" w:cs="Arial"/>
        </w:rPr>
        <w:t xml:space="preserve">for inclusion on the EPBC Act threatened species list in </w:t>
      </w:r>
      <w:r w:rsidRPr="00E7625B">
        <w:rPr>
          <w:rFonts w:ascii="Arial" w:hAnsi="Arial" w:cs="Arial"/>
        </w:rPr>
        <w:t xml:space="preserve">the </w:t>
      </w:r>
      <w:r w:rsidR="00DF2F04" w:rsidRPr="00DF2F04">
        <w:rPr>
          <w:rFonts w:ascii="Arial" w:hAnsi="Arial" w:cs="Arial"/>
        </w:rPr>
        <w:t xml:space="preserve">Endangered </w:t>
      </w:r>
      <w:r>
        <w:rPr>
          <w:rFonts w:ascii="Arial" w:hAnsi="Arial" w:cs="Arial"/>
        </w:rPr>
        <w:t>category</w:t>
      </w:r>
      <w:r w:rsidRPr="00BC75A0">
        <w:rPr>
          <w:rFonts w:ascii="Arial" w:hAnsi="Arial" w:cs="Arial"/>
        </w:rPr>
        <w:t xml:space="preserve">; and </w:t>
      </w:r>
    </w:p>
    <w:p w14:paraId="63109051" w14:textId="34ED6CF8" w:rsidR="00C2319C" w:rsidRPr="00FE6C07" w:rsidRDefault="00C2319C" w:rsidP="00C2319C">
      <w:pPr>
        <w:tabs>
          <w:tab w:val="left" w:pos="426"/>
        </w:tabs>
        <w:spacing w:before="120" w:beforeAutospacing="1" w:after="240" w:afterAutospacing="1" w:line="240" w:lineRule="auto"/>
        <w:rPr>
          <w:rFonts w:ascii="Arial" w:eastAsia="Times New Roman" w:hAnsi="Arial" w:cs="Arial"/>
          <w:lang w:eastAsia="en-AU"/>
        </w:rPr>
      </w:pPr>
      <w:r w:rsidRPr="00FE6C07">
        <w:rPr>
          <w:rFonts w:ascii="Arial" w:eastAsia="Times New Roman" w:hAnsi="Arial" w:cs="Arial"/>
          <w:lang w:eastAsia="en-AU"/>
        </w:rPr>
        <w:t>2)</w:t>
      </w:r>
      <w:r w:rsidRPr="00FE6C07">
        <w:rPr>
          <w:rFonts w:ascii="Arial" w:eastAsia="Times New Roman" w:hAnsi="Arial" w:cs="Arial"/>
          <w:lang w:eastAsia="en-AU"/>
        </w:rPr>
        <w:tab/>
        <w:t xml:space="preserve">the necessary conservation actions for the above </w:t>
      </w:r>
      <w:r w:rsidR="00AA61AB">
        <w:rPr>
          <w:rFonts w:ascii="Arial" w:eastAsia="Times New Roman" w:hAnsi="Arial" w:cs="Arial"/>
          <w:lang w:eastAsia="en-AU"/>
        </w:rPr>
        <w:t>sub</w:t>
      </w:r>
      <w:r w:rsidRPr="00FE6C07">
        <w:rPr>
          <w:rFonts w:ascii="Arial" w:eastAsia="Times New Roman" w:hAnsi="Arial" w:cs="Arial"/>
          <w:lang w:eastAsia="en-AU"/>
        </w:rPr>
        <w:t>species.</w:t>
      </w:r>
    </w:p>
    <w:p w14:paraId="0D7D6BD7" w14:textId="6D23EF7E" w:rsidR="00C2319C" w:rsidRDefault="00C2319C" w:rsidP="00C2319C">
      <w:pPr>
        <w:spacing w:before="120" w:after="240" w:line="240" w:lineRule="auto"/>
        <w:rPr>
          <w:rFonts w:ascii="Arial" w:eastAsia="Times New Roman" w:hAnsi="Arial" w:cs="Arial"/>
        </w:rPr>
      </w:pPr>
      <w:r>
        <w:rPr>
          <w:rFonts w:ascii="Arial" w:eastAsia="Times New Roman" w:hAnsi="Arial" w:cs="Arial"/>
        </w:rPr>
        <w:t xml:space="preserve">The purpose of this consultation document is to elicit additional information to better understand the status of the </w:t>
      </w:r>
      <w:r w:rsidR="00E33468">
        <w:rPr>
          <w:rFonts w:ascii="Arial" w:eastAsia="Times New Roman" w:hAnsi="Arial" w:cs="Arial"/>
        </w:rPr>
        <w:t>sub</w:t>
      </w:r>
      <w:r>
        <w:rPr>
          <w:rFonts w:ascii="Arial" w:eastAsia="Times New Roman" w:hAnsi="Arial" w:cs="Arial"/>
        </w:rPr>
        <w:t xml:space="preserve">species and help inform on conservation actions and further planning. As such, the below draft assessment should be considered to be </w:t>
      </w:r>
      <w:r w:rsidRPr="00211DB5">
        <w:rPr>
          <w:rFonts w:ascii="Arial" w:eastAsia="Times New Roman" w:hAnsi="Arial" w:cs="Arial"/>
          <w:b/>
          <w:bCs/>
        </w:rPr>
        <w:t>tentative</w:t>
      </w:r>
      <w:r>
        <w:rPr>
          <w:rFonts w:ascii="Arial" w:eastAsia="Times New Roman" w:hAnsi="Arial" w:cs="Arial"/>
        </w:rPr>
        <w:t xml:space="preserve"> as it may change following responses to this consultation process. </w:t>
      </w:r>
    </w:p>
    <w:p w14:paraId="1F9EC69D" w14:textId="77777777" w:rsidR="00C2319C" w:rsidRPr="00FE6C07" w:rsidRDefault="00C2319C" w:rsidP="00C2319C">
      <w:pPr>
        <w:spacing w:before="120" w:after="240" w:line="240" w:lineRule="auto"/>
        <w:rPr>
          <w:rFonts w:ascii="Arial" w:eastAsia="Times New Roman" w:hAnsi="Arial" w:cs="Arial"/>
        </w:rPr>
      </w:pPr>
      <w:r w:rsidRPr="00FE6C07">
        <w:rPr>
          <w:rFonts w:ascii="Arial" w:eastAsia="Times New Roman" w:hAnsi="Arial" w:cs="Arial"/>
        </w:rPr>
        <w:t xml:space="preserve">Evidence provided by experts, stakeholders and the general public are welcome. Responses can be provided by any interested person. </w:t>
      </w:r>
    </w:p>
    <w:p w14:paraId="29362EA8" w14:textId="77777777" w:rsidR="00C2319C" w:rsidRPr="00FE6C07" w:rsidRDefault="00C2319C" w:rsidP="00C2319C">
      <w:pPr>
        <w:spacing w:after="0" w:line="240" w:lineRule="auto"/>
        <w:rPr>
          <w:rFonts w:ascii="Arial" w:eastAsia="Times New Roman" w:hAnsi="Arial" w:cs="Arial"/>
        </w:rPr>
      </w:pPr>
      <w:r w:rsidRPr="00FE6C07">
        <w:rPr>
          <w:rFonts w:ascii="Arial" w:eastAsia="Times New Roman" w:hAnsi="Arial" w:cs="Arial"/>
        </w:rPr>
        <w:t xml:space="preserve">Anyone may nominate a native species, ecological community or threatening process for listing under the </w:t>
      </w:r>
      <w:r w:rsidRPr="00FE6C07">
        <w:rPr>
          <w:rFonts w:ascii="Arial" w:eastAsia="Times New Roman" w:hAnsi="Arial" w:cs="Arial"/>
          <w:i/>
          <w:iCs/>
        </w:rPr>
        <w:t>Environment Protection and Biodiversity Conservation Act 1999</w:t>
      </w:r>
      <w:r w:rsidRPr="00FE6C07">
        <w:rPr>
          <w:rFonts w:ascii="Arial" w:eastAsia="Times New Roman" w:hAnsi="Arial" w:cs="Arial"/>
        </w:rPr>
        <w:t xml:space="preserve"> (EPBC Act) or for a transfer of an item already on the list to a new listing category. The Threatened Species Scientific Committee (the Committee) undertakes the assessment of species to determine eligibility for inclusion in the list of threatened species and provides its recommendation to the Australian Government Minister for the Environment.</w:t>
      </w:r>
    </w:p>
    <w:p w14:paraId="1EA8B0A9" w14:textId="77777777" w:rsidR="00C2319C" w:rsidRPr="00FE6C07" w:rsidRDefault="00C2319C" w:rsidP="00C2319C">
      <w:pPr>
        <w:spacing w:after="0" w:line="240" w:lineRule="auto"/>
        <w:rPr>
          <w:rFonts w:ascii="Arial" w:eastAsia="Times New Roman" w:hAnsi="Arial" w:cs="Arial"/>
        </w:rPr>
      </w:pPr>
    </w:p>
    <w:p w14:paraId="488DFDC3" w14:textId="77777777" w:rsidR="00C2319C" w:rsidRDefault="00C2319C" w:rsidP="00C2319C">
      <w:pPr>
        <w:spacing w:after="0" w:line="240" w:lineRule="auto"/>
        <w:rPr>
          <w:rFonts w:ascii="Arial" w:eastAsia="Times New Roman" w:hAnsi="Arial" w:cs="Arial"/>
        </w:rPr>
      </w:pPr>
      <w:r w:rsidRPr="00FE6C07">
        <w:rPr>
          <w:rFonts w:ascii="Arial" w:eastAsia="Times New Roman" w:hAnsi="Arial" w:cs="Arial"/>
        </w:rPr>
        <w:t xml:space="preserve">Responses are to be provided in writing by email to: </w:t>
      </w:r>
      <w:hyperlink r:id="rId11" w:history="1">
        <w:r>
          <w:rPr>
            <w:rFonts w:ascii="Arial" w:eastAsia="Times New Roman" w:hAnsi="Arial" w:cs="Arial"/>
            <w:color w:val="0000FF"/>
            <w:u w:val="single"/>
          </w:rPr>
          <w:t>species.consultation@awe.gov.au</w:t>
        </w:r>
      </w:hyperlink>
    </w:p>
    <w:p w14:paraId="0A4D0ECA" w14:textId="77777777" w:rsidR="00C2319C" w:rsidRDefault="00C2319C" w:rsidP="00C2319C">
      <w:pPr>
        <w:spacing w:after="0" w:line="240" w:lineRule="auto"/>
        <w:rPr>
          <w:rFonts w:ascii="Arial" w:eastAsia="Times New Roman" w:hAnsi="Arial" w:cs="Arial"/>
        </w:rPr>
      </w:pPr>
    </w:p>
    <w:p w14:paraId="493D12E8" w14:textId="77777777" w:rsidR="00C2319C" w:rsidRPr="00FE6C07" w:rsidRDefault="00C2319C" w:rsidP="00C2319C">
      <w:pPr>
        <w:spacing w:after="0" w:line="240" w:lineRule="auto"/>
        <w:rPr>
          <w:rFonts w:ascii="Arial" w:eastAsia="Times New Roman" w:hAnsi="Arial" w:cs="Arial"/>
        </w:rPr>
      </w:pPr>
      <w:r>
        <w:rPr>
          <w:rFonts w:ascii="Arial" w:eastAsia="Times New Roman" w:hAnsi="Arial" w:cs="Arial"/>
        </w:rPr>
        <w:t>Please include species scientific name in Subject field.</w:t>
      </w:r>
    </w:p>
    <w:p w14:paraId="470B189C" w14:textId="77777777" w:rsidR="00C2319C" w:rsidRPr="00FE6C07" w:rsidRDefault="00C2319C" w:rsidP="00C2319C">
      <w:pPr>
        <w:spacing w:after="0" w:line="240" w:lineRule="auto"/>
        <w:rPr>
          <w:rFonts w:ascii="Arial" w:eastAsia="Times New Roman" w:hAnsi="Arial" w:cs="Arial"/>
        </w:rPr>
      </w:pPr>
    </w:p>
    <w:p w14:paraId="0FBBF9B5" w14:textId="77777777" w:rsidR="00C2319C" w:rsidRPr="00FE6C07" w:rsidRDefault="00C2319C" w:rsidP="00C2319C">
      <w:pPr>
        <w:spacing w:after="0" w:line="240" w:lineRule="auto"/>
        <w:rPr>
          <w:rFonts w:ascii="Arial" w:eastAsia="Times New Roman" w:hAnsi="Arial" w:cs="Arial"/>
        </w:rPr>
      </w:pPr>
      <w:r w:rsidRPr="00FE6C07">
        <w:rPr>
          <w:rFonts w:ascii="Arial" w:eastAsia="Times New Roman" w:hAnsi="Arial" w:cs="Arial"/>
          <w:color w:val="000000"/>
        </w:rPr>
        <w:t xml:space="preserve">or by mail to: </w:t>
      </w:r>
    </w:p>
    <w:p w14:paraId="396750D9" w14:textId="77777777" w:rsidR="00C2319C" w:rsidRPr="00FE6C07" w:rsidRDefault="00C2319C" w:rsidP="00C2319C">
      <w:pPr>
        <w:spacing w:after="0" w:line="240" w:lineRule="auto"/>
        <w:rPr>
          <w:rFonts w:ascii="Arial" w:eastAsia="Times New Roman" w:hAnsi="Arial" w:cs="Arial"/>
          <w:color w:val="000000"/>
        </w:rPr>
      </w:pPr>
    </w:p>
    <w:p w14:paraId="4B95623C" w14:textId="77777777" w:rsidR="00C2319C" w:rsidRPr="00FE6C07" w:rsidRDefault="00C2319C" w:rsidP="00C2319C">
      <w:pPr>
        <w:spacing w:after="0" w:line="240" w:lineRule="auto"/>
        <w:ind w:left="426"/>
        <w:rPr>
          <w:rFonts w:ascii="Arial" w:eastAsia="Times New Roman" w:hAnsi="Arial" w:cs="Arial"/>
          <w:color w:val="000000"/>
        </w:rPr>
      </w:pPr>
      <w:r w:rsidRPr="00FE6C07">
        <w:rPr>
          <w:rFonts w:ascii="Arial" w:eastAsia="Times New Roman" w:hAnsi="Arial" w:cs="Arial"/>
          <w:color w:val="000000"/>
        </w:rPr>
        <w:t>The Director</w:t>
      </w:r>
    </w:p>
    <w:p w14:paraId="3CE663A0" w14:textId="77777777" w:rsidR="00C2319C" w:rsidRPr="00E7625B" w:rsidRDefault="00C2319C" w:rsidP="00C2319C">
      <w:pPr>
        <w:spacing w:after="0" w:line="240" w:lineRule="auto"/>
        <w:ind w:left="426"/>
        <w:rPr>
          <w:rFonts w:ascii="Arial" w:eastAsia="Times New Roman" w:hAnsi="Arial" w:cs="Arial"/>
        </w:rPr>
      </w:pPr>
      <w:r>
        <w:rPr>
          <w:rFonts w:ascii="Arial" w:eastAsia="Times New Roman" w:hAnsi="Arial" w:cs="Arial"/>
        </w:rPr>
        <w:t>Bushfire Affected Species Assessments Section</w:t>
      </w:r>
    </w:p>
    <w:p w14:paraId="6D88C411" w14:textId="77777777" w:rsidR="00C2319C" w:rsidRPr="00FE6C07" w:rsidRDefault="00C2319C" w:rsidP="00C2319C">
      <w:pPr>
        <w:spacing w:after="0" w:line="240" w:lineRule="auto"/>
        <w:ind w:left="426"/>
        <w:rPr>
          <w:rFonts w:ascii="Arial" w:eastAsia="Times New Roman" w:hAnsi="Arial" w:cs="Arial"/>
          <w:color w:val="000000"/>
        </w:rPr>
      </w:pPr>
      <w:r w:rsidRPr="00BC75A0">
        <w:rPr>
          <w:rFonts w:ascii="Arial" w:eastAsia="Times New Roman" w:hAnsi="Arial" w:cs="Arial"/>
        </w:rPr>
        <w:t>Department of Agriculture, Water and the Environment</w:t>
      </w:r>
    </w:p>
    <w:p w14:paraId="32D6C34D" w14:textId="77777777" w:rsidR="00C2319C" w:rsidRDefault="00C2319C" w:rsidP="00C2319C">
      <w:pPr>
        <w:spacing w:after="0" w:line="240" w:lineRule="auto"/>
        <w:ind w:left="426"/>
        <w:rPr>
          <w:rFonts w:ascii="Arial" w:eastAsia="Times New Roman" w:hAnsi="Arial" w:cs="Arial"/>
          <w:color w:val="000000"/>
        </w:rPr>
      </w:pPr>
      <w:r>
        <w:rPr>
          <w:rFonts w:ascii="Arial" w:eastAsia="Times New Roman" w:hAnsi="Arial" w:cs="Arial"/>
          <w:color w:val="000000"/>
        </w:rPr>
        <w:t>John Gorton Building, King Edward Terrace</w:t>
      </w:r>
    </w:p>
    <w:p w14:paraId="740F3603" w14:textId="77777777" w:rsidR="00C2319C" w:rsidRPr="00FE6C07" w:rsidRDefault="00C2319C" w:rsidP="00C2319C">
      <w:pPr>
        <w:spacing w:after="0" w:line="240" w:lineRule="auto"/>
        <w:ind w:left="426"/>
        <w:rPr>
          <w:rFonts w:ascii="Arial" w:eastAsia="Times New Roman" w:hAnsi="Arial" w:cs="Arial"/>
          <w:color w:val="000000"/>
        </w:rPr>
      </w:pPr>
      <w:r>
        <w:rPr>
          <w:rFonts w:ascii="Arial" w:eastAsia="Times New Roman" w:hAnsi="Arial" w:cs="Arial"/>
          <w:color w:val="000000"/>
        </w:rPr>
        <w:t>G</w:t>
      </w:r>
      <w:r w:rsidRPr="00FE6C07">
        <w:rPr>
          <w:rFonts w:ascii="Arial" w:eastAsia="Times New Roman" w:hAnsi="Arial" w:cs="Arial"/>
          <w:color w:val="000000"/>
        </w:rPr>
        <w:t xml:space="preserve">PO Box </w:t>
      </w:r>
      <w:r>
        <w:rPr>
          <w:rFonts w:ascii="Arial" w:eastAsia="Times New Roman" w:hAnsi="Arial" w:cs="Arial"/>
          <w:color w:val="000000"/>
        </w:rPr>
        <w:t>858</w:t>
      </w:r>
    </w:p>
    <w:p w14:paraId="06981784" w14:textId="77777777" w:rsidR="00C2319C" w:rsidRPr="00FE6C07" w:rsidRDefault="00C2319C" w:rsidP="00C2319C">
      <w:pPr>
        <w:spacing w:after="0" w:line="240" w:lineRule="auto"/>
        <w:ind w:left="426"/>
        <w:rPr>
          <w:rFonts w:ascii="Arial" w:eastAsia="Times New Roman" w:hAnsi="Arial" w:cs="Arial"/>
          <w:color w:val="000000"/>
        </w:rPr>
      </w:pPr>
      <w:r w:rsidRPr="00FE6C07">
        <w:rPr>
          <w:rFonts w:ascii="Arial" w:eastAsia="Times New Roman" w:hAnsi="Arial" w:cs="Arial"/>
          <w:color w:val="000000"/>
        </w:rPr>
        <w:t>Canberra ACT 2601</w:t>
      </w:r>
    </w:p>
    <w:p w14:paraId="13CAD156" w14:textId="77777777" w:rsidR="00C2319C" w:rsidRPr="00FE6C07" w:rsidRDefault="00C2319C" w:rsidP="00C2319C">
      <w:pPr>
        <w:spacing w:after="0" w:line="240" w:lineRule="auto"/>
        <w:rPr>
          <w:rFonts w:ascii="Arial" w:eastAsia="Times New Roman" w:hAnsi="Arial" w:cs="Arial"/>
          <w:color w:val="000000"/>
        </w:rPr>
      </w:pPr>
    </w:p>
    <w:p w14:paraId="66CD946D" w14:textId="14138ACB" w:rsidR="00C2319C" w:rsidRPr="00FE6C07" w:rsidRDefault="00C2319C" w:rsidP="00C2319C">
      <w:pPr>
        <w:spacing w:after="120" w:line="240" w:lineRule="auto"/>
        <w:rPr>
          <w:rFonts w:ascii="Arial" w:eastAsia="Times New Roman" w:hAnsi="Arial" w:cs="Arial"/>
          <w:color w:val="000000"/>
        </w:rPr>
      </w:pPr>
      <w:r w:rsidRPr="00FE6C07">
        <w:rPr>
          <w:rFonts w:ascii="Arial" w:eastAsia="Times New Roman" w:hAnsi="Arial" w:cs="Arial"/>
          <w:b/>
        </w:rPr>
        <w:t xml:space="preserve">Responses are required to be submitted by </w:t>
      </w:r>
      <w:r w:rsidR="00DF2F04">
        <w:rPr>
          <w:rFonts w:ascii="Arial" w:eastAsia="Times New Roman" w:hAnsi="Arial" w:cs="Arial"/>
          <w:b/>
        </w:rPr>
        <w:t>29 July 2022</w:t>
      </w:r>
      <w:r w:rsidRPr="00E7625B">
        <w:rPr>
          <w:rFonts w:ascii="Arial" w:eastAsia="Times New Roman" w:hAnsi="Arial" w:cs="Arial"/>
          <w:color w:val="000000"/>
        </w:rPr>
        <w:t>.</w:t>
      </w:r>
    </w:p>
    <w:tbl>
      <w:tblPr>
        <w:tblW w:w="9854" w:type="dxa"/>
        <w:tblLayout w:type="fixed"/>
        <w:tblLook w:val="04A0" w:firstRow="1" w:lastRow="0" w:firstColumn="1" w:lastColumn="0" w:noHBand="0" w:noVBand="1"/>
      </w:tblPr>
      <w:tblGrid>
        <w:gridCol w:w="9039"/>
        <w:gridCol w:w="815"/>
      </w:tblGrid>
      <w:tr w:rsidR="00C2319C" w:rsidRPr="00771DB7" w14:paraId="773A6B68" w14:textId="77777777" w:rsidTr="00E5547A">
        <w:tc>
          <w:tcPr>
            <w:tcW w:w="9039" w:type="dxa"/>
            <w:tcBorders>
              <w:top w:val="single" w:sz="4" w:space="0" w:color="auto"/>
              <w:left w:val="single" w:sz="4" w:space="0" w:color="auto"/>
              <w:bottom w:val="single" w:sz="4" w:space="0" w:color="auto"/>
              <w:right w:val="single" w:sz="4" w:space="0" w:color="auto"/>
            </w:tcBorders>
            <w:shd w:val="pct15" w:color="auto" w:fill="auto"/>
          </w:tcPr>
          <w:p w14:paraId="77C3FEAC" w14:textId="77777777" w:rsidR="00C2319C" w:rsidRPr="00771DB7" w:rsidRDefault="00C2319C" w:rsidP="00E5547A">
            <w:pPr>
              <w:spacing w:after="0" w:line="240" w:lineRule="auto"/>
              <w:rPr>
                <w:rFonts w:ascii="Arial" w:eastAsia="Times New Roman" w:hAnsi="Arial" w:cs="Arial"/>
                <w:b/>
              </w:rPr>
            </w:pPr>
            <w:r w:rsidRPr="00771DB7">
              <w:rPr>
                <w:rFonts w:ascii="Arial" w:eastAsia="Times New Roman" w:hAnsi="Arial" w:cs="Arial"/>
                <w:b/>
              </w:rPr>
              <w:t>Contents of this information package</w:t>
            </w:r>
          </w:p>
        </w:tc>
        <w:tc>
          <w:tcPr>
            <w:tcW w:w="815" w:type="dxa"/>
            <w:tcBorders>
              <w:top w:val="single" w:sz="4" w:space="0" w:color="auto"/>
              <w:left w:val="single" w:sz="4" w:space="0" w:color="auto"/>
              <w:bottom w:val="single" w:sz="4" w:space="0" w:color="auto"/>
              <w:right w:val="single" w:sz="4" w:space="0" w:color="auto"/>
            </w:tcBorders>
            <w:shd w:val="pct15" w:color="auto" w:fill="auto"/>
          </w:tcPr>
          <w:p w14:paraId="350E0DF6" w14:textId="77777777" w:rsidR="00C2319C" w:rsidRPr="00771DB7" w:rsidRDefault="00C2319C" w:rsidP="00E5547A">
            <w:pPr>
              <w:spacing w:after="0" w:line="240" w:lineRule="auto"/>
              <w:rPr>
                <w:rFonts w:ascii="Arial" w:eastAsia="Times New Roman" w:hAnsi="Arial" w:cs="Arial"/>
                <w:b/>
                <w:bCs/>
              </w:rPr>
            </w:pPr>
            <w:r w:rsidRPr="00771DB7">
              <w:rPr>
                <w:rFonts w:ascii="Arial" w:eastAsia="Times New Roman" w:hAnsi="Arial" w:cs="Arial"/>
                <w:b/>
                <w:bCs/>
              </w:rPr>
              <w:t>Page</w:t>
            </w:r>
          </w:p>
        </w:tc>
      </w:tr>
      <w:tr w:rsidR="00C2319C" w:rsidRPr="00771DB7" w14:paraId="769B8766" w14:textId="77777777" w:rsidTr="00E5547A">
        <w:tc>
          <w:tcPr>
            <w:tcW w:w="9039" w:type="dxa"/>
            <w:tcBorders>
              <w:top w:val="single" w:sz="4" w:space="0" w:color="auto"/>
              <w:left w:val="single" w:sz="4" w:space="0" w:color="auto"/>
              <w:bottom w:val="single" w:sz="4" w:space="0" w:color="auto"/>
              <w:right w:val="single" w:sz="4" w:space="0" w:color="auto"/>
            </w:tcBorders>
          </w:tcPr>
          <w:p w14:paraId="17377B35"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General background information about listing threatened species</w:t>
            </w:r>
          </w:p>
        </w:tc>
        <w:tc>
          <w:tcPr>
            <w:tcW w:w="815" w:type="dxa"/>
            <w:tcBorders>
              <w:top w:val="single" w:sz="4" w:space="0" w:color="auto"/>
              <w:left w:val="single" w:sz="4" w:space="0" w:color="auto"/>
              <w:bottom w:val="single" w:sz="4" w:space="0" w:color="auto"/>
              <w:right w:val="single" w:sz="4" w:space="0" w:color="auto"/>
            </w:tcBorders>
          </w:tcPr>
          <w:p w14:paraId="467E4EA2" w14:textId="3FD7D325" w:rsidR="00C2319C" w:rsidRPr="002F6D18" w:rsidRDefault="00BF7BCB" w:rsidP="00E5547A">
            <w:pPr>
              <w:spacing w:after="0" w:line="240" w:lineRule="auto"/>
              <w:jc w:val="center"/>
              <w:rPr>
                <w:rFonts w:ascii="Arial" w:eastAsia="Times New Roman" w:hAnsi="Arial" w:cs="Arial"/>
              </w:rPr>
            </w:pPr>
            <w:r w:rsidRPr="002F6D18">
              <w:rPr>
                <w:rFonts w:ascii="Arial" w:hAnsi="Arial" w:cs="Arial"/>
              </w:rPr>
              <w:t>2</w:t>
            </w:r>
          </w:p>
        </w:tc>
      </w:tr>
      <w:tr w:rsidR="00C2319C" w:rsidRPr="00771DB7" w14:paraId="1B509226" w14:textId="77777777" w:rsidTr="00E5547A">
        <w:tc>
          <w:tcPr>
            <w:tcW w:w="9039" w:type="dxa"/>
            <w:tcBorders>
              <w:top w:val="single" w:sz="4" w:space="0" w:color="auto"/>
              <w:left w:val="single" w:sz="4" w:space="0" w:color="auto"/>
              <w:bottom w:val="single" w:sz="4" w:space="0" w:color="auto"/>
              <w:right w:val="single" w:sz="4" w:space="0" w:color="auto"/>
            </w:tcBorders>
          </w:tcPr>
          <w:p w14:paraId="47A63922"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Information about this consultation process</w:t>
            </w:r>
          </w:p>
        </w:tc>
        <w:tc>
          <w:tcPr>
            <w:tcW w:w="815" w:type="dxa"/>
            <w:tcBorders>
              <w:top w:val="single" w:sz="4" w:space="0" w:color="auto"/>
              <w:left w:val="single" w:sz="4" w:space="0" w:color="auto"/>
              <w:bottom w:val="single" w:sz="4" w:space="0" w:color="auto"/>
              <w:right w:val="single" w:sz="4" w:space="0" w:color="auto"/>
            </w:tcBorders>
          </w:tcPr>
          <w:p w14:paraId="4EEAA88A" w14:textId="11058C10" w:rsidR="00C2319C" w:rsidRPr="002F6D18" w:rsidRDefault="00BF7BCB" w:rsidP="00E5547A">
            <w:pPr>
              <w:spacing w:after="0" w:line="240" w:lineRule="auto"/>
              <w:jc w:val="center"/>
              <w:rPr>
                <w:rFonts w:ascii="Arial" w:eastAsia="Times New Roman" w:hAnsi="Arial" w:cs="Arial"/>
              </w:rPr>
            </w:pPr>
            <w:r w:rsidRPr="002F6D18">
              <w:rPr>
                <w:rFonts w:ascii="Arial" w:hAnsi="Arial" w:cs="Arial"/>
              </w:rPr>
              <w:t>3</w:t>
            </w:r>
          </w:p>
        </w:tc>
      </w:tr>
      <w:tr w:rsidR="00C2319C" w:rsidRPr="00771DB7" w14:paraId="051AA97F" w14:textId="77777777" w:rsidTr="00E5547A">
        <w:tc>
          <w:tcPr>
            <w:tcW w:w="9039" w:type="dxa"/>
            <w:tcBorders>
              <w:top w:val="single" w:sz="4" w:space="0" w:color="auto"/>
              <w:left w:val="single" w:sz="4" w:space="0" w:color="auto"/>
              <w:bottom w:val="single" w:sz="4" w:space="0" w:color="auto"/>
              <w:right w:val="single" w:sz="4" w:space="0" w:color="auto"/>
            </w:tcBorders>
          </w:tcPr>
          <w:p w14:paraId="7D037160"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Consultation questions specific to the assessment</w:t>
            </w:r>
          </w:p>
        </w:tc>
        <w:tc>
          <w:tcPr>
            <w:tcW w:w="815" w:type="dxa"/>
            <w:tcBorders>
              <w:top w:val="single" w:sz="4" w:space="0" w:color="auto"/>
              <w:left w:val="single" w:sz="4" w:space="0" w:color="auto"/>
              <w:bottom w:val="single" w:sz="4" w:space="0" w:color="auto"/>
              <w:right w:val="single" w:sz="4" w:space="0" w:color="auto"/>
            </w:tcBorders>
          </w:tcPr>
          <w:p w14:paraId="08216B36" w14:textId="11FA7267" w:rsidR="00C2319C" w:rsidRPr="002F6D18" w:rsidRDefault="008E1BE3" w:rsidP="00E5547A">
            <w:pPr>
              <w:spacing w:after="0" w:line="240" w:lineRule="auto"/>
              <w:jc w:val="center"/>
              <w:rPr>
                <w:rFonts w:ascii="Arial" w:eastAsia="Times New Roman" w:hAnsi="Arial" w:cs="Arial"/>
              </w:rPr>
            </w:pPr>
            <w:r w:rsidRPr="002F6D18">
              <w:rPr>
                <w:rFonts w:ascii="Arial" w:hAnsi="Arial" w:cs="Arial"/>
              </w:rPr>
              <w:t>4</w:t>
            </w:r>
          </w:p>
        </w:tc>
      </w:tr>
      <w:tr w:rsidR="00C2319C" w:rsidRPr="00771DB7" w14:paraId="7BFACC85" w14:textId="77777777" w:rsidTr="00E5547A">
        <w:tc>
          <w:tcPr>
            <w:tcW w:w="9039" w:type="dxa"/>
            <w:tcBorders>
              <w:top w:val="single" w:sz="4" w:space="0" w:color="auto"/>
              <w:left w:val="single" w:sz="4" w:space="0" w:color="auto"/>
              <w:bottom w:val="single" w:sz="4" w:space="0" w:color="auto"/>
              <w:right w:val="single" w:sz="4" w:space="0" w:color="auto"/>
            </w:tcBorders>
          </w:tcPr>
          <w:p w14:paraId="6AE52D6C"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 xml:space="preserve">Information about </w:t>
            </w:r>
            <w:r w:rsidRPr="00771DB7">
              <w:rPr>
                <w:rFonts w:ascii="Arial" w:eastAsia="Times New Roman" w:hAnsi="Arial" w:cs="Arial"/>
                <w:iCs/>
              </w:rPr>
              <w:t xml:space="preserve">the </w:t>
            </w:r>
            <w:r w:rsidRPr="00771DB7">
              <w:rPr>
                <w:rFonts w:ascii="Arial" w:eastAsia="Times New Roman" w:hAnsi="Arial" w:cs="Arial"/>
              </w:rPr>
              <w:t>species and its eligibility for listing</w:t>
            </w:r>
          </w:p>
        </w:tc>
        <w:tc>
          <w:tcPr>
            <w:tcW w:w="815" w:type="dxa"/>
            <w:tcBorders>
              <w:top w:val="single" w:sz="4" w:space="0" w:color="auto"/>
              <w:left w:val="single" w:sz="4" w:space="0" w:color="auto"/>
              <w:bottom w:val="single" w:sz="4" w:space="0" w:color="auto"/>
              <w:right w:val="single" w:sz="4" w:space="0" w:color="auto"/>
            </w:tcBorders>
          </w:tcPr>
          <w:p w14:paraId="750C8297" w14:textId="5EA7ED1E" w:rsidR="00C2319C" w:rsidRPr="002F6D18" w:rsidRDefault="00A61CF8" w:rsidP="00E5547A">
            <w:pPr>
              <w:spacing w:after="0" w:line="240" w:lineRule="auto"/>
              <w:jc w:val="center"/>
              <w:rPr>
                <w:rFonts w:ascii="Arial" w:eastAsia="Times New Roman" w:hAnsi="Arial" w:cs="Arial"/>
              </w:rPr>
            </w:pPr>
            <w:r w:rsidRPr="002F6D18">
              <w:rPr>
                <w:rFonts w:ascii="Arial" w:hAnsi="Arial" w:cs="Arial"/>
              </w:rPr>
              <w:t>12</w:t>
            </w:r>
          </w:p>
        </w:tc>
      </w:tr>
      <w:tr w:rsidR="00C2319C" w:rsidRPr="00771DB7" w14:paraId="6D08BD51" w14:textId="77777777" w:rsidTr="00E5547A">
        <w:tc>
          <w:tcPr>
            <w:tcW w:w="9039" w:type="dxa"/>
            <w:tcBorders>
              <w:top w:val="single" w:sz="4" w:space="0" w:color="auto"/>
              <w:left w:val="single" w:sz="4" w:space="0" w:color="auto"/>
              <w:bottom w:val="single" w:sz="4" w:space="0" w:color="auto"/>
              <w:right w:val="single" w:sz="4" w:space="0" w:color="auto"/>
            </w:tcBorders>
          </w:tcPr>
          <w:p w14:paraId="5F84F949"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Conservation actions for the species</w:t>
            </w:r>
          </w:p>
        </w:tc>
        <w:tc>
          <w:tcPr>
            <w:tcW w:w="815" w:type="dxa"/>
            <w:tcBorders>
              <w:top w:val="single" w:sz="4" w:space="0" w:color="auto"/>
              <w:left w:val="single" w:sz="4" w:space="0" w:color="auto"/>
              <w:bottom w:val="single" w:sz="4" w:space="0" w:color="auto"/>
              <w:right w:val="single" w:sz="4" w:space="0" w:color="auto"/>
            </w:tcBorders>
          </w:tcPr>
          <w:p w14:paraId="0B5C3FD0" w14:textId="7BA632E5" w:rsidR="00C2319C" w:rsidRPr="002F6D18" w:rsidRDefault="00C40059" w:rsidP="00E5547A">
            <w:pPr>
              <w:spacing w:after="0" w:line="240" w:lineRule="auto"/>
              <w:jc w:val="center"/>
              <w:rPr>
                <w:rFonts w:ascii="Arial" w:eastAsia="Times New Roman" w:hAnsi="Arial" w:cs="Arial"/>
              </w:rPr>
            </w:pPr>
            <w:r w:rsidRPr="002F6D18">
              <w:rPr>
                <w:rFonts w:ascii="Arial" w:hAnsi="Arial" w:cs="Arial"/>
              </w:rPr>
              <w:t>21</w:t>
            </w:r>
          </w:p>
        </w:tc>
      </w:tr>
      <w:tr w:rsidR="00C2319C" w:rsidRPr="00771DB7" w14:paraId="6569F8E4" w14:textId="77777777" w:rsidTr="00E5547A">
        <w:tc>
          <w:tcPr>
            <w:tcW w:w="9039" w:type="dxa"/>
            <w:tcBorders>
              <w:top w:val="single" w:sz="4" w:space="0" w:color="auto"/>
              <w:left w:val="single" w:sz="4" w:space="0" w:color="auto"/>
              <w:bottom w:val="single" w:sz="4" w:space="0" w:color="auto"/>
              <w:right w:val="single" w:sz="4" w:space="0" w:color="auto"/>
            </w:tcBorders>
          </w:tcPr>
          <w:p w14:paraId="0353B375"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References cited</w:t>
            </w:r>
          </w:p>
        </w:tc>
        <w:tc>
          <w:tcPr>
            <w:tcW w:w="815" w:type="dxa"/>
            <w:tcBorders>
              <w:top w:val="single" w:sz="4" w:space="0" w:color="auto"/>
              <w:left w:val="single" w:sz="4" w:space="0" w:color="auto"/>
              <w:bottom w:val="single" w:sz="4" w:space="0" w:color="auto"/>
              <w:right w:val="single" w:sz="4" w:space="0" w:color="auto"/>
            </w:tcBorders>
          </w:tcPr>
          <w:p w14:paraId="3D1839B0" w14:textId="240E799D" w:rsidR="00C2319C" w:rsidRPr="002F6D18" w:rsidRDefault="00C40059" w:rsidP="00E5547A">
            <w:pPr>
              <w:spacing w:after="0" w:line="240" w:lineRule="auto"/>
              <w:jc w:val="center"/>
              <w:rPr>
                <w:rFonts w:ascii="Arial" w:hAnsi="Arial" w:cs="Arial"/>
              </w:rPr>
            </w:pPr>
            <w:r w:rsidRPr="002F6D18">
              <w:rPr>
                <w:rFonts w:ascii="Arial" w:hAnsi="Arial" w:cs="Arial"/>
              </w:rPr>
              <w:t>24</w:t>
            </w:r>
          </w:p>
        </w:tc>
      </w:tr>
      <w:tr w:rsidR="00C2319C" w:rsidRPr="00771DB7" w14:paraId="317EA54C" w14:textId="77777777" w:rsidTr="00E5547A">
        <w:tc>
          <w:tcPr>
            <w:tcW w:w="9039" w:type="dxa"/>
            <w:tcBorders>
              <w:top w:val="single" w:sz="4" w:space="0" w:color="auto"/>
              <w:left w:val="single" w:sz="4" w:space="0" w:color="auto"/>
              <w:bottom w:val="single" w:sz="4" w:space="0" w:color="auto"/>
              <w:right w:val="single" w:sz="4" w:space="0" w:color="auto"/>
            </w:tcBorders>
          </w:tcPr>
          <w:p w14:paraId="2D7E3F83" w14:textId="77777777" w:rsidR="00C2319C" w:rsidRPr="00771DB7" w:rsidRDefault="00C2319C" w:rsidP="00E5547A">
            <w:pPr>
              <w:spacing w:after="0" w:line="240" w:lineRule="auto"/>
              <w:rPr>
                <w:rFonts w:ascii="Arial" w:eastAsia="Times New Roman" w:hAnsi="Arial" w:cs="Arial"/>
              </w:rPr>
            </w:pPr>
            <w:r w:rsidRPr="00771DB7">
              <w:rPr>
                <w:rFonts w:ascii="Arial" w:eastAsia="Times New Roman" w:hAnsi="Arial" w:cs="Arial"/>
              </w:rPr>
              <w:t>Listing assessment</w:t>
            </w:r>
          </w:p>
        </w:tc>
        <w:tc>
          <w:tcPr>
            <w:tcW w:w="815" w:type="dxa"/>
            <w:tcBorders>
              <w:top w:val="single" w:sz="4" w:space="0" w:color="auto"/>
              <w:left w:val="single" w:sz="4" w:space="0" w:color="auto"/>
              <w:bottom w:val="single" w:sz="4" w:space="0" w:color="auto"/>
              <w:right w:val="single" w:sz="4" w:space="0" w:color="auto"/>
            </w:tcBorders>
          </w:tcPr>
          <w:p w14:paraId="5F5741A8" w14:textId="30CCB487" w:rsidR="00C2319C" w:rsidRPr="002F6D18" w:rsidRDefault="00C40059" w:rsidP="00E5547A">
            <w:pPr>
              <w:spacing w:after="0" w:line="240" w:lineRule="auto"/>
              <w:jc w:val="center"/>
              <w:rPr>
                <w:rFonts w:ascii="Arial" w:eastAsia="Times New Roman" w:hAnsi="Arial" w:cs="Arial"/>
              </w:rPr>
            </w:pPr>
            <w:r w:rsidRPr="002F6D18">
              <w:rPr>
                <w:rFonts w:ascii="Arial" w:hAnsi="Arial" w:cs="Arial"/>
              </w:rPr>
              <w:t>28</w:t>
            </w:r>
          </w:p>
        </w:tc>
      </w:tr>
    </w:tbl>
    <w:p w14:paraId="62981139" w14:textId="77777777" w:rsidR="00C2319C" w:rsidRDefault="00C2319C" w:rsidP="00C2319C">
      <w:pPr>
        <w:spacing w:line="240" w:lineRule="auto"/>
        <w:rPr>
          <w:rFonts w:ascii="Arial" w:eastAsia="Times New Roman" w:hAnsi="Arial" w:cs="Arial"/>
          <w:b/>
        </w:rPr>
      </w:pPr>
    </w:p>
    <w:p w14:paraId="7ED9B5E2" w14:textId="77777777" w:rsidR="00C2319C" w:rsidRDefault="00C2319C" w:rsidP="00C2319C">
      <w:pPr>
        <w:spacing w:line="240" w:lineRule="auto"/>
        <w:rPr>
          <w:rFonts w:ascii="Arial" w:eastAsia="Times New Roman" w:hAnsi="Arial" w:cs="Arial"/>
          <w:b/>
        </w:rPr>
      </w:pPr>
    </w:p>
    <w:p w14:paraId="01239AD0" w14:textId="77777777" w:rsidR="00C2319C" w:rsidRPr="00FE6C07" w:rsidRDefault="00C2319C" w:rsidP="00C2319C">
      <w:pPr>
        <w:spacing w:line="240" w:lineRule="auto"/>
        <w:rPr>
          <w:rFonts w:ascii="Arial" w:eastAsia="Times New Roman" w:hAnsi="Arial" w:cs="Arial"/>
          <w:b/>
        </w:rPr>
      </w:pPr>
      <w:bookmarkStart w:id="0" w:name="Background"/>
      <w:r w:rsidRPr="00FE6C07">
        <w:rPr>
          <w:rFonts w:ascii="Arial" w:eastAsia="Times New Roman" w:hAnsi="Arial" w:cs="Arial"/>
          <w:b/>
        </w:rPr>
        <w:t>General background information about listing threatened species</w:t>
      </w:r>
    </w:p>
    <w:bookmarkEnd w:id="0"/>
    <w:p w14:paraId="4DF6CCD7" w14:textId="77777777" w:rsidR="00C2319C" w:rsidRPr="00FE6C07" w:rsidRDefault="00C2319C" w:rsidP="00C2319C">
      <w:pPr>
        <w:spacing w:after="0" w:line="240" w:lineRule="auto"/>
        <w:rPr>
          <w:rFonts w:ascii="Arial" w:eastAsia="Times New Roman" w:hAnsi="Arial" w:cs="Arial"/>
        </w:rPr>
      </w:pPr>
      <w:r w:rsidRPr="00FE6C07">
        <w:rPr>
          <w:rFonts w:ascii="Arial" w:eastAsia="Times New Roman" w:hAnsi="Arial" w:cs="Arial"/>
        </w:rPr>
        <w:t xml:space="preserve">The Australian Government helps protect species at risk of extinction by listing them as threatened under Part 13 of the EPBC Act. Once listed under the EPBC Act, the species becomes a Matter of National Environmental Significance (MNES) and must be protected from significant impacts through the assessment and approval provisions of the EPBC Act. More information about threatened species is available on the department’s website at: </w:t>
      </w:r>
    </w:p>
    <w:p w14:paraId="101D458D" w14:textId="77777777" w:rsidR="00C2319C" w:rsidRPr="00FE6C07" w:rsidRDefault="00332D0B" w:rsidP="00C2319C">
      <w:pPr>
        <w:spacing w:line="240" w:lineRule="auto"/>
        <w:rPr>
          <w:rFonts w:ascii="Arial" w:eastAsia="Times New Roman" w:hAnsi="Arial" w:cs="Arial"/>
        </w:rPr>
      </w:pPr>
      <w:hyperlink r:id="rId12" w:history="1">
        <w:r w:rsidR="00C2319C">
          <w:rPr>
            <w:rFonts w:ascii="Arial" w:eastAsia="Times New Roman" w:hAnsi="Arial" w:cs="Arial"/>
            <w:color w:val="0000FF"/>
            <w:u w:val="single"/>
          </w:rPr>
          <w:t>https://www.awe.gov.au/environment/biodiversity/threatened</w:t>
        </w:r>
      </w:hyperlink>
      <w:r w:rsidR="00C2319C" w:rsidRPr="00FE6C07">
        <w:rPr>
          <w:rFonts w:ascii="Arial" w:eastAsia="Times New Roman" w:hAnsi="Arial" w:cs="Arial"/>
        </w:rPr>
        <w:t>.</w:t>
      </w:r>
    </w:p>
    <w:p w14:paraId="4E01F150" w14:textId="77777777" w:rsidR="00C2319C" w:rsidRPr="00FE6C07" w:rsidRDefault="00C2319C" w:rsidP="00C2319C">
      <w:pPr>
        <w:spacing w:after="0" w:line="240" w:lineRule="auto"/>
        <w:rPr>
          <w:rFonts w:ascii="Times New Roman" w:eastAsia="Times New Roman" w:hAnsi="Times New Roman" w:cs="Times New Roman"/>
          <w:color w:val="1F497D"/>
        </w:rPr>
      </w:pPr>
      <w:r w:rsidRPr="00FE6C07">
        <w:rPr>
          <w:rFonts w:ascii="Arial" w:eastAsia="Times New Roman" w:hAnsi="Arial" w:cs="Arial"/>
        </w:rPr>
        <w:t xml:space="preserve">Public nominations to list threatened species under the EPBC Act are received annually by the department. In order to determine if a species is eligible for listing as threatened under the EPBC Act, the Threatened Species Scientific Committee (the Committee) undertakes a rigorous scientific assessment of its status to determine if the species is eligible for listing against a set of criteria. These criteria are available on the Department’s website at: </w:t>
      </w:r>
    </w:p>
    <w:p w14:paraId="3B9361A7" w14:textId="77777777" w:rsidR="00C2319C" w:rsidRPr="00FE6C07" w:rsidRDefault="00332D0B" w:rsidP="00C2319C">
      <w:pPr>
        <w:spacing w:after="0" w:line="240" w:lineRule="auto"/>
        <w:rPr>
          <w:rFonts w:ascii="Times New Roman" w:eastAsia="Times New Roman" w:hAnsi="Times New Roman" w:cs="Times New Roman"/>
          <w:color w:val="1F497D"/>
          <w:szCs w:val="24"/>
        </w:rPr>
      </w:pPr>
      <w:hyperlink r:id="rId13" w:history="1">
        <w:r w:rsidR="00C2319C">
          <w:rPr>
            <w:rFonts w:ascii="Arial" w:eastAsia="Times New Roman" w:hAnsi="Arial" w:cs="Arial"/>
            <w:color w:val="0000FF"/>
            <w:szCs w:val="24"/>
            <w:u w:val="single"/>
          </w:rPr>
          <w:t>https://www.awe.gov.au/sites/default/files/env/pages/d72dfd1a-f0d8-4699-8d43-5d95bbb02428/files/tssc-guidelines-assessing-species-2021.pdf</w:t>
        </w:r>
      </w:hyperlink>
      <w:r w:rsidR="00C2319C" w:rsidRPr="00FE6C07">
        <w:rPr>
          <w:rFonts w:ascii="Times New Roman" w:eastAsia="Times New Roman" w:hAnsi="Times New Roman" w:cs="Times New Roman"/>
          <w:color w:val="1F497D"/>
          <w:szCs w:val="24"/>
        </w:rPr>
        <w:t>.</w:t>
      </w:r>
    </w:p>
    <w:p w14:paraId="20162A79" w14:textId="77777777" w:rsidR="00C2319C" w:rsidRPr="00FE6C07" w:rsidRDefault="00C2319C" w:rsidP="00C2319C">
      <w:pPr>
        <w:spacing w:line="240" w:lineRule="auto"/>
        <w:rPr>
          <w:rFonts w:ascii="Arial" w:eastAsia="Times New Roman" w:hAnsi="Arial" w:cs="Arial"/>
        </w:rPr>
      </w:pPr>
    </w:p>
    <w:p w14:paraId="0D681F87"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 xml:space="preserve">As part of the assessment process, the Committee consults with the public and stakeholders to obtain specific details about the species, as well as advice on what conservation actions might be appropriate. Information provided through the consultation process is considered by the Committee in its assessment. The Committee provides its advice on the assessment (together with comments received) to the Minister regarding the eligibility of the species for listing under a particular category and what conservation actions might be appropriate. The Minister decides to add, or not to add, the species to the list of threatened species under the EPBC Act. More detailed information about the listing process is at: </w:t>
      </w:r>
      <w:hyperlink r:id="rId14" w:history="1">
        <w:r>
          <w:rPr>
            <w:rFonts w:ascii="Arial" w:eastAsia="Times New Roman" w:hAnsi="Arial" w:cs="Arial"/>
            <w:color w:val="0000FF"/>
            <w:u w:val="single"/>
          </w:rPr>
          <w:t>https://www.awe.gov.au/environment/biodiversity/threatened/nominations</w:t>
        </w:r>
      </w:hyperlink>
      <w:r w:rsidRPr="00FE6C07">
        <w:rPr>
          <w:rFonts w:ascii="Arial" w:eastAsia="Times New Roman" w:hAnsi="Arial" w:cs="Arial"/>
        </w:rPr>
        <w:t>.</w:t>
      </w:r>
    </w:p>
    <w:p w14:paraId="6E8E4107"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 xml:space="preserve">To promote the recovery of listed threatened species and ecological communities, conservation advices and where required, recovery plans are made or adopted in accordance with Part 13 of the EPBC Act. Conservation advices provide guidance at the time of listing on known threats and priority recovery actions that can be undertaken at a local and regional level. Recovery plans describe key threats and identify specific recovery actions that can be undertaken to enable recovery activities to occur within a planned and logical national framework. Information about recovery plans is available on the department’s website at: </w:t>
      </w:r>
      <w:hyperlink r:id="rId15" w:history="1">
        <w:r>
          <w:rPr>
            <w:rFonts w:ascii="Arial" w:eastAsia="Times New Roman" w:hAnsi="Arial" w:cs="Arial"/>
            <w:color w:val="0000FF"/>
            <w:u w:val="single"/>
          </w:rPr>
          <w:t>https://www.awe.gov.au/environment/biodiversity/threatened/recovery-plans</w:t>
        </w:r>
      </w:hyperlink>
      <w:r w:rsidRPr="00FE6C07">
        <w:rPr>
          <w:rFonts w:ascii="Arial" w:eastAsia="Times New Roman" w:hAnsi="Arial" w:cs="Arial"/>
        </w:rPr>
        <w:t>.</w:t>
      </w:r>
    </w:p>
    <w:p w14:paraId="62619237" w14:textId="77777777" w:rsidR="00C2319C" w:rsidRPr="00FE6C07" w:rsidRDefault="00C2319C" w:rsidP="00C2319C">
      <w:pPr>
        <w:spacing w:line="240" w:lineRule="auto"/>
        <w:rPr>
          <w:rFonts w:ascii="Arial" w:eastAsia="Times New Roman" w:hAnsi="Arial" w:cs="Arial"/>
          <w:b/>
        </w:rPr>
      </w:pPr>
      <w:r w:rsidRPr="00FE6C07">
        <w:rPr>
          <w:rFonts w:ascii="Arial" w:eastAsia="Times New Roman" w:hAnsi="Arial" w:cs="Arial"/>
          <w:b/>
        </w:rPr>
        <w:t>Privacy notice</w:t>
      </w:r>
    </w:p>
    <w:p w14:paraId="54333EBE"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The Department will collect, use, store and disclose the personal information you provide in a manner consistent with the Department’s obligations under the Privacy Act 1988 (Cth) and the Department’s Privacy Policy.</w:t>
      </w:r>
    </w:p>
    <w:p w14:paraId="4CFAD50A"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Any personal information that you provide within, or in addition to, your comments in the threatened species assessment process may be used by the Department for the purposes of its functions relating to threatened species assessments, including contacting you if we have any questions about your comments in the future.</w:t>
      </w:r>
    </w:p>
    <w:p w14:paraId="4DCBCE8D"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 xml:space="preserve">Further, the Commonwealth, State and Territory governments have agreed to share threatened species assessment documentation (including comments) to ensure that all States and Territories have access to the same documentation when making a decision on the status of a potentially threatened species. This is also known as the </w:t>
      </w:r>
      <w:hyperlink r:id="rId16" w:history="1">
        <w:r>
          <w:rPr>
            <w:rFonts w:ascii="Arial" w:eastAsia="Times New Roman" w:hAnsi="Arial" w:cs="Arial"/>
            <w:color w:val="0000FF"/>
            <w:u w:val="single"/>
          </w:rPr>
          <w:t>‘Common Assessment Method’ (CAM)</w:t>
        </w:r>
      </w:hyperlink>
      <w:r w:rsidRPr="00FE6C07">
        <w:rPr>
          <w:rFonts w:ascii="Arial" w:eastAsia="Times New Roman" w:hAnsi="Arial" w:cs="Arial"/>
        </w:rPr>
        <w:t xml:space="preserve">.  As a result, any personal information that you have provided in connection with your comments may be shared between Commonwealth, State or Territory government entities to assist with their assessment processes. </w:t>
      </w:r>
    </w:p>
    <w:p w14:paraId="1EBFE2F9"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lastRenderedPageBreak/>
        <w:t xml:space="preserve">The Department’s Privacy Policy contains details about how respondents may access and make corrections to personal information that the Department holds about the respondent, how respondents may make a complaint about a breach of an Australian Privacy Principle, and how the Department will deal with that complaint. A copy of the Department’s Privacy Policy is available at: </w:t>
      </w:r>
      <w:hyperlink r:id="rId17" w:history="1">
        <w:r>
          <w:rPr>
            <w:rFonts w:ascii="Arial" w:eastAsia="Times New Roman" w:hAnsi="Arial" w:cs="Arial"/>
            <w:color w:val="0000FF"/>
            <w:u w:val="single"/>
          </w:rPr>
          <w:t>https://www.awe.gov.au/about/commitment/privacy</w:t>
        </w:r>
      </w:hyperlink>
      <w:r w:rsidRPr="00FE6C07">
        <w:rPr>
          <w:rFonts w:ascii="Arial" w:eastAsia="Times New Roman" w:hAnsi="Arial" w:cs="Arial"/>
        </w:rPr>
        <w:t xml:space="preserve"> .</w:t>
      </w:r>
    </w:p>
    <w:p w14:paraId="42732593" w14:textId="77777777" w:rsidR="00C2319C" w:rsidRPr="00FE6C07" w:rsidRDefault="00C2319C" w:rsidP="00C2319C">
      <w:pPr>
        <w:spacing w:line="240" w:lineRule="auto"/>
        <w:rPr>
          <w:rFonts w:ascii="Arial" w:eastAsia="Times New Roman" w:hAnsi="Arial" w:cs="Arial"/>
          <w:b/>
        </w:rPr>
      </w:pPr>
      <w:bookmarkStart w:id="1" w:name="Consultation"/>
      <w:r w:rsidRPr="00FE6C07">
        <w:rPr>
          <w:rFonts w:ascii="Arial" w:eastAsia="Times New Roman" w:hAnsi="Arial" w:cs="Arial"/>
          <w:b/>
        </w:rPr>
        <w:t>Information about this consultation process</w:t>
      </w:r>
    </w:p>
    <w:bookmarkEnd w:id="1"/>
    <w:p w14:paraId="56755E4E"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Responses to this consultation can be provided electronically or in hard copy to the contact addresses provided on Page 1. All responses received will be provided in full to the Committee and then to the Australian Government Minister for the Environment.</w:t>
      </w:r>
    </w:p>
    <w:p w14:paraId="6FAFB15F" w14:textId="77777777" w:rsidR="00C2319C" w:rsidRPr="00FE6C07" w:rsidRDefault="00C2319C" w:rsidP="00C2319C">
      <w:pPr>
        <w:spacing w:line="240" w:lineRule="auto"/>
        <w:rPr>
          <w:rFonts w:ascii="Arial" w:eastAsia="Times New Roman" w:hAnsi="Arial" w:cs="Arial"/>
        </w:rPr>
      </w:pPr>
      <w:r w:rsidRPr="00FE6C07">
        <w:rPr>
          <w:rFonts w:ascii="Arial" w:eastAsia="Times New Roman" w:hAnsi="Arial" w:cs="Arial"/>
        </w:rPr>
        <w:t>In providing comments, please provide references to published data where possible. Should the Committee use the information you provide in formulating its advice, the information will be attributed to you and referenced as a ‘personal communication’ unless you provide references or otherwise attribute this information (please specify if your organisation requires that this information is attributed to your organisation instead of yourself). The final advice by the Committee will be published on the department’s website following the listing decision by the Minister.</w:t>
      </w:r>
    </w:p>
    <w:p w14:paraId="42347DF3" w14:textId="77777777" w:rsidR="00C2319C" w:rsidRDefault="00C2319C" w:rsidP="00C2319C">
      <w:pPr>
        <w:spacing w:line="240" w:lineRule="auto"/>
        <w:rPr>
          <w:rFonts w:ascii="Arial" w:eastAsia="Times New Roman" w:hAnsi="Arial" w:cs="Arial"/>
        </w:rPr>
      </w:pPr>
      <w:r w:rsidRPr="00FE6C07">
        <w:rPr>
          <w:rFonts w:ascii="Arial" w:eastAsia="Times New Roman" w:hAnsi="Arial" w:cs="Arial"/>
        </w:rPr>
        <w:t>Information provided through consultation may be subject to freedom of information legislation and court processes. It is also important to note that under the EPBC Act,</w:t>
      </w:r>
      <w:r w:rsidRPr="00FE6C07">
        <w:rPr>
          <w:rFonts w:ascii="Arial" w:eastAsia="Times New Roman" w:hAnsi="Arial" w:cs="Arial"/>
          <w:i/>
        </w:rPr>
        <w:t xml:space="preserve"> </w:t>
      </w:r>
      <w:r w:rsidRPr="00FE6C07">
        <w:rPr>
          <w:rFonts w:ascii="Arial" w:eastAsia="Times New Roman" w:hAnsi="Arial" w:cs="Arial"/>
        </w:rPr>
        <w:t>the deliberations and recommendations of the Committee are confidential until the Minister has made a final decision on the nomination, unless otherwise determined by the Minister.</w:t>
      </w:r>
    </w:p>
    <w:p w14:paraId="72D0B79B" w14:textId="77777777" w:rsidR="00C2319C" w:rsidRDefault="00C2319C" w:rsidP="00C2319C"/>
    <w:p w14:paraId="7EB1327B" w14:textId="77777777" w:rsidR="00C2319C" w:rsidRDefault="00C2319C">
      <w:pPr>
        <w:spacing w:after="0" w:line="240" w:lineRule="auto"/>
        <w:rPr>
          <w:rFonts w:ascii="Calibri" w:hAnsi="Calibri"/>
          <w:b/>
          <w:sz w:val="36"/>
          <w:szCs w:val="36"/>
        </w:rPr>
      </w:pPr>
      <w:r>
        <w:rPr>
          <w:b/>
          <w:sz w:val="36"/>
          <w:szCs w:val="36"/>
        </w:rPr>
        <w:br w:type="page"/>
      </w:r>
    </w:p>
    <w:p w14:paraId="29E98413" w14:textId="39F14274" w:rsidR="00B54AE7" w:rsidRDefault="00B54AE7" w:rsidP="00B54AE7">
      <w:pPr>
        <w:pStyle w:val="TSSC"/>
        <w:numPr>
          <w:ilvl w:val="0"/>
          <w:numId w:val="0"/>
        </w:numPr>
        <w:tabs>
          <w:tab w:val="clear" w:pos="567"/>
          <w:tab w:val="left" w:pos="720"/>
        </w:tabs>
        <w:rPr>
          <w:rFonts w:ascii="Arial" w:hAnsi="Arial" w:cs="Arial"/>
          <w:b/>
          <w:szCs w:val="24"/>
          <w:u w:val="single"/>
        </w:rPr>
      </w:pPr>
      <w:r>
        <w:rPr>
          <w:rFonts w:ascii="Arial" w:hAnsi="Arial" w:cs="Arial"/>
          <w:b/>
          <w:szCs w:val="24"/>
          <w:u w:val="single"/>
        </w:rPr>
        <w:lastRenderedPageBreak/>
        <w:t>Consultation questions for</w:t>
      </w:r>
      <w:r w:rsidRPr="009F43F9">
        <w:rPr>
          <w:rFonts w:ascii="Arial" w:hAnsi="Arial" w:cs="Arial"/>
          <w:b/>
          <w:szCs w:val="24"/>
          <w:u w:val="single"/>
        </w:rPr>
        <w:t xml:space="preserve"> </w:t>
      </w:r>
      <w:r w:rsidRPr="00A04767">
        <w:rPr>
          <w:rFonts w:ascii="Arial" w:hAnsi="Arial" w:cs="Arial"/>
          <w:b/>
          <w:i/>
          <w:iCs/>
          <w:szCs w:val="24"/>
          <w:u w:val="single"/>
        </w:rPr>
        <w:t>Eucalyptus pachycalyx</w:t>
      </w:r>
      <w:r w:rsidRPr="00E9436D">
        <w:rPr>
          <w:rFonts w:ascii="Arial" w:hAnsi="Arial" w:cs="Arial"/>
          <w:b/>
          <w:szCs w:val="24"/>
          <w:u w:val="single"/>
        </w:rPr>
        <w:t xml:space="preserve"> subsp. </w:t>
      </w:r>
      <w:r w:rsidRPr="00A04767">
        <w:rPr>
          <w:rFonts w:ascii="Arial" w:hAnsi="Arial" w:cs="Arial"/>
          <w:b/>
          <w:i/>
          <w:iCs/>
          <w:szCs w:val="24"/>
          <w:u w:val="single"/>
        </w:rPr>
        <w:t>banyabba</w:t>
      </w:r>
      <w:r w:rsidRPr="00E9436D">
        <w:rPr>
          <w:rFonts w:ascii="Arial" w:hAnsi="Arial" w:cs="Arial"/>
          <w:b/>
          <w:szCs w:val="24"/>
          <w:u w:val="single"/>
        </w:rPr>
        <w:t xml:space="preserve"> (Banyabba</w:t>
      </w:r>
      <w:r>
        <w:rPr>
          <w:rFonts w:ascii="Arial" w:hAnsi="Arial" w:cs="Arial"/>
          <w:b/>
          <w:szCs w:val="24"/>
          <w:u w:val="single"/>
        </w:rPr>
        <w:t xml:space="preserve"> </w:t>
      </w:r>
      <w:r w:rsidRPr="00E9436D">
        <w:rPr>
          <w:rFonts w:ascii="Arial" w:hAnsi="Arial" w:cs="Arial"/>
          <w:b/>
          <w:szCs w:val="24"/>
          <w:u w:val="single"/>
        </w:rPr>
        <w:t xml:space="preserve">shiny-barked gum </w:t>
      </w:r>
    </w:p>
    <w:p w14:paraId="7E7C98A7" w14:textId="77777777" w:rsidR="00B54AE7" w:rsidRPr="009F43F9" w:rsidRDefault="00B54AE7" w:rsidP="00B54AE7">
      <w:pPr>
        <w:pStyle w:val="TSSC"/>
        <w:numPr>
          <w:ilvl w:val="0"/>
          <w:numId w:val="0"/>
        </w:numPr>
        <w:tabs>
          <w:tab w:val="clear" w:pos="567"/>
          <w:tab w:val="left" w:pos="720"/>
        </w:tabs>
        <w:ind w:left="1560" w:hanging="1560"/>
        <w:rPr>
          <w:rFonts w:ascii="Arial" w:hAnsi="Arial" w:cs="Arial"/>
          <w:sz w:val="22"/>
          <w:szCs w:val="22"/>
          <w:u w:val="single"/>
        </w:rPr>
      </w:pPr>
      <w:r w:rsidRPr="009F43F9">
        <w:rPr>
          <w:rFonts w:ascii="Arial" w:hAnsi="Arial" w:cs="Arial"/>
          <w:b/>
          <w:sz w:val="22"/>
          <w:szCs w:val="22"/>
          <w:u w:val="single"/>
        </w:rPr>
        <w:t>SECTION A - GENERAL</w:t>
      </w:r>
    </w:p>
    <w:p w14:paraId="0CF93103" w14:textId="2BD1F08E"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Is the information used to assess the nationally threatened status of the </w:t>
      </w:r>
      <w:r w:rsidR="00E575CD">
        <w:rPr>
          <w:rFonts w:ascii="Arial" w:hAnsi="Arial" w:cs="Arial"/>
        </w:rPr>
        <w:t>sub</w:t>
      </w:r>
      <w:r>
        <w:rPr>
          <w:rFonts w:ascii="Arial" w:hAnsi="Arial" w:cs="Arial"/>
        </w:rPr>
        <w:t>species robust? Have all the underlying assumptions been made explicit? Please provide justification for your response.</w:t>
      </w:r>
    </w:p>
    <w:p w14:paraId="4ED9FAC2" w14:textId="77777777" w:rsidR="00B54AE7" w:rsidRDefault="00B54AE7" w:rsidP="00B54AE7">
      <w:pPr>
        <w:pStyle w:val="ListParagraph"/>
        <w:autoSpaceDE w:val="0"/>
        <w:autoSpaceDN w:val="0"/>
        <w:adjustRightInd w:val="0"/>
        <w:ind w:left="360"/>
        <w:rPr>
          <w:rFonts w:ascii="Arial" w:hAnsi="Arial" w:cs="Arial"/>
        </w:rPr>
      </w:pPr>
    </w:p>
    <w:p w14:paraId="1B75C6EF"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Can you provide additional data or information relevant to this assessment?</w:t>
      </w:r>
    </w:p>
    <w:p w14:paraId="105D8C3A" w14:textId="77777777" w:rsidR="00B54AE7" w:rsidRDefault="00B54AE7" w:rsidP="00B54AE7">
      <w:pPr>
        <w:pStyle w:val="ListParagraph"/>
        <w:autoSpaceDE w:val="0"/>
        <w:autoSpaceDN w:val="0"/>
        <w:adjustRightInd w:val="0"/>
        <w:ind w:left="360"/>
        <w:rPr>
          <w:rFonts w:ascii="Arial" w:hAnsi="Arial" w:cs="Arial"/>
        </w:rPr>
      </w:pPr>
    </w:p>
    <w:p w14:paraId="6FD958E5" w14:textId="2FCE5509"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Have you been involved in previous state, territory or national assessments of this </w:t>
      </w:r>
      <w:r w:rsidR="00E575CD">
        <w:rPr>
          <w:rFonts w:ascii="Arial" w:hAnsi="Arial" w:cs="Arial"/>
        </w:rPr>
        <w:t>sub</w:t>
      </w:r>
      <w:r>
        <w:rPr>
          <w:rFonts w:ascii="Arial" w:hAnsi="Arial" w:cs="Arial"/>
        </w:rPr>
        <w:t>species? If so, in what capacity?</w:t>
      </w:r>
    </w:p>
    <w:p w14:paraId="00344281" w14:textId="77777777" w:rsidR="00B54AE7" w:rsidRDefault="00B54AE7" w:rsidP="00B54AE7">
      <w:pPr>
        <w:autoSpaceDE w:val="0"/>
        <w:autoSpaceDN w:val="0"/>
        <w:adjustRightInd w:val="0"/>
        <w:rPr>
          <w:rFonts w:ascii="Arial" w:hAnsi="Arial" w:cs="Arial"/>
        </w:rPr>
      </w:pPr>
    </w:p>
    <w:p w14:paraId="6FE80555"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p>
    <w:p w14:paraId="3321901B"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r>
        <w:rPr>
          <w:rFonts w:ascii="Arial" w:hAnsi="Arial" w:cs="Arial"/>
          <w:b/>
        </w:rPr>
        <w:t>PART 1 – INFORMATION TO ASSIST LISTING ASSESSMENT</w:t>
      </w:r>
    </w:p>
    <w:p w14:paraId="29A23832"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p>
    <w:p w14:paraId="4F52AE94" w14:textId="77777777" w:rsidR="00B54AE7" w:rsidRDefault="00B54AE7" w:rsidP="00B54AE7">
      <w:pPr>
        <w:autoSpaceDE w:val="0"/>
        <w:autoSpaceDN w:val="0"/>
        <w:adjustRightInd w:val="0"/>
        <w:rPr>
          <w:rFonts w:ascii="Arial" w:hAnsi="Arial" w:cs="Arial"/>
        </w:rPr>
      </w:pPr>
    </w:p>
    <w:p w14:paraId="32004A7E" w14:textId="7A695C07" w:rsidR="00B54AE7" w:rsidRDefault="00B54AE7" w:rsidP="00B54AE7">
      <w:pPr>
        <w:autoSpaceDE w:val="0"/>
        <w:autoSpaceDN w:val="0"/>
        <w:adjustRightInd w:val="0"/>
        <w:ind w:left="1560" w:hanging="1560"/>
        <w:rPr>
          <w:rFonts w:ascii="Arial" w:hAnsi="Arial" w:cs="Arial"/>
          <w:b/>
        </w:rPr>
      </w:pPr>
      <w:r w:rsidRPr="009F43F9">
        <w:rPr>
          <w:rFonts w:ascii="Arial" w:hAnsi="Arial" w:cs="Arial"/>
          <w:b/>
          <w:u w:val="single"/>
        </w:rPr>
        <w:t>SECTION B</w:t>
      </w:r>
      <w:r>
        <w:rPr>
          <w:rFonts w:ascii="Arial" w:hAnsi="Arial" w:cs="Arial"/>
          <w:b/>
        </w:rPr>
        <w:tab/>
        <w:t xml:space="preserve">DO YOU HAVE ADDITIONAL INFORMATION ON THE ECOLOGY OR BIOLOGY OF THE </w:t>
      </w:r>
      <w:r w:rsidR="00E575CD">
        <w:rPr>
          <w:rFonts w:ascii="Arial" w:hAnsi="Arial" w:cs="Arial"/>
          <w:b/>
        </w:rPr>
        <w:t>SUB</w:t>
      </w:r>
      <w:r>
        <w:rPr>
          <w:rFonts w:ascii="Arial" w:hAnsi="Arial" w:cs="Arial"/>
          <w:b/>
        </w:rPr>
        <w:t>SPECIES? (If no, skip to section C)</w:t>
      </w:r>
    </w:p>
    <w:p w14:paraId="50369EBC" w14:textId="77777777" w:rsidR="00B54AE7" w:rsidRDefault="00B54AE7" w:rsidP="00B54AE7">
      <w:pPr>
        <w:autoSpaceDE w:val="0"/>
        <w:autoSpaceDN w:val="0"/>
        <w:adjustRightInd w:val="0"/>
        <w:ind w:left="1560" w:hanging="1560"/>
        <w:rPr>
          <w:rFonts w:ascii="Arial" w:hAnsi="Arial" w:cs="Arial"/>
          <w:b/>
        </w:rPr>
      </w:pPr>
    </w:p>
    <w:p w14:paraId="5A747FC4" w14:textId="77777777" w:rsidR="00B54AE7" w:rsidRDefault="00B54AE7" w:rsidP="00B54AE7">
      <w:pPr>
        <w:autoSpaceDE w:val="0"/>
        <w:autoSpaceDN w:val="0"/>
        <w:adjustRightInd w:val="0"/>
        <w:rPr>
          <w:rFonts w:ascii="Arial" w:hAnsi="Arial" w:cs="Arial"/>
          <w:b/>
          <w:bCs/>
        </w:rPr>
      </w:pPr>
      <w:r>
        <w:rPr>
          <w:rFonts w:ascii="Arial" w:hAnsi="Arial" w:cs="Arial"/>
          <w:b/>
          <w:bCs/>
        </w:rPr>
        <w:t>Biological information</w:t>
      </w:r>
    </w:p>
    <w:p w14:paraId="42566A81" w14:textId="77777777" w:rsidR="00B54AE7" w:rsidRDefault="00B54AE7" w:rsidP="00B54AE7">
      <w:pPr>
        <w:autoSpaceDE w:val="0"/>
        <w:autoSpaceDN w:val="0"/>
        <w:adjustRightInd w:val="0"/>
        <w:rPr>
          <w:rFonts w:ascii="Arial" w:hAnsi="Arial" w:cs="Arial"/>
          <w:b/>
          <w:bCs/>
        </w:rPr>
      </w:pPr>
    </w:p>
    <w:p w14:paraId="0840AAB6"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Can you provide any additional or alternative references, information or estimates on longevity, average life span and generation length?</w:t>
      </w:r>
    </w:p>
    <w:p w14:paraId="33E1C569" w14:textId="77777777" w:rsidR="00B54AE7" w:rsidRDefault="00B54AE7" w:rsidP="00B54AE7">
      <w:pPr>
        <w:pStyle w:val="ListParagraph"/>
        <w:autoSpaceDE w:val="0"/>
        <w:autoSpaceDN w:val="0"/>
        <w:adjustRightInd w:val="0"/>
        <w:ind w:left="360"/>
        <w:rPr>
          <w:rFonts w:ascii="Arial" w:hAnsi="Arial" w:cs="Arial"/>
        </w:rPr>
      </w:pPr>
    </w:p>
    <w:p w14:paraId="775F16F2" w14:textId="17B770DA"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Do you have any additional information on the ecology or biology of the subspecies not in the current advice?</w:t>
      </w:r>
    </w:p>
    <w:p w14:paraId="16003EE6" w14:textId="77777777" w:rsidR="00B54AE7" w:rsidRDefault="00B54AE7" w:rsidP="00B54AE7">
      <w:pPr>
        <w:autoSpaceDE w:val="0"/>
        <w:autoSpaceDN w:val="0"/>
        <w:adjustRightInd w:val="0"/>
        <w:rPr>
          <w:rFonts w:ascii="Arial" w:hAnsi="Arial" w:cs="Arial"/>
        </w:rPr>
      </w:pPr>
    </w:p>
    <w:p w14:paraId="2279B022" w14:textId="31B63C64" w:rsidR="00B54AE7" w:rsidRDefault="00B54AE7" w:rsidP="00B54AE7">
      <w:pPr>
        <w:autoSpaceDE w:val="0"/>
        <w:autoSpaceDN w:val="0"/>
        <w:adjustRightInd w:val="0"/>
        <w:ind w:left="1560" w:hanging="1560"/>
        <w:rPr>
          <w:rFonts w:ascii="Arial" w:hAnsi="Arial" w:cs="Arial"/>
          <w:b/>
        </w:rPr>
      </w:pPr>
      <w:r w:rsidRPr="009F43F9">
        <w:rPr>
          <w:rFonts w:ascii="Arial" w:hAnsi="Arial" w:cs="Arial"/>
          <w:b/>
          <w:u w:val="single"/>
        </w:rPr>
        <w:t>SECTION C</w:t>
      </w:r>
      <w:r>
        <w:rPr>
          <w:rFonts w:ascii="Arial" w:hAnsi="Arial" w:cs="Arial"/>
        </w:rPr>
        <w:tab/>
      </w:r>
      <w:r>
        <w:rPr>
          <w:rFonts w:ascii="Arial" w:hAnsi="Arial" w:cs="Arial"/>
          <w:b/>
        </w:rPr>
        <w:t xml:space="preserve">ARE YOU AWARE OF THE STATUS OF THE TOTAL NATIONAL POPULATION OF THE </w:t>
      </w:r>
      <w:r w:rsidR="00E575CD">
        <w:rPr>
          <w:rFonts w:ascii="Arial" w:hAnsi="Arial" w:cs="Arial"/>
          <w:b/>
        </w:rPr>
        <w:t>SUB</w:t>
      </w:r>
      <w:r>
        <w:rPr>
          <w:rFonts w:ascii="Arial" w:hAnsi="Arial" w:cs="Arial"/>
          <w:b/>
        </w:rPr>
        <w:t>SPECIES? (If no, skip to section D)</w:t>
      </w:r>
    </w:p>
    <w:p w14:paraId="3166D322" w14:textId="77777777" w:rsidR="00B54AE7" w:rsidRDefault="00B54AE7" w:rsidP="00B54AE7">
      <w:pPr>
        <w:autoSpaceDE w:val="0"/>
        <w:autoSpaceDN w:val="0"/>
        <w:adjustRightInd w:val="0"/>
        <w:rPr>
          <w:rFonts w:ascii="Arial" w:hAnsi="Arial" w:cs="Arial"/>
        </w:rPr>
      </w:pPr>
    </w:p>
    <w:p w14:paraId="50BE7D77" w14:textId="77777777" w:rsidR="00B54AE7" w:rsidRDefault="00B54AE7" w:rsidP="00B54AE7">
      <w:pPr>
        <w:autoSpaceDE w:val="0"/>
        <w:autoSpaceDN w:val="0"/>
        <w:adjustRightInd w:val="0"/>
        <w:rPr>
          <w:rFonts w:ascii="Arial,Bold" w:hAnsi="Arial,Bold" w:cs="Arial,Bold"/>
          <w:b/>
          <w:bCs/>
        </w:rPr>
      </w:pPr>
      <w:r>
        <w:rPr>
          <w:rFonts w:ascii="Arial,Bold" w:hAnsi="Arial,Bold" w:cs="Arial,Bold"/>
          <w:b/>
          <w:bCs/>
        </w:rPr>
        <w:t>Population size</w:t>
      </w:r>
    </w:p>
    <w:p w14:paraId="36E02E53" w14:textId="77777777" w:rsidR="00B54AE7" w:rsidRDefault="00B54AE7" w:rsidP="00B54AE7">
      <w:pPr>
        <w:autoSpaceDE w:val="0"/>
        <w:autoSpaceDN w:val="0"/>
        <w:adjustRightInd w:val="0"/>
        <w:rPr>
          <w:rFonts w:ascii="Arial,Bold" w:hAnsi="Arial,Bold" w:cs="Arial,Bold"/>
          <w:b/>
          <w:bCs/>
        </w:rPr>
      </w:pPr>
    </w:p>
    <w:p w14:paraId="515DF5CD"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Has the survey effort for this taxon been adequate to determine its national adult population size? If not, please provide justification for your response.</w:t>
      </w:r>
    </w:p>
    <w:p w14:paraId="1CAB9689" w14:textId="77777777" w:rsidR="00B54AE7" w:rsidRDefault="00B54AE7" w:rsidP="00B54AE7">
      <w:pPr>
        <w:pStyle w:val="ListParagraph"/>
        <w:autoSpaceDE w:val="0"/>
        <w:autoSpaceDN w:val="0"/>
        <w:adjustRightInd w:val="0"/>
        <w:ind w:left="360"/>
        <w:rPr>
          <w:rFonts w:ascii="Arial" w:hAnsi="Arial" w:cs="Arial"/>
        </w:rPr>
      </w:pPr>
    </w:p>
    <w:p w14:paraId="7DBAD02B" w14:textId="01DDD49C"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Do you consider the way the population size has been derived to be appropriate? Are there any assumptions and unquantified biases in the estimates? Did the estimates measure relative or absolute abundance? Do you accept the estimate of the total population size of the </w:t>
      </w:r>
      <w:r w:rsidR="0010197D">
        <w:rPr>
          <w:rFonts w:ascii="Arial" w:hAnsi="Arial" w:cs="Arial"/>
        </w:rPr>
        <w:t>sub</w:t>
      </w:r>
      <w:r>
        <w:rPr>
          <w:rFonts w:ascii="Arial" w:hAnsi="Arial" w:cs="Arial"/>
        </w:rPr>
        <w:t>species? If not, please provide justification for your response.</w:t>
      </w:r>
    </w:p>
    <w:p w14:paraId="02D10FFD" w14:textId="77777777" w:rsidR="00B54AE7" w:rsidRDefault="00B54AE7" w:rsidP="00B54AE7">
      <w:pPr>
        <w:pStyle w:val="ListParagraph"/>
        <w:autoSpaceDE w:val="0"/>
        <w:autoSpaceDN w:val="0"/>
        <w:adjustRightInd w:val="0"/>
        <w:ind w:left="360"/>
        <w:rPr>
          <w:rFonts w:ascii="Arial" w:hAnsi="Arial" w:cs="Arial"/>
        </w:rPr>
      </w:pPr>
    </w:p>
    <w:p w14:paraId="295F14E2" w14:textId="162C815C"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If not, can you provide a further estimate of the current population size of mature adults of the </w:t>
      </w:r>
      <w:r w:rsidR="00E575CD">
        <w:rPr>
          <w:rFonts w:ascii="Arial" w:hAnsi="Arial" w:cs="Arial"/>
        </w:rPr>
        <w:t>sub</w:t>
      </w:r>
      <w:r>
        <w:rPr>
          <w:rFonts w:ascii="Arial" w:hAnsi="Arial" w:cs="Arial"/>
        </w:rPr>
        <w:t>species (national extent)? Please provide supporting justification or other information.</w:t>
      </w:r>
    </w:p>
    <w:p w14:paraId="3FB0EFE1" w14:textId="77777777" w:rsidR="00B54AE7" w:rsidRDefault="00B54AE7" w:rsidP="00B54AE7">
      <w:pPr>
        <w:pStyle w:val="ListParagraph"/>
        <w:autoSpaceDE w:val="0"/>
        <w:autoSpaceDN w:val="0"/>
        <w:adjustRightInd w:val="0"/>
        <w:ind w:left="360"/>
        <w:rPr>
          <w:rFonts w:ascii="Arial" w:hAnsi="Arial" w:cs="Arial"/>
        </w:rPr>
      </w:pPr>
    </w:p>
    <w:p w14:paraId="01EF6A0D" w14:textId="7F01A5E8" w:rsidR="00B54AE7" w:rsidRDefault="00B54AE7" w:rsidP="00B54AE7">
      <w:pPr>
        <w:pStyle w:val="ListParagraph"/>
        <w:autoSpaceDE w:val="0"/>
        <w:autoSpaceDN w:val="0"/>
        <w:adjustRightInd w:val="0"/>
        <w:ind w:left="360"/>
        <w:rPr>
          <w:rFonts w:ascii="Arial" w:hAnsi="Arial" w:cs="Arial"/>
        </w:rPr>
      </w:pPr>
      <w:r>
        <w:rPr>
          <w:rFonts w:ascii="Arial" w:hAnsi="Arial" w:cs="Arial"/>
        </w:rPr>
        <w:t xml:space="preserve">If, because of uncertainty, you are unable to provide a single number, you may wish to provide an estimated range. If so, please choose one of the ranges suggested in the table below of possible </w:t>
      </w:r>
      <w:r w:rsidR="00E575CD">
        <w:rPr>
          <w:rFonts w:ascii="Arial" w:hAnsi="Arial" w:cs="Arial"/>
        </w:rPr>
        <w:t>sub</w:t>
      </w:r>
      <w:r>
        <w:rPr>
          <w:rFonts w:ascii="Arial" w:hAnsi="Arial" w:cs="Arial"/>
        </w:rPr>
        <w:t>species numbers, and also choose the level of confidence you have in this estimate:</w:t>
      </w:r>
    </w:p>
    <w:p w14:paraId="58C429FF" w14:textId="77777777" w:rsidR="00B54AE7" w:rsidRDefault="00B54AE7" w:rsidP="00B54AE7">
      <w:pPr>
        <w:autoSpaceDE w:val="0"/>
        <w:autoSpaceDN w:val="0"/>
        <w:adjustRightInd w:val="0"/>
        <w:ind w:left="1560" w:hanging="1560"/>
        <w:rPr>
          <w:rFonts w:ascii="Arial" w:hAnsi="Arial" w:cs="Arial"/>
          <w:b/>
        </w:rPr>
      </w:pPr>
    </w:p>
    <w:p w14:paraId="788BFB18"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rPr>
        <w:t>Number of mature individuals is estimated to be in the range of:</w:t>
      </w:r>
    </w:p>
    <w:p w14:paraId="2D2CC84C" w14:textId="77777777" w:rsidR="00B54AE7" w:rsidRPr="00E953DB" w:rsidRDefault="00B54AE7" w:rsidP="00B54AE7">
      <w:pPr>
        <w:pStyle w:val="ListParagraph"/>
        <w:autoSpaceDE w:val="0"/>
        <w:autoSpaceDN w:val="0"/>
        <w:adjustRightInd w:val="0"/>
        <w:ind w:left="360"/>
        <w:rPr>
          <w:rFonts w:ascii="Arial" w:hAnsi="Arial" w:cs="Arial"/>
          <w:color w:val="FF0000"/>
        </w:rPr>
      </w:pPr>
      <w:r>
        <w:rPr>
          <w:rFonts w:ascii="Arial" w:hAnsi="Arial" w:cs="Arial"/>
          <w:sz w:val="44"/>
          <w:szCs w:val="44"/>
        </w:rPr>
        <w:t>□</w:t>
      </w:r>
      <w:r>
        <w:rPr>
          <w:rFonts w:ascii="Arial" w:hAnsi="Arial" w:cs="Arial"/>
        </w:rPr>
        <w:t xml:space="preserve"> 1–50 </w:t>
      </w:r>
      <w:r>
        <w:rPr>
          <w:rFonts w:ascii="Arial" w:hAnsi="Arial" w:cs="Arial"/>
          <w:sz w:val="44"/>
          <w:szCs w:val="44"/>
        </w:rPr>
        <w:t>□</w:t>
      </w:r>
      <w:r>
        <w:rPr>
          <w:rFonts w:ascii="Arial" w:hAnsi="Arial" w:cs="Arial"/>
        </w:rPr>
        <w:t xml:space="preserve"> 51–250 </w:t>
      </w:r>
      <w:r>
        <w:rPr>
          <w:rFonts w:ascii="Arial" w:hAnsi="Arial" w:cs="Arial"/>
          <w:sz w:val="44"/>
          <w:szCs w:val="44"/>
        </w:rPr>
        <w:t>□</w:t>
      </w:r>
      <w:r>
        <w:rPr>
          <w:rFonts w:ascii="Arial" w:hAnsi="Arial" w:cs="Arial"/>
        </w:rPr>
        <w:t xml:space="preserve"> 251–1,000</w:t>
      </w:r>
      <w:r>
        <w:rPr>
          <w:rFonts w:ascii="Arial" w:hAnsi="Arial" w:cs="Arial"/>
          <w:sz w:val="44"/>
          <w:szCs w:val="44"/>
        </w:rPr>
        <w:t xml:space="preserve"> □ </w:t>
      </w:r>
      <w:r>
        <w:rPr>
          <w:rFonts w:ascii="Arial" w:hAnsi="Arial" w:cs="Arial"/>
        </w:rPr>
        <w:t xml:space="preserve">&gt;1,000 </w:t>
      </w:r>
      <w:r>
        <w:rPr>
          <w:rFonts w:ascii="Arial" w:hAnsi="Arial" w:cs="Arial"/>
          <w:sz w:val="44"/>
          <w:szCs w:val="44"/>
        </w:rPr>
        <w:t>□</w:t>
      </w:r>
      <w:r>
        <w:rPr>
          <w:rFonts w:ascii="Arial" w:hAnsi="Arial" w:cs="Arial"/>
        </w:rPr>
        <w:t xml:space="preserve"> &gt;10 000</w:t>
      </w:r>
    </w:p>
    <w:p w14:paraId="2A0CD9C3" w14:textId="77777777" w:rsidR="00B54AE7" w:rsidRDefault="00B54AE7" w:rsidP="00B54AE7">
      <w:pPr>
        <w:pStyle w:val="ListParagraph"/>
        <w:autoSpaceDE w:val="0"/>
        <w:autoSpaceDN w:val="0"/>
        <w:adjustRightInd w:val="0"/>
        <w:ind w:left="360"/>
        <w:rPr>
          <w:rFonts w:ascii="Arial" w:hAnsi="Arial" w:cs="Arial"/>
        </w:rPr>
      </w:pPr>
    </w:p>
    <w:p w14:paraId="4A0AD2A0" w14:textId="77777777" w:rsidR="00B54AE7" w:rsidRDefault="00B54AE7" w:rsidP="00B54AE7">
      <w:pPr>
        <w:pStyle w:val="ListParagraph"/>
        <w:keepNext/>
        <w:keepLines/>
        <w:autoSpaceDE w:val="0"/>
        <w:autoSpaceDN w:val="0"/>
        <w:adjustRightInd w:val="0"/>
        <w:ind w:left="357"/>
        <w:rPr>
          <w:rFonts w:ascii="Arial" w:hAnsi="Arial" w:cs="Arial"/>
        </w:rPr>
      </w:pPr>
      <w:r>
        <w:rPr>
          <w:rFonts w:ascii="Arial" w:hAnsi="Arial" w:cs="Arial"/>
        </w:rPr>
        <w:t>Level of your confidence in this estimate:</w:t>
      </w:r>
    </w:p>
    <w:p w14:paraId="1C3F143A" w14:textId="77777777" w:rsidR="00B54AE7" w:rsidRDefault="00B54AE7" w:rsidP="00B54AE7">
      <w:pPr>
        <w:pStyle w:val="ListParagraph"/>
        <w:keepNext/>
        <w:keepLines/>
        <w:autoSpaceDE w:val="0"/>
        <w:autoSpaceDN w:val="0"/>
        <w:adjustRightInd w:val="0"/>
        <w:ind w:left="357"/>
        <w:rPr>
          <w:rFonts w:ascii="Arial" w:hAnsi="Arial" w:cs="Arial"/>
        </w:rPr>
      </w:pPr>
      <w:r>
        <w:rPr>
          <w:rFonts w:ascii="Arial" w:hAnsi="Arial" w:cs="Arial"/>
          <w:sz w:val="44"/>
          <w:szCs w:val="44"/>
        </w:rPr>
        <w:t>□</w:t>
      </w:r>
      <w:r>
        <w:rPr>
          <w:rFonts w:ascii="Arial" w:hAnsi="Arial" w:cs="Arial"/>
        </w:rPr>
        <w:t xml:space="preserve"> 0–30% - low level of certainty/a bit of a guess/not much information to go on</w:t>
      </w:r>
    </w:p>
    <w:p w14:paraId="3AF7AF37" w14:textId="77777777" w:rsidR="00B54AE7" w:rsidRDefault="00B54AE7" w:rsidP="00B54AE7">
      <w:pPr>
        <w:pStyle w:val="ListParagraph"/>
        <w:keepNext/>
        <w:keepLines/>
        <w:autoSpaceDE w:val="0"/>
        <w:autoSpaceDN w:val="0"/>
        <w:adjustRightInd w:val="0"/>
        <w:ind w:left="357"/>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4B09A905"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information suggests this range</w:t>
      </w:r>
    </w:p>
    <w:p w14:paraId="4CA60F10"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 xml:space="preserve">□ </w:t>
      </w:r>
      <w:r>
        <w:rPr>
          <w:rFonts w:ascii="Arial" w:hAnsi="Arial" w:cs="Arial"/>
        </w:rPr>
        <w:t>95–100% - high level of certainty, information indicates quantity within this range</w:t>
      </w:r>
    </w:p>
    <w:p w14:paraId="199CC862"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 xml:space="preserve">□ </w:t>
      </w:r>
      <w:r>
        <w:rPr>
          <w:rFonts w:ascii="Arial" w:hAnsi="Arial" w:cs="Arial"/>
        </w:rPr>
        <w:t>99–100% - very high level of certainty, data are accurate within this range</w:t>
      </w:r>
    </w:p>
    <w:p w14:paraId="2EC01CD6" w14:textId="77777777" w:rsidR="00B54AE7" w:rsidRDefault="00B54AE7" w:rsidP="00B54AE7">
      <w:pPr>
        <w:autoSpaceDE w:val="0"/>
        <w:autoSpaceDN w:val="0"/>
        <w:adjustRightInd w:val="0"/>
        <w:rPr>
          <w:rFonts w:ascii="Arial" w:hAnsi="Arial" w:cs="Arial"/>
        </w:rPr>
      </w:pPr>
    </w:p>
    <w:p w14:paraId="1B1F114A" w14:textId="6951AD71" w:rsidR="00B54AE7" w:rsidRDefault="00B54AE7" w:rsidP="00B54AE7">
      <w:pPr>
        <w:autoSpaceDE w:val="0"/>
        <w:autoSpaceDN w:val="0"/>
        <w:adjustRightInd w:val="0"/>
        <w:ind w:left="1560" w:hanging="1560"/>
        <w:rPr>
          <w:rFonts w:ascii="Arial" w:hAnsi="Arial" w:cs="Arial"/>
          <w:b/>
        </w:rPr>
      </w:pPr>
      <w:r w:rsidRPr="009F43F9">
        <w:rPr>
          <w:rFonts w:ascii="Arial" w:hAnsi="Arial" w:cs="Arial"/>
          <w:b/>
          <w:u w:val="single"/>
        </w:rPr>
        <w:t>SECTION D</w:t>
      </w:r>
      <w:r>
        <w:rPr>
          <w:rFonts w:ascii="Arial" w:hAnsi="Arial" w:cs="Arial"/>
        </w:rPr>
        <w:tab/>
      </w:r>
      <w:r>
        <w:rPr>
          <w:rFonts w:ascii="Arial" w:hAnsi="Arial" w:cs="Arial"/>
          <w:b/>
        </w:rPr>
        <w:t xml:space="preserve">ARE YOU AWARE OF TRENDS IN THE OVERALL POPULATION OF THE </w:t>
      </w:r>
      <w:r w:rsidR="00E575CD">
        <w:rPr>
          <w:rFonts w:ascii="Arial" w:hAnsi="Arial" w:cs="Arial"/>
          <w:b/>
        </w:rPr>
        <w:t>SUB</w:t>
      </w:r>
      <w:r>
        <w:rPr>
          <w:rFonts w:ascii="Arial" w:hAnsi="Arial" w:cs="Arial"/>
          <w:b/>
        </w:rPr>
        <w:t>SPECIES? (If no, skip to section E)</w:t>
      </w:r>
    </w:p>
    <w:p w14:paraId="11E70BAB" w14:textId="77777777" w:rsidR="00B54AE7" w:rsidRDefault="00B54AE7" w:rsidP="00B54AE7">
      <w:pPr>
        <w:autoSpaceDE w:val="0"/>
        <w:autoSpaceDN w:val="0"/>
        <w:adjustRightInd w:val="0"/>
        <w:ind w:left="1560" w:hanging="1560"/>
        <w:rPr>
          <w:rFonts w:ascii="Arial" w:hAnsi="Arial" w:cs="Arial"/>
          <w:b/>
        </w:rPr>
      </w:pPr>
    </w:p>
    <w:p w14:paraId="67B7530B"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Does the current and predicted rate of decline used in the assessment seem reasonable? Do you consider that the way this estimate has been derived is appropriate? If not, please provide justification of your response.</w:t>
      </w:r>
    </w:p>
    <w:p w14:paraId="7EF9C879" w14:textId="77777777" w:rsidR="00B54AE7" w:rsidRDefault="00B54AE7" w:rsidP="00B54AE7">
      <w:pPr>
        <w:pStyle w:val="ListParagraph"/>
        <w:autoSpaceDE w:val="0"/>
        <w:autoSpaceDN w:val="0"/>
        <w:adjustRightInd w:val="0"/>
        <w:ind w:left="360"/>
        <w:rPr>
          <w:rFonts w:ascii="Arial" w:hAnsi="Arial" w:cs="Arial"/>
        </w:rPr>
      </w:pPr>
    </w:p>
    <w:p w14:paraId="4F8CD759" w14:textId="77777777" w:rsidR="00B54AE7" w:rsidRDefault="00B54AE7" w:rsidP="00B54AE7">
      <w:pPr>
        <w:autoSpaceDE w:val="0"/>
        <w:autoSpaceDN w:val="0"/>
        <w:adjustRightInd w:val="0"/>
        <w:rPr>
          <w:rFonts w:ascii="Arial" w:hAnsi="Arial" w:cs="Arial"/>
        </w:rPr>
      </w:pPr>
      <w:r>
        <w:rPr>
          <w:rFonts w:ascii="Arial,Bold" w:hAnsi="Arial,Bold" w:cs="Arial,Bold"/>
          <w:b/>
          <w:bCs/>
        </w:rPr>
        <w:t>Evidence of total population size change</w:t>
      </w:r>
    </w:p>
    <w:p w14:paraId="692E41E1" w14:textId="77777777" w:rsidR="00B54AE7" w:rsidRDefault="00B54AE7" w:rsidP="00B54AE7">
      <w:pPr>
        <w:autoSpaceDE w:val="0"/>
        <w:autoSpaceDN w:val="0"/>
        <w:adjustRightInd w:val="0"/>
        <w:rPr>
          <w:rFonts w:ascii="Arial,Bold" w:hAnsi="Arial,Bold" w:cs="Arial,Bold"/>
          <w:b/>
          <w:bCs/>
        </w:rPr>
      </w:pPr>
    </w:p>
    <w:p w14:paraId="2EA238B2" w14:textId="77777777" w:rsidR="00B54AE7" w:rsidRPr="00157E0A" w:rsidRDefault="00B54AE7" w:rsidP="00B54AE7">
      <w:pPr>
        <w:pStyle w:val="ListParagraph"/>
        <w:numPr>
          <w:ilvl w:val="0"/>
          <w:numId w:val="24"/>
        </w:numPr>
        <w:autoSpaceDE w:val="0"/>
        <w:autoSpaceDN w:val="0"/>
        <w:adjustRightInd w:val="0"/>
        <w:spacing w:after="0" w:line="240" w:lineRule="auto"/>
        <w:rPr>
          <w:rFonts w:ascii="Arial,Italic" w:hAnsi="Arial,Italic" w:cs="Arial,Italic"/>
          <w:i/>
          <w:iCs/>
        </w:rPr>
      </w:pPr>
      <w:r w:rsidRPr="00157E0A">
        <w:rPr>
          <w:rFonts w:ascii="Arial" w:hAnsi="Arial" w:cs="Arial"/>
        </w:rPr>
        <w:t xml:space="preserve">Are you able to provide an estimate of the total population size prior to </w:t>
      </w:r>
      <w:r>
        <w:rPr>
          <w:rFonts w:ascii="Arial" w:hAnsi="Arial" w:cs="Arial"/>
        </w:rPr>
        <w:t>June</w:t>
      </w:r>
      <w:r w:rsidRPr="00157E0A">
        <w:rPr>
          <w:rFonts w:ascii="Arial" w:hAnsi="Arial" w:cs="Arial"/>
        </w:rPr>
        <w:t xml:space="preserve"> 2019? Please provide justification for your response.</w:t>
      </w:r>
    </w:p>
    <w:p w14:paraId="2065C3FB" w14:textId="77777777" w:rsidR="00B54AE7" w:rsidRDefault="00B54AE7" w:rsidP="00B54AE7">
      <w:pPr>
        <w:pStyle w:val="ListParagraph"/>
        <w:autoSpaceDE w:val="0"/>
        <w:autoSpaceDN w:val="0"/>
        <w:adjustRightInd w:val="0"/>
        <w:ind w:left="360"/>
        <w:rPr>
          <w:rFonts w:ascii="Arial,Italic" w:hAnsi="Arial,Italic" w:cs="Arial,Italic"/>
          <w:i/>
          <w:iCs/>
        </w:rPr>
      </w:pPr>
    </w:p>
    <w:p w14:paraId="7B1C3A50" w14:textId="3A565677" w:rsidR="00B54AE7" w:rsidRDefault="00B54AE7" w:rsidP="00B54AE7">
      <w:pPr>
        <w:pStyle w:val="ListParagraph"/>
        <w:autoSpaceDE w:val="0"/>
        <w:autoSpaceDN w:val="0"/>
        <w:adjustRightInd w:val="0"/>
        <w:ind w:left="360"/>
        <w:rPr>
          <w:rFonts w:ascii="Arial" w:hAnsi="Arial" w:cs="Arial"/>
        </w:rPr>
      </w:pPr>
      <w:r>
        <w:rPr>
          <w:rFonts w:ascii="Arial" w:hAnsi="Arial" w:cs="Arial"/>
        </w:rPr>
        <w:t xml:space="preserve">If, because of uncertainty, you are unable to provide a single number, you may wish to provide an estimated range. If so, please choose one of the ranges suggested in the table below of possible </w:t>
      </w:r>
      <w:r w:rsidR="00E575CD">
        <w:rPr>
          <w:rFonts w:ascii="Arial" w:hAnsi="Arial" w:cs="Arial"/>
        </w:rPr>
        <w:t>sub</w:t>
      </w:r>
      <w:r>
        <w:rPr>
          <w:rFonts w:ascii="Arial" w:hAnsi="Arial" w:cs="Arial"/>
        </w:rPr>
        <w:t>species numbers, and also choose the level of confidence you have in this estimate.</w:t>
      </w:r>
    </w:p>
    <w:p w14:paraId="04F60FDE" w14:textId="77777777" w:rsidR="00B54AE7" w:rsidRDefault="00B54AE7" w:rsidP="00B54AE7">
      <w:pPr>
        <w:pStyle w:val="ListParagraph"/>
        <w:autoSpaceDE w:val="0"/>
        <w:autoSpaceDN w:val="0"/>
        <w:adjustRightInd w:val="0"/>
        <w:ind w:left="360"/>
        <w:rPr>
          <w:rFonts w:ascii="Arial" w:hAnsi="Arial" w:cs="Arial"/>
        </w:rPr>
      </w:pPr>
    </w:p>
    <w:p w14:paraId="6ECB746A"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rPr>
        <w:lastRenderedPageBreak/>
        <w:t>Number of mature individuals is estimated to be in the range of:</w:t>
      </w:r>
    </w:p>
    <w:p w14:paraId="0E3DEC44"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1–50 </w:t>
      </w:r>
      <w:r>
        <w:rPr>
          <w:rFonts w:ascii="Arial" w:hAnsi="Arial" w:cs="Arial"/>
          <w:sz w:val="44"/>
          <w:szCs w:val="44"/>
        </w:rPr>
        <w:t>□</w:t>
      </w:r>
      <w:r>
        <w:rPr>
          <w:rFonts w:ascii="Arial" w:hAnsi="Arial" w:cs="Arial"/>
        </w:rPr>
        <w:t xml:space="preserve"> 51–250 </w:t>
      </w:r>
      <w:r>
        <w:rPr>
          <w:rFonts w:ascii="Arial" w:hAnsi="Arial" w:cs="Arial"/>
          <w:sz w:val="44"/>
          <w:szCs w:val="44"/>
        </w:rPr>
        <w:t>□</w:t>
      </w:r>
      <w:r>
        <w:rPr>
          <w:rFonts w:ascii="Arial" w:hAnsi="Arial" w:cs="Arial"/>
        </w:rPr>
        <w:t xml:space="preserve"> 251–1,000 </w:t>
      </w:r>
      <w:r>
        <w:rPr>
          <w:rFonts w:ascii="Arial" w:hAnsi="Arial" w:cs="Arial"/>
          <w:sz w:val="44"/>
          <w:szCs w:val="44"/>
        </w:rPr>
        <w:t>□</w:t>
      </w:r>
      <w:r>
        <w:rPr>
          <w:rFonts w:ascii="Arial" w:hAnsi="Arial" w:cs="Arial"/>
        </w:rPr>
        <w:t xml:space="preserve"> &gt;1,000 </w:t>
      </w:r>
      <w:r>
        <w:rPr>
          <w:rFonts w:ascii="Arial" w:hAnsi="Arial" w:cs="Arial"/>
          <w:sz w:val="44"/>
          <w:szCs w:val="44"/>
        </w:rPr>
        <w:t>□</w:t>
      </w:r>
      <w:r>
        <w:rPr>
          <w:rFonts w:ascii="Arial" w:hAnsi="Arial" w:cs="Arial"/>
        </w:rPr>
        <w:t xml:space="preserve"> &gt;10,000</w:t>
      </w:r>
    </w:p>
    <w:p w14:paraId="789D9396" w14:textId="77777777" w:rsidR="00B54AE7" w:rsidRDefault="00B54AE7" w:rsidP="00B54AE7">
      <w:pPr>
        <w:pStyle w:val="ListParagraph"/>
        <w:autoSpaceDE w:val="0"/>
        <w:autoSpaceDN w:val="0"/>
        <w:adjustRightInd w:val="0"/>
        <w:ind w:left="360"/>
        <w:rPr>
          <w:rFonts w:ascii="Arial" w:hAnsi="Arial" w:cs="Arial"/>
        </w:rPr>
      </w:pPr>
    </w:p>
    <w:p w14:paraId="5033EC1C"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rPr>
        <w:t>Level of your confidence in this estimate:</w:t>
      </w:r>
    </w:p>
    <w:p w14:paraId="72F5C982"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a bit of a guess/not much information to go on</w:t>
      </w:r>
    </w:p>
    <w:p w14:paraId="5A406A2D"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74361431"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information suggests this range</w:t>
      </w:r>
    </w:p>
    <w:p w14:paraId="59B17F74"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5–100% - high level of certainty, information indicates quantity within this range</w:t>
      </w:r>
    </w:p>
    <w:p w14:paraId="09737576" w14:textId="77777777" w:rsidR="00B54AE7" w:rsidRPr="008F72A9" w:rsidRDefault="00B54AE7" w:rsidP="00B54AE7">
      <w:pPr>
        <w:pStyle w:val="ListParagraph"/>
        <w:autoSpaceDE w:val="0"/>
        <w:autoSpaceDN w:val="0"/>
        <w:adjustRightInd w:val="0"/>
        <w:ind w:left="360"/>
        <w:rPr>
          <w:rFonts w:ascii="Arial" w:hAnsi="Arial" w:cs="Arial"/>
        </w:rPr>
      </w:pPr>
      <w:r w:rsidRPr="008F72A9">
        <w:rPr>
          <w:rFonts w:ascii="Arial" w:hAnsi="Arial" w:cs="Arial"/>
          <w:sz w:val="44"/>
          <w:szCs w:val="44"/>
        </w:rPr>
        <w:t>□</w:t>
      </w:r>
      <w:r w:rsidRPr="008F72A9">
        <w:rPr>
          <w:rFonts w:ascii="Arial" w:hAnsi="Arial" w:cs="Arial"/>
        </w:rPr>
        <w:t xml:space="preserve"> 99–100% - very high level of certainty, data are accurate within this range</w:t>
      </w:r>
    </w:p>
    <w:p w14:paraId="2D6DEE0F" w14:textId="77777777" w:rsidR="00B54AE7" w:rsidRPr="008F72A9" w:rsidRDefault="00B54AE7" w:rsidP="00B54AE7">
      <w:pPr>
        <w:autoSpaceDE w:val="0"/>
        <w:autoSpaceDN w:val="0"/>
        <w:adjustRightInd w:val="0"/>
        <w:rPr>
          <w:rFonts w:ascii="Arial,Italic" w:hAnsi="Arial,Italic" w:cs="Arial,Italic"/>
          <w:i/>
          <w:iCs/>
        </w:rPr>
      </w:pPr>
    </w:p>
    <w:p w14:paraId="6D528625" w14:textId="591F5E19" w:rsidR="00B54AE7" w:rsidRPr="008F72A9" w:rsidRDefault="00B54AE7" w:rsidP="00B54AE7">
      <w:pPr>
        <w:pStyle w:val="ListParagraph"/>
        <w:numPr>
          <w:ilvl w:val="0"/>
          <w:numId w:val="24"/>
        </w:numPr>
        <w:autoSpaceDE w:val="0"/>
        <w:autoSpaceDN w:val="0"/>
        <w:adjustRightInd w:val="0"/>
        <w:spacing w:after="0" w:line="240" w:lineRule="auto"/>
        <w:rPr>
          <w:rFonts w:ascii="Arial" w:hAnsi="Arial" w:cs="Arial"/>
        </w:rPr>
      </w:pPr>
      <w:r w:rsidRPr="008F72A9">
        <w:rPr>
          <w:rFonts w:ascii="Arial" w:hAnsi="Arial" w:cs="Arial"/>
        </w:rPr>
        <w:t xml:space="preserve">Are you able to comment on the extent of decline in the </w:t>
      </w:r>
      <w:r w:rsidR="00E575CD">
        <w:rPr>
          <w:rFonts w:ascii="Arial" w:hAnsi="Arial" w:cs="Arial"/>
        </w:rPr>
        <w:t>sub</w:t>
      </w:r>
      <w:r w:rsidRPr="008F72A9">
        <w:rPr>
          <w:rFonts w:ascii="Arial" w:hAnsi="Arial" w:cs="Arial"/>
        </w:rPr>
        <w:t xml:space="preserve">species’ total population size over the last approximately </w:t>
      </w:r>
      <w:r>
        <w:rPr>
          <w:rFonts w:ascii="Arial" w:hAnsi="Arial" w:cs="Arial"/>
        </w:rPr>
        <w:t>3</w:t>
      </w:r>
      <w:r w:rsidRPr="008F72A9">
        <w:rPr>
          <w:rFonts w:ascii="Arial" w:hAnsi="Arial" w:cs="Arial"/>
        </w:rPr>
        <w:t>00 years (</w:t>
      </w:r>
      <w:r>
        <w:rPr>
          <w:rFonts w:ascii="Arial" w:hAnsi="Arial" w:cs="Arial"/>
        </w:rPr>
        <w:t>3</w:t>
      </w:r>
      <w:r w:rsidRPr="008F72A9">
        <w:rPr>
          <w:rFonts w:ascii="Arial" w:hAnsi="Arial" w:cs="Arial"/>
        </w:rPr>
        <w:t xml:space="preserve"> generation</w:t>
      </w:r>
      <w:r>
        <w:rPr>
          <w:rFonts w:ascii="Arial" w:hAnsi="Arial" w:cs="Arial"/>
        </w:rPr>
        <w:t>s</w:t>
      </w:r>
      <w:r w:rsidRPr="008F72A9">
        <w:rPr>
          <w:rFonts w:ascii="Arial" w:hAnsi="Arial" w:cs="Arial"/>
        </w:rPr>
        <w:t>)? Please provide justification for your response.</w:t>
      </w:r>
    </w:p>
    <w:p w14:paraId="11F12B56" w14:textId="77777777" w:rsidR="00B54AE7" w:rsidRPr="00C77247" w:rsidRDefault="00B54AE7" w:rsidP="00B54AE7">
      <w:pPr>
        <w:autoSpaceDE w:val="0"/>
        <w:autoSpaceDN w:val="0"/>
        <w:adjustRightInd w:val="0"/>
        <w:rPr>
          <w:rFonts w:ascii="Arial" w:hAnsi="Arial" w:cs="Arial"/>
        </w:rPr>
      </w:pPr>
    </w:p>
    <w:p w14:paraId="6C183950" w14:textId="77777777" w:rsidR="00B54AE7" w:rsidRDefault="00B54AE7" w:rsidP="00B54AE7">
      <w:pPr>
        <w:autoSpaceDE w:val="0"/>
        <w:autoSpaceDN w:val="0"/>
        <w:adjustRightInd w:val="0"/>
        <w:ind w:left="360"/>
        <w:rPr>
          <w:rFonts w:ascii="Arial" w:hAnsi="Arial" w:cs="Arial"/>
        </w:rPr>
      </w:pPr>
      <w:r>
        <w:rPr>
          <w:rFonts w:ascii="Arial" w:hAnsi="Arial" w:cs="Arial"/>
        </w:rPr>
        <w:t>If, because of uncertainty, you are unable to provide an estimate of decline, you may wish to provide an estimated range. If so, please choose one of the ranges suggested in the table below of ranges of decline, and also choose the level of confidence you have in this estimated range.</w:t>
      </w:r>
    </w:p>
    <w:p w14:paraId="785B9F4E" w14:textId="77777777" w:rsidR="00B54AE7" w:rsidRDefault="00B54AE7" w:rsidP="00B54AE7">
      <w:pPr>
        <w:autoSpaceDE w:val="0"/>
        <w:autoSpaceDN w:val="0"/>
        <w:adjustRightInd w:val="0"/>
        <w:ind w:left="360"/>
        <w:rPr>
          <w:rFonts w:ascii="Arial" w:hAnsi="Arial" w:cs="Arial"/>
        </w:rPr>
      </w:pPr>
    </w:p>
    <w:p w14:paraId="6DFB6D3E" w14:textId="77777777" w:rsidR="00B54AE7" w:rsidRDefault="00B54AE7" w:rsidP="00B54AE7">
      <w:pPr>
        <w:keepNext/>
        <w:keepLines/>
        <w:autoSpaceDE w:val="0"/>
        <w:autoSpaceDN w:val="0"/>
        <w:adjustRightInd w:val="0"/>
        <w:ind w:left="357"/>
        <w:rPr>
          <w:rFonts w:ascii="Arial" w:hAnsi="Arial" w:cs="Arial"/>
        </w:rPr>
      </w:pPr>
      <w:r>
        <w:rPr>
          <w:rFonts w:ascii="Arial" w:hAnsi="Arial" w:cs="Arial"/>
        </w:rPr>
        <w:t>Decline estimated to be in the range of:</w:t>
      </w:r>
    </w:p>
    <w:p w14:paraId="619AD1BE"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1–30% </w:t>
      </w:r>
      <w:r>
        <w:rPr>
          <w:rFonts w:ascii="Arial" w:hAnsi="Arial" w:cs="Arial"/>
          <w:sz w:val="44"/>
          <w:szCs w:val="44"/>
        </w:rPr>
        <w:t>□</w:t>
      </w:r>
      <w:r>
        <w:rPr>
          <w:rFonts w:ascii="Arial" w:hAnsi="Arial" w:cs="Arial"/>
        </w:rPr>
        <w:t xml:space="preserve">31–50% </w:t>
      </w:r>
      <w:r>
        <w:rPr>
          <w:rFonts w:ascii="Arial" w:hAnsi="Arial" w:cs="Arial"/>
          <w:sz w:val="44"/>
          <w:szCs w:val="44"/>
        </w:rPr>
        <w:t>□</w:t>
      </w:r>
      <w:r>
        <w:rPr>
          <w:rFonts w:ascii="Arial" w:hAnsi="Arial" w:cs="Arial"/>
        </w:rPr>
        <w:t xml:space="preserve">51–80% </w:t>
      </w:r>
      <w:r>
        <w:rPr>
          <w:rFonts w:ascii="Arial" w:hAnsi="Arial" w:cs="Arial"/>
          <w:sz w:val="44"/>
          <w:szCs w:val="44"/>
        </w:rPr>
        <w:t>□</w:t>
      </w:r>
      <w:r>
        <w:rPr>
          <w:rFonts w:ascii="Arial" w:hAnsi="Arial" w:cs="Arial"/>
        </w:rPr>
        <w:t xml:space="preserve">81–100% </w:t>
      </w:r>
      <w:r>
        <w:rPr>
          <w:rFonts w:ascii="Arial" w:hAnsi="Arial" w:cs="Arial"/>
          <w:sz w:val="44"/>
          <w:szCs w:val="44"/>
        </w:rPr>
        <w:t>□</w:t>
      </w:r>
      <w:r>
        <w:rPr>
          <w:rFonts w:ascii="Arial" w:hAnsi="Arial" w:cs="Arial"/>
        </w:rPr>
        <w:t>90–100%</w:t>
      </w:r>
    </w:p>
    <w:p w14:paraId="0B6D475C" w14:textId="77777777" w:rsidR="00B54AE7" w:rsidRDefault="00B54AE7" w:rsidP="00B54AE7">
      <w:pPr>
        <w:autoSpaceDE w:val="0"/>
        <w:autoSpaceDN w:val="0"/>
        <w:adjustRightInd w:val="0"/>
        <w:ind w:left="360"/>
        <w:rPr>
          <w:rFonts w:ascii="Arial" w:hAnsi="Arial" w:cs="Arial"/>
        </w:rPr>
      </w:pPr>
    </w:p>
    <w:p w14:paraId="7A574605" w14:textId="77777777" w:rsidR="00B54AE7" w:rsidRDefault="00B54AE7" w:rsidP="00B54AE7">
      <w:pPr>
        <w:autoSpaceDE w:val="0"/>
        <w:autoSpaceDN w:val="0"/>
        <w:adjustRightInd w:val="0"/>
        <w:ind w:left="360"/>
        <w:rPr>
          <w:rFonts w:ascii="Arial" w:hAnsi="Arial" w:cs="Arial"/>
        </w:rPr>
      </w:pPr>
      <w:r>
        <w:rPr>
          <w:rFonts w:ascii="Arial" w:hAnsi="Arial" w:cs="Arial"/>
        </w:rPr>
        <w:t>Level of your confidence in this estimated decline:</w:t>
      </w:r>
    </w:p>
    <w:p w14:paraId="01263777"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 a bit of a guess/ not much information to go on</w:t>
      </w:r>
    </w:p>
    <w:p w14:paraId="322A7745"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222E5DE6"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suggests this range of decline</w:t>
      </w:r>
    </w:p>
    <w:p w14:paraId="67D4F8A3"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5–100% - high level of certainty, information indicates a decline within this range</w:t>
      </w:r>
    </w:p>
    <w:p w14:paraId="7053709F"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lastRenderedPageBreak/>
        <w:t>□</w:t>
      </w:r>
      <w:r>
        <w:rPr>
          <w:rFonts w:ascii="Arial" w:hAnsi="Arial" w:cs="Arial"/>
        </w:rPr>
        <w:t xml:space="preserve"> 99–100% - very high level of certainty, data are accurate within this range</w:t>
      </w:r>
    </w:p>
    <w:p w14:paraId="4C147F65" w14:textId="77777777" w:rsidR="00B54AE7" w:rsidRDefault="00B54AE7" w:rsidP="00B54AE7">
      <w:pPr>
        <w:autoSpaceDE w:val="0"/>
        <w:autoSpaceDN w:val="0"/>
        <w:adjustRightInd w:val="0"/>
        <w:rPr>
          <w:rFonts w:ascii="Arial" w:hAnsi="Arial" w:cs="Arial"/>
        </w:rPr>
      </w:pPr>
    </w:p>
    <w:p w14:paraId="49681471"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Please provide (if known) any additional evidence which shows the population is stable, increasing or declining.</w:t>
      </w:r>
    </w:p>
    <w:p w14:paraId="38E50938" w14:textId="77777777" w:rsidR="00B54AE7" w:rsidRDefault="00B54AE7" w:rsidP="00B54AE7">
      <w:pPr>
        <w:autoSpaceDE w:val="0"/>
        <w:autoSpaceDN w:val="0"/>
        <w:adjustRightInd w:val="0"/>
        <w:rPr>
          <w:rFonts w:ascii="Arial" w:hAnsi="Arial" w:cs="Arial"/>
        </w:rPr>
      </w:pPr>
    </w:p>
    <w:p w14:paraId="459F7ED6" w14:textId="2A504F98" w:rsidR="00B54AE7" w:rsidRDefault="00B54AE7" w:rsidP="00B54AE7">
      <w:pPr>
        <w:autoSpaceDE w:val="0"/>
        <w:autoSpaceDN w:val="0"/>
        <w:adjustRightInd w:val="0"/>
        <w:ind w:left="1560" w:hanging="1560"/>
        <w:rPr>
          <w:rFonts w:ascii="Arial" w:hAnsi="Arial" w:cs="Arial"/>
          <w:b/>
        </w:rPr>
      </w:pPr>
      <w:r w:rsidRPr="009F43F9">
        <w:rPr>
          <w:rFonts w:ascii="Arial" w:hAnsi="Arial" w:cs="Arial"/>
          <w:b/>
          <w:u w:val="single"/>
        </w:rPr>
        <w:t>SECTION E</w:t>
      </w:r>
      <w:r>
        <w:rPr>
          <w:rFonts w:ascii="Arial" w:hAnsi="Arial" w:cs="Arial"/>
          <w:b/>
        </w:rPr>
        <w:tab/>
        <w:t xml:space="preserve">ARE YOU AWARE OF INFORMATION ON THE TOTAL RANGE OF THE </w:t>
      </w:r>
      <w:r w:rsidR="00E575CD">
        <w:rPr>
          <w:rFonts w:ascii="Arial" w:hAnsi="Arial" w:cs="Arial"/>
          <w:b/>
        </w:rPr>
        <w:t>SUB</w:t>
      </w:r>
      <w:r>
        <w:rPr>
          <w:rFonts w:ascii="Arial" w:hAnsi="Arial" w:cs="Arial"/>
          <w:b/>
        </w:rPr>
        <w:t>SPECIES? (If no, skip to section F)</w:t>
      </w:r>
    </w:p>
    <w:p w14:paraId="12D1BB40" w14:textId="77777777" w:rsidR="00B54AE7" w:rsidRDefault="00B54AE7" w:rsidP="00B54AE7">
      <w:pPr>
        <w:autoSpaceDE w:val="0"/>
        <w:autoSpaceDN w:val="0"/>
        <w:adjustRightInd w:val="0"/>
        <w:ind w:left="1560" w:hanging="1560"/>
        <w:rPr>
          <w:rFonts w:ascii="Arial" w:hAnsi="Arial" w:cs="Arial"/>
          <w:b/>
        </w:rPr>
      </w:pPr>
    </w:p>
    <w:p w14:paraId="1309421F" w14:textId="77777777" w:rsidR="00B54AE7" w:rsidRDefault="00B54AE7" w:rsidP="00B54AE7">
      <w:pPr>
        <w:autoSpaceDE w:val="0"/>
        <w:autoSpaceDN w:val="0"/>
        <w:adjustRightInd w:val="0"/>
        <w:rPr>
          <w:rFonts w:ascii="Arial,Bold" w:hAnsi="Arial,Bold" w:cs="Arial,Bold"/>
          <w:b/>
          <w:bCs/>
        </w:rPr>
      </w:pPr>
      <w:r>
        <w:rPr>
          <w:rFonts w:ascii="Arial,Bold" w:hAnsi="Arial,Bold" w:cs="Arial,Bold"/>
          <w:b/>
          <w:bCs/>
        </w:rPr>
        <w:t>Current Distribution/range/extent of occurrence, area of occupancy</w:t>
      </w:r>
    </w:p>
    <w:p w14:paraId="653A57C1" w14:textId="77777777" w:rsidR="00B54AE7" w:rsidRDefault="00B54AE7" w:rsidP="00B54AE7">
      <w:pPr>
        <w:autoSpaceDE w:val="0"/>
        <w:autoSpaceDN w:val="0"/>
        <w:adjustRightInd w:val="0"/>
        <w:rPr>
          <w:rFonts w:ascii="Arial,Bold" w:hAnsi="Arial,Bold" w:cs="Arial,Bold"/>
          <w:b/>
          <w:bCs/>
        </w:rPr>
      </w:pPr>
    </w:p>
    <w:p w14:paraId="0A4585AC" w14:textId="51AD9FB4"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Does the assessment consider the entire geographic extent and national extent of the </w:t>
      </w:r>
      <w:r w:rsidR="00E575CD">
        <w:rPr>
          <w:rFonts w:ascii="Arial" w:hAnsi="Arial" w:cs="Arial"/>
        </w:rPr>
        <w:t>sub</w:t>
      </w:r>
      <w:r>
        <w:rPr>
          <w:rFonts w:ascii="Arial" w:hAnsi="Arial" w:cs="Arial"/>
        </w:rPr>
        <w:t>species? If not, please provide justification for your response.</w:t>
      </w:r>
    </w:p>
    <w:p w14:paraId="2825C2F2" w14:textId="77777777" w:rsidR="00B54AE7" w:rsidRDefault="00B54AE7" w:rsidP="00B54AE7">
      <w:pPr>
        <w:pStyle w:val="ListParagraph"/>
        <w:autoSpaceDE w:val="0"/>
        <w:autoSpaceDN w:val="0"/>
        <w:adjustRightInd w:val="0"/>
        <w:ind w:left="360"/>
        <w:rPr>
          <w:rFonts w:ascii="Arial" w:hAnsi="Arial" w:cs="Arial"/>
        </w:rPr>
      </w:pPr>
    </w:p>
    <w:p w14:paraId="4BB47EE0" w14:textId="23F74B7A"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Has the survey effort for this </w:t>
      </w:r>
      <w:r w:rsidR="00E575CD">
        <w:rPr>
          <w:rFonts w:ascii="Arial" w:hAnsi="Arial" w:cs="Arial"/>
        </w:rPr>
        <w:t>sub</w:t>
      </w:r>
      <w:r>
        <w:rPr>
          <w:rFonts w:ascii="Arial" w:hAnsi="Arial" w:cs="Arial"/>
        </w:rPr>
        <w:t>species been adequate to determine its national distribution? If not, please provide justification for your response.</w:t>
      </w:r>
    </w:p>
    <w:p w14:paraId="667443B8" w14:textId="77777777" w:rsidR="00B54AE7" w:rsidRDefault="00B54AE7" w:rsidP="00B54AE7">
      <w:pPr>
        <w:pStyle w:val="ListParagraph"/>
        <w:autoSpaceDE w:val="0"/>
        <w:autoSpaceDN w:val="0"/>
        <w:adjustRightInd w:val="0"/>
        <w:ind w:left="360"/>
        <w:rPr>
          <w:rFonts w:ascii="Arial" w:hAnsi="Arial" w:cs="Arial"/>
        </w:rPr>
      </w:pPr>
    </w:p>
    <w:p w14:paraId="1556DCB6"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Is the distribution described in the assessment accurate? If not, please provide justification for your response and provide alternate information.</w:t>
      </w:r>
    </w:p>
    <w:p w14:paraId="405DF70D" w14:textId="77777777" w:rsidR="00B54AE7" w:rsidRDefault="00B54AE7" w:rsidP="00B54AE7">
      <w:pPr>
        <w:pStyle w:val="ListParagraph"/>
        <w:autoSpaceDE w:val="0"/>
        <w:autoSpaceDN w:val="0"/>
        <w:adjustRightInd w:val="0"/>
        <w:ind w:left="360"/>
        <w:rPr>
          <w:rFonts w:ascii="Arial" w:hAnsi="Arial" w:cs="Arial"/>
        </w:rPr>
      </w:pPr>
    </w:p>
    <w:p w14:paraId="6FDB8BC1"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Do you agree that the way the current extent of occurrence and/or area of occupancy have been estimated is appropriate? Please provide justification for your response.</w:t>
      </w:r>
    </w:p>
    <w:p w14:paraId="548D69BE" w14:textId="77777777" w:rsidR="00B54AE7" w:rsidRDefault="00B54AE7" w:rsidP="00B54AE7">
      <w:pPr>
        <w:pStyle w:val="ListParagraph"/>
        <w:autoSpaceDE w:val="0"/>
        <w:autoSpaceDN w:val="0"/>
        <w:adjustRightInd w:val="0"/>
        <w:ind w:left="360"/>
        <w:rPr>
          <w:rFonts w:ascii="Arial" w:hAnsi="Arial" w:cs="Arial"/>
        </w:rPr>
      </w:pPr>
    </w:p>
    <w:p w14:paraId="501E76F6"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Can you provide estimates (or if you disagree with the estimates provided, alternative estimates) of the extent of occurrence and/or area of occupancy?</w:t>
      </w:r>
    </w:p>
    <w:p w14:paraId="3BC6AC82" w14:textId="77777777" w:rsidR="00B54AE7" w:rsidRDefault="00B54AE7" w:rsidP="00B54AE7">
      <w:pPr>
        <w:pStyle w:val="ListParagraph"/>
        <w:autoSpaceDE w:val="0"/>
        <w:autoSpaceDN w:val="0"/>
        <w:adjustRightInd w:val="0"/>
        <w:ind w:left="360"/>
        <w:rPr>
          <w:rFonts w:ascii="Arial" w:hAnsi="Arial" w:cs="Arial"/>
        </w:rPr>
      </w:pPr>
    </w:p>
    <w:p w14:paraId="4FD4DBB4"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rPr>
        <w:t>If, because of uncertainty, you are unable to provide an estimate of extent of occurrence, you may wish to provide an estimated range. If so, please choose one of the ranges suggested in the table below of ranges of extent of occurrence, and also choose the level of confidence you have in this estimated range.</w:t>
      </w:r>
    </w:p>
    <w:p w14:paraId="33FD787C" w14:textId="77777777" w:rsidR="00B54AE7" w:rsidRDefault="00B54AE7" w:rsidP="00B54AE7">
      <w:pPr>
        <w:autoSpaceDE w:val="0"/>
        <w:autoSpaceDN w:val="0"/>
        <w:adjustRightInd w:val="0"/>
        <w:rPr>
          <w:rFonts w:ascii="Arial" w:hAnsi="Arial" w:cs="Arial"/>
        </w:rPr>
      </w:pPr>
    </w:p>
    <w:p w14:paraId="1E03FCB3" w14:textId="77777777" w:rsidR="00B54AE7" w:rsidRDefault="00B54AE7" w:rsidP="00B54AE7">
      <w:pPr>
        <w:autoSpaceDE w:val="0"/>
        <w:autoSpaceDN w:val="0"/>
        <w:adjustRightInd w:val="0"/>
        <w:ind w:firstLine="360"/>
        <w:rPr>
          <w:rFonts w:ascii="Arial" w:hAnsi="Arial" w:cs="Arial"/>
        </w:rPr>
      </w:pPr>
      <w:r>
        <w:rPr>
          <w:rFonts w:ascii="Arial,Bold" w:hAnsi="Arial,Bold" w:cs="Arial,Bold"/>
          <w:b/>
          <w:bCs/>
        </w:rPr>
        <w:t xml:space="preserve">Current extent of occurrence </w:t>
      </w:r>
      <w:r>
        <w:rPr>
          <w:rFonts w:ascii="Arial" w:hAnsi="Arial" w:cs="Arial"/>
        </w:rPr>
        <w:t>is estimated to be in the range of:</w:t>
      </w:r>
    </w:p>
    <w:p w14:paraId="1A0215BA"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lt;1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00 – 2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200 – 5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gt;500 km</w:t>
      </w:r>
      <w:r>
        <w:rPr>
          <w:rFonts w:ascii="Arial" w:hAnsi="Arial" w:cs="Arial"/>
          <w:vertAlign w:val="superscript"/>
        </w:rPr>
        <w:t>2</w:t>
      </w:r>
    </w:p>
    <w:p w14:paraId="5D084AF9" w14:textId="77777777" w:rsidR="00B54AE7" w:rsidRDefault="00B54AE7" w:rsidP="00B54AE7">
      <w:pPr>
        <w:autoSpaceDE w:val="0"/>
        <w:autoSpaceDN w:val="0"/>
        <w:adjustRightInd w:val="0"/>
        <w:rPr>
          <w:rFonts w:ascii="Arial" w:hAnsi="Arial" w:cs="Arial"/>
        </w:rPr>
      </w:pPr>
    </w:p>
    <w:p w14:paraId="22311A76"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rPr>
        <w:lastRenderedPageBreak/>
        <w:t>Level of your confidence in this estimated extent of occurrence</w:t>
      </w:r>
    </w:p>
    <w:p w14:paraId="50D0D8D7"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sz w:val="44"/>
          <w:szCs w:val="44"/>
        </w:rPr>
        <w:t xml:space="preserve">□ </w:t>
      </w:r>
      <w:r>
        <w:rPr>
          <w:rFonts w:ascii="Arial" w:hAnsi="Arial" w:cs="Arial"/>
        </w:rPr>
        <w:t>0–30% - low level of certainty/ a bit of a guess/ not much data to go on</w:t>
      </w:r>
    </w:p>
    <w:p w14:paraId="771B7DE1"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74B90F68"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7A90ED8E"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sz w:val="44"/>
          <w:szCs w:val="44"/>
        </w:rPr>
        <w:t>□</w:t>
      </w:r>
      <w:r>
        <w:rPr>
          <w:rFonts w:ascii="Arial" w:hAnsi="Arial" w:cs="Arial"/>
        </w:rPr>
        <w:t xml:space="preserve"> 95–100% - high level of certainty, data indicates a decline within this range</w:t>
      </w:r>
    </w:p>
    <w:p w14:paraId="24F66CA1"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 xml:space="preserve">□ </w:t>
      </w:r>
      <w:r>
        <w:rPr>
          <w:rFonts w:ascii="Arial" w:hAnsi="Arial" w:cs="Arial"/>
        </w:rPr>
        <w:t>99–100% - very high level of certainty, data is accurate within this range</w:t>
      </w:r>
    </w:p>
    <w:p w14:paraId="1CB222B3" w14:textId="77777777" w:rsidR="00B54AE7" w:rsidRDefault="00B54AE7" w:rsidP="00B54AE7">
      <w:pPr>
        <w:autoSpaceDE w:val="0"/>
        <w:autoSpaceDN w:val="0"/>
        <w:adjustRightInd w:val="0"/>
        <w:rPr>
          <w:rFonts w:ascii="Arial" w:hAnsi="Arial" w:cs="Arial"/>
        </w:rPr>
      </w:pPr>
    </w:p>
    <w:p w14:paraId="78E9E811" w14:textId="77777777" w:rsidR="00B54AE7" w:rsidRDefault="00B54AE7" w:rsidP="00B54AE7">
      <w:pPr>
        <w:autoSpaceDE w:val="0"/>
        <w:autoSpaceDN w:val="0"/>
        <w:adjustRightInd w:val="0"/>
        <w:ind w:left="360"/>
        <w:rPr>
          <w:rFonts w:ascii="Arial" w:hAnsi="Arial" w:cs="Arial"/>
        </w:rPr>
      </w:pPr>
      <w:r>
        <w:rPr>
          <w:rFonts w:ascii="Arial" w:hAnsi="Arial" w:cs="Arial"/>
        </w:rPr>
        <w:t>If, because of uncertainty, you are unable to provide an estimate of area of occupancy, you may wish to provide an estimated range. If so, please choose one of the ranges suggested in the table below of ranges of area of occupancy, and also choose the level of confidence you have in this estimated range.</w:t>
      </w:r>
    </w:p>
    <w:p w14:paraId="4078D979" w14:textId="77777777" w:rsidR="00B54AE7" w:rsidRDefault="00B54AE7" w:rsidP="00B54AE7">
      <w:pPr>
        <w:autoSpaceDE w:val="0"/>
        <w:autoSpaceDN w:val="0"/>
        <w:adjustRightInd w:val="0"/>
        <w:rPr>
          <w:rFonts w:ascii="Arial" w:hAnsi="Arial" w:cs="Arial"/>
        </w:rPr>
      </w:pPr>
    </w:p>
    <w:p w14:paraId="773BD630" w14:textId="77777777" w:rsidR="00B54AE7" w:rsidRDefault="00B54AE7" w:rsidP="00B54AE7">
      <w:pPr>
        <w:autoSpaceDE w:val="0"/>
        <w:autoSpaceDN w:val="0"/>
        <w:adjustRightInd w:val="0"/>
        <w:ind w:left="360"/>
        <w:rPr>
          <w:rFonts w:ascii="Arial" w:hAnsi="Arial" w:cs="Arial"/>
        </w:rPr>
      </w:pPr>
      <w:r>
        <w:rPr>
          <w:rFonts w:ascii="Arial,Bold" w:hAnsi="Arial,Bold" w:cs="Arial,Bold"/>
          <w:b/>
          <w:bCs/>
        </w:rPr>
        <w:t xml:space="preserve">Current area of occupancy </w:t>
      </w:r>
      <w:r>
        <w:rPr>
          <w:rFonts w:ascii="Arial" w:hAnsi="Arial" w:cs="Arial"/>
        </w:rPr>
        <w:t>is estimated to be in the range of:</w:t>
      </w:r>
    </w:p>
    <w:p w14:paraId="4D94EA78"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lt;1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1 – 5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501 – 20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gt;2000 km</w:t>
      </w:r>
      <w:r>
        <w:rPr>
          <w:rFonts w:ascii="Arial" w:hAnsi="Arial" w:cs="Arial"/>
          <w:vertAlign w:val="superscript"/>
        </w:rPr>
        <w:t>2</w:t>
      </w:r>
    </w:p>
    <w:p w14:paraId="64F3E152" w14:textId="77777777" w:rsidR="00B54AE7" w:rsidRDefault="00B54AE7" w:rsidP="00B54AE7">
      <w:pPr>
        <w:autoSpaceDE w:val="0"/>
        <w:autoSpaceDN w:val="0"/>
        <w:adjustRightInd w:val="0"/>
        <w:ind w:left="360"/>
        <w:rPr>
          <w:rFonts w:ascii="Arial" w:hAnsi="Arial" w:cs="Arial"/>
        </w:rPr>
      </w:pPr>
    </w:p>
    <w:p w14:paraId="7B17FDEC" w14:textId="77777777" w:rsidR="00B54AE7" w:rsidRDefault="00B54AE7" w:rsidP="00B54AE7">
      <w:pPr>
        <w:autoSpaceDE w:val="0"/>
        <w:autoSpaceDN w:val="0"/>
        <w:adjustRightInd w:val="0"/>
        <w:ind w:left="360"/>
        <w:rPr>
          <w:rFonts w:ascii="Arial" w:hAnsi="Arial" w:cs="Arial"/>
        </w:rPr>
      </w:pPr>
      <w:r>
        <w:rPr>
          <w:rFonts w:ascii="Arial" w:hAnsi="Arial" w:cs="Arial"/>
        </w:rPr>
        <w:t>Level of your confidence in this estimated extent of occurrence:</w:t>
      </w:r>
    </w:p>
    <w:p w14:paraId="62753F98"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0–30% - low level of certainty/ a bit of a guess/ not much data to go on</w:t>
      </w:r>
    </w:p>
    <w:p w14:paraId="4715839C"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1F66C5E6"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44C2D44F"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5–100% - high level of certainty, data indicates a decline within this range</w:t>
      </w:r>
    </w:p>
    <w:p w14:paraId="0157A6AE"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99–100% - very high level of certainty, data is accurate within this range</w:t>
      </w:r>
    </w:p>
    <w:p w14:paraId="1AA21BBC" w14:textId="77777777" w:rsidR="00B54AE7" w:rsidRDefault="00B54AE7" w:rsidP="00B54AE7">
      <w:pPr>
        <w:autoSpaceDE w:val="0"/>
        <w:autoSpaceDN w:val="0"/>
        <w:adjustRightInd w:val="0"/>
        <w:ind w:left="1920" w:hanging="1560"/>
        <w:rPr>
          <w:rFonts w:ascii="Arial" w:hAnsi="Arial" w:cs="Arial"/>
          <w:b/>
        </w:rPr>
      </w:pPr>
    </w:p>
    <w:p w14:paraId="580EA974" w14:textId="6BD7CE55" w:rsidR="00B54AE7" w:rsidRDefault="00B54AE7" w:rsidP="00B54AE7">
      <w:pPr>
        <w:autoSpaceDE w:val="0"/>
        <w:autoSpaceDN w:val="0"/>
        <w:adjustRightInd w:val="0"/>
        <w:ind w:left="1560" w:hanging="1560"/>
        <w:rPr>
          <w:rFonts w:ascii="Arial" w:hAnsi="Arial" w:cs="Arial"/>
          <w:b/>
        </w:rPr>
      </w:pPr>
      <w:r w:rsidRPr="009F43F9">
        <w:rPr>
          <w:rFonts w:ascii="Arial" w:hAnsi="Arial" w:cs="Arial"/>
          <w:b/>
          <w:u w:val="single"/>
        </w:rPr>
        <w:t>SECTION F</w:t>
      </w:r>
      <w:r>
        <w:rPr>
          <w:rFonts w:ascii="Arial" w:hAnsi="Arial" w:cs="Arial"/>
          <w:b/>
        </w:rPr>
        <w:tab/>
        <w:t xml:space="preserve">ARE YOU AWARE OF TRENDS IN THE TOTAL RANGE OF THE </w:t>
      </w:r>
      <w:r w:rsidR="00E575CD">
        <w:rPr>
          <w:rFonts w:ascii="Arial" w:hAnsi="Arial" w:cs="Arial"/>
          <w:b/>
        </w:rPr>
        <w:t>SUB</w:t>
      </w:r>
      <w:r>
        <w:rPr>
          <w:rFonts w:ascii="Arial" w:hAnsi="Arial" w:cs="Arial"/>
          <w:b/>
        </w:rPr>
        <w:t>SPECIES? (If no, skip to section G)</w:t>
      </w:r>
    </w:p>
    <w:p w14:paraId="4587A849" w14:textId="77777777" w:rsidR="00B54AE7" w:rsidRDefault="00B54AE7" w:rsidP="00B54AE7">
      <w:pPr>
        <w:autoSpaceDE w:val="0"/>
        <w:autoSpaceDN w:val="0"/>
        <w:adjustRightInd w:val="0"/>
        <w:rPr>
          <w:rFonts w:ascii="Arial" w:hAnsi="Arial" w:cs="Arial"/>
          <w:b/>
        </w:rPr>
      </w:pPr>
    </w:p>
    <w:p w14:paraId="004FD24A" w14:textId="77777777" w:rsidR="00B54AE7" w:rsidRDefault="00B54AE7" w:rsidP="00B54AE7">
      <w:pPr>
        <w:autoSpaceDE w:val="0"/>
        <w:autoSpaceDN w:val="0"/>
        <w:adjustRightInd w:val="0"/>
        <w:rPr>
          <w:rFonts w:ascii="Arial,Bold" w:hAnsi="Arial,Bold" w:cs="Arial,Bold"/>
          <w:b/>
          <w:bCs/>
        </w:rPr>
      </w:pPr>
      <w:r>
        <w:rPr>
          <w:rFonts w:ascii="Arial,Bold" w:hAnsi="Arial,Bold" w:cs="Arial,Bold"/>
          <w:b/>
          <w:bCs/>
        </w:rPr>
        <w:t>Past Distribution/range/extent of occurrence, area of occupancy</w:t>
      </w:r>
    </w:p>
    <w:p w14:paraId="1143053A" w14:textId="77777777" w:rsidR="00B54AE7" w:rsidRDefault="00B54AE7" w:rsidP="00B54AE7">
      <w:pPr>
        <w:autoSpaceDE w:val="0"/>
        <w:autoSpaceDN w:val="0"/>
        <w:adjustRightInd w:val="0"/>
        <w:rPr>
          <w:rFonts w:ascii="Arial" w:hAnsi="Arial" w:cs="Arial"/>
        </w:rPr>
      </w:pPr>
    </w:p>
    <w:p w14:paraId="532C3938"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Do you consider that the way the historic distribution has been estimated is appropriate? Please provide justification for your response.</w:t>
      </w:r>
    </w:p>
    <w:p w14:paraId="629BF58F" w14:textId="77777777" w:rsidR="00B54AE7" w:rsidRDefault="00B54AE7" w:rsidP="00B54AE7">
      <w:pPr>
        <w:pStyle w:val="ListParagraph"/>
        <w:autoSpaceDE w:val="0"/>
        <w:autoSpaceDN w:val="0"/>
        <w:adjustRightInd w:val="0"/>
        <w:ind w:left="360"/>
        <w:rPr>
          <w:rFonts w:ascii="Arial" w:hAnsi="Arial" w:cs="Arial"/>
        </w:rPr>
      </w:pPr>
    </w:p>
    <w:p w14:paraId="142867A9"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Can you provide estimates (or if you disagree with the estimates provided, alternative estimates) of the former extent of occurrence and/or area of occupancy?</w:t>
      </w:r>
    </w:p>
    <w:p w14:paraId="6D1D89C5" w14:textId="77777777" w:rsidR="00B54AE7" w:rsidRDefault="00B54AE7" w:rsidP="00B54AE7">
      <w:pPr>
        <w:pStyle w:val="ListParagraph"/>
        <w:autoSpaceDE w:val="0"/>
        <w:autoSpaceDN w:val="0"/>
        <w:adjustRightInd w:val="0"/>
        <w:ind w:left="360"/>
        <w:rPr>
          <w:rFonts w:ascii="Arial" w:hAnsi="Arial" w:cs="Arial"/>
        </w:rPr>
      </w:pPr>
    </w:p>
    <w:p w14:paraId="213B406E" w14:textId="77777777" w:rsidR="00B54AE7" w:rsidRDefault="00B54AE7" w:rsidP="00B54AE7">
      <w:pPr>
        <w:pStyle w:val="ListParagraph"/>
        <w:autoSpaceDE w:val="0"/>
        <w:autoSpaceDN w:val="0"/>
        <w:adjustRightInd w:val="0"/>
        <w:ind w:left="360"/>
        <w:rPr>
          <w:rFonts w:ascii="Arial" w:hAnsi="Arial" w:cs="Arial"/>
        </w:rPr>
      </w:pPr>
      <w:r>
        <w:rPr>
          <w:rFonts w:ascii="Arial" w:hAnsi="Arial" w:cs="Arial"/>
        </w:rPr>
        <w:t>If, because of uncertainty, you are unable to provide an estimate of past extent of occurrence, you may wish to provide an estimated range. If so, please choose one of the ranges suggested in the table below of ranges of past extent of occurrence, and also choose the level of confidence you have in this estimated range.</w:t>
      </w:r>
    </w:p>
    <w:p w14:paraId="79238B28" w14:textId="77777777" w:rsidR="00B54AE7" w:rsidRDefault="00B54AE7" w:rsidP="00B54AE7">
      <w:pPr>
        <w:autoSpaceDE w:val="0"/>
        <w:autoSpaceDN w:val="0"/>
        <w:adjustRightInd w:val="0"/>
        <w:rPr>
          <w:rFonts w:ascii="Arial,Bold" w:hAnsi="Arial,Bold" w:cs="Arial,Bold"/>
          <w:b/>
          <w:bCs/>
        </w:rPr>
      </w:pPr>
    </w:p>
    <w:p w14:paraId="639E7D82" w14:textId="77777777" w:rsidR="00B54AE7" w:rsidRDefault="00B54AE7" w:rsidP="00B54AE7">
      <w:pPr>
        <w:autoSpaceDE w:val="0"/>
        <w:autoSpaceDN w:val="0"/>
        <w:adjustRightInd w:val="0"/>
        <w:ind w:firstLine="360"/>
        <w:rPr>
          <w:rFonts w:ascii="Arial" w:hAnsi="Arial" w:cs="Arial"/>
        </w:rPr>
      </w:pPr>
      <w:r>
        <w:rPr>
          <w:rFonts w:ascii="Arial,Bold" w:hAnsi="Arial,Bold" w:cs="Arial,Bold"/>
          <w:b/>
          <w:bCs/>
        </w:rPr>
        <w:t xml:space="preserve">Past extent of occurrence </w:t>
      </w:r>
      <w:r>
        <w:rPr>
          <w:rFonts w:ascii="Arial" w:hAnsi="Arial" w:cs="Arial"/>
        </w:rPr>
        <w:t>is estimated to be in the range of:</w:t>
      </w:r>
    </w:p>
    <w:p w14:paraId="5241C75B" w14:textId="77777777" w:rsidR="00B54AE7" w:rsidRDefault="00B54AE7" w:rsidP="00B54AE7">
      <w:pPr>
        <w:autoSpaceDE w:val="0"/>
        <w:autoSpaceDN w:val="0"/>
        <w:adjustRightInd w:val="0"/>
        <w:ind w:left="360"/>
        <w:rPr>
          <w:rFonts w:ascii="Arial" w:hAnsi="Arial" w:cs="Arial"/>
        </w:rPr>
      </w:pPr>
      <w:r>
        <w:rPr>
          <w:rFonts w:ascii="Arial" w:hAnsi="Arial" w:cs="Arial"/>
          <w:sz w:val="44"/>
          <w:szCs w:val="44"/>
        </w:rPr>
        <w:t>□</w:t>
      </w:r>
      <w:r>
        <w:rPr>
          <w:rFonts w:ascii="Arial" w:hAnsi="Arial" w:cs="Arial"/>
        </w:rPr>
        <w:t xml:space="preserve"> &lt;1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1 – 5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501 – 20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gt;2000 km</w:t>
      </w:r>
      <w:r>
        <w:rPr>
          <w:rFonts w:ascii="Arial" w:hAnsi="Arial" w:cs="Arial"/>
          <w:vertAlign w:val="superscript"/>
        </w:rPr>
        <w:t>2</w:t>
      </w:r>
    </w:p>
    <w:p w14:paraId="4089D3D0" w14:textId="77777777" w:rsidR="00B54AE7" w:rsidRDefault="00B54AE7" w:rsidP="00B54AE7">
      <w:pPr>
        <w:autoSpaceDE w:val="0"/>
        <w:autoSpaceDN w:val="0"/>
        <w:adjustRightInd w:val="0"/>
        <w:ind w:firstLine="360"/>
        <w:rPr>
          <w:rFonts w:ascii="Arial" w:hAnsi="Arial" w:cs="Arial"/>
        </w:rPr>
      </w:pPr>
    </w:p>
    <w:p w14:paraId="028F9FAB"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rPr>
        <w:t>Level of your confidence in this estimated extent of occurrence</w:t>
      </w:r>
    </w:p>
    <w:p w14:paraId="5AED1313" w14:textId="77777777" w:rsidR="00B54AE7" w:rsidRDefault="00B54AE7" w:rsidP="00B54AE7">
      <w:pPr>
        <w:keepNext/>
        <w:keepLines/>
        <w:autoSpaceDE w:val="0"/>
        <w:autoSpaceDN w:val="0"/>
        <w:adjustRightInd w:val="0"/>
        <w:ind w:firstLine="357"/>
        <w:rPr>
          <w:rFonts w:ascii="Arial" w:hAnsi="Arial" w:cs="Arial"/>
        </w:rPr>
      </w:pPr>
      <w:r>
        <w:rPr>
          <w:rFonts w:ascii="Arial" w:hAnsi="Arial" w:cs="Arial"/>
          <w:sz w:val="44"/>
          <w:szCs w:val="44"/>
        </w:rPr>
        <w:t>□</w:t>
      </w:r>
      <w:r>
        <w:rPr>
          <w:rFonts w:ascii="Arial" w:hAnsi="Arial" w:cs="Arial"/>
        </w:rPr>
        <w:t xml:space="preserve"> 0–30% - low level of certainty/ a bit of a guess/ not much data to go on</w:t>
      </w:r>
    </w:p>
    <w:p w14:paraId="5401A355"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5DE3E625"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0B00F35C"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95–100% - high level of certainty, data indicates a decline within this range</w:t>
      </w:r>
    </w:p>
    <w:p w14:paraId="3E84C2B3"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99–100% - very high level of certainty, data is accurate within this range</w:t>
      </w:r>
    </w:p>
    <w:p w14:paraId="062E224D" w14:textId="77777777" w:rsidR="00B54AE7" w:rsidRDefault="00B54AE7" w:rsidP="00B54AE7">
      <w:pPr>
        <w:autoSpaceDE w:val="0"/>
        <w:autoSpaceDN w:val="0"/>
        <w:adjustRightInd w:val="0"/>
        <w:ind w:firstLine="360"/>
        <w:rPr>
          <w:rFonts w:ascii="Arial" w:hAnsi="Arial" w:cs="Arial"/>
        </w:rPr>
      </w:pPr>
    </w:p>
    <w:p w14:paraId="32E68C36" w14:textId="77777777" w:rsidR="00B54AE7" w:rsidRDefault="00B54AE7" w:rsidP="00B54AE7">
      <w:pPr>
        <w:autoSpaceDE w:val="0"/>
        <w:autoSpaceDN w:val="0"/>
        <w:adjustRightInd w:val="0"/>
        <w:ind w:left="360"/>
        <w:rPr>
          <w:rFonts w:ascii="Arial" w:hAnsi="Arial" w:cs="Arial"/>
        </w:rPr>
      </w:pPr>
      <w:r>
        <w:rPr>
          <w:rFonts w:ascii="Arial" w:hAnsi="Arial" w:cs="Arial"/>
        </w:rPr>
        <w:t>If, because of uncertainty, you are unable to provide an estimate of past area of occupancy, you may wish to provide an estimated range. If so, please choose one of the ranges suggested in the table below of ranges of past area of occupancy, and also choose the level of confidence you have in this estimated range:</w:t>
      </w:r>
    </w:p>
    <w:p w14:paraId="519DBBD9" w14:textId="77777777" w:rsidR="00B54AE7" w:rsidRDefault="00B54AE7" w:rsidP="00B54AE7">
      <w:pPr>
        <w:autoSpaceDE w:val="0"/>
        <w:autoSpaceDN w:val="0"/>
        <w:adjustRightInd w:val="0"/>
        <w:rPr>
          <w:rFonts w:ascii="Arial,Bold" w:hAnsi="Arial,Bold" w:cs="Arial,Bold"/>
          <w:b/>
          <w:bCs/>
        </w:rPr>
      </w:pPr>
    </w:p>
    <w:p w14:paraId="2B3C5192" w14:textId="77777777" w:rsidR="00B54AE7" w:rsidRDefault="00B54AE7" w:rsidP="00B54AE7">
      <w:pPr>
        <w:autoSpaceDE w:val="0"/>
        <w:autoSpaceDN w:val="0"/>
        <w:adjustRightInd w:val="0"/>
        <w:ind w:firstLine="360"/>
        <w:rPr>
          <w:rFonts w:ascii="Arial" w:hAnsi="Arial" w:cs="Arial"/>
        </w:rPr>
      </w:pPr>
      <w:r>
        <w:rPr>
          <w:rFonts w:ascii="Arial,Bold" w:hAnsi="Arial,Bold" w:cs="Arial,Bold"/>
          <w:b/>
          <w:bCs/>
        </w:rPr>
        <w:t xml:space="preserve">Past area of occupancy </w:t>
      </w:r>
      <w:r>
        <w:rPr>
          <w:rFonts w:ascii="Arial" w:hAnsi="Arial" w:cs="Arial"/>
        </w:rPr>
        <w:t>is estimated to be in the range of:</w:t>
      </w:r>
    </w:p>
    <w:p w14:paraId="44120A6E"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lastRenderedPageBreak/>
        <w:t>□</w:t>
      </w:r>
      <w:r>
        <w:rPr>
          <w:rFonts w:ascii="Arial" w:hAnsi="Arial" w:cs="Arial"/>
        </w:rPr>
        <w:t xml:space="preserve"> &lt;1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100 – 2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200 – 500 km</w:t>
      </w:r>
      <w:r>
        <w:rPr>
          <w:rFonts w:ascii="Arial" w:hAnsi="Arial" w:cs="Arial"/>
          <w:vertAlign w:val="superscript"/>
        </w:rPr>
        <w:t>2</w:t>
      </w:r>
      <w:r>
        <w:rPr>
          <w:rFonts w:ascii="Arial" w:hAnsi="Arial" w:cs="Arial"/>
        </w:rPr>
        <w:t xml:space="preserve"> </w:t>
      </w:r>
      <w:r>
        <w:rPr>
          <w:rFonts w:ascii="Arial" w:hAnsi="Arial" w:cs="Arial"/>
          <w:sz w:val="44"/>
          <w:szCs w:val="44"/>
        </w:rPr>
        <w:t>□</w:t>
      </w:r>
      <w:r>
        <w:rPr>
          <w:rFonts w:ascii="Arial" w:hAnsi="Arial" w:cs="Arial"/>
        </w:rPr>
        <w:t xml:space="preserve"> &gt;500 km</w:t>
      </w:r>
      <w:r>
        <w:rPr>
          <w:rFonts w:ascii="Arial" w:hAnsi="Arial" w:cs="Arial"/>
          <w:vertAlign w:val="superscript"/>
        </w:rPr>
        <w:t>2</w:t>
      </w:r>
    </w:p>
    <w:p w14:paraId="0327073D" w14:textId="77777777" w:rsidR="00B54AE7" w:rsidRDefault="00B54AE7" w:rsidP="00B54AE7">
      <w:pPr>
        <w:autoSpaceDE w:val="0"/>
        <w:autoSpaceDN w:val="0"/>
        <w:adjustRightInd w:val="0"/>
        <w:ind w:firstLine="360"/>
        <w:rPr>
          <w:rFonts w:ascii="Arial" w:hAnsi="Arial" w:cs="Arial"/>
        </w:rPr>
      </w:pPr>
    </w:p>
    <w:p w14:paraId="0B4D6A82" w14:textId="77777777" w:rsidR="00B54AE7" w:rsidRDefault="00B54AE7" w:rsidP="00B54AE7">
      <w:pPr>
        <w:autoSpaceDE w:val="0"/>
        <w:autoSpaceDN w:val="0"/>
        <w:adjustRightInd w:val="0"/>
        <w:ind w:firstLine="360"/>
        <w:rPr>
          <w:rFonts w:ascii="Arial" w:hAnsi="Arial" w:cs="Arial"/>
        </w:rPr>
      </w:pPr>
      <w:r>
        <w:rPr>
          <w:rFonts w:ascii="Arial" w:hAnsi="Arial" w:cs="Arial"/>
        </w:rPr>
        <w:t>Level of your confidence in this estimated extent of occurrence:</w:t>
      </w:r>
    </w:p>
    <w:p w14:paraId="33FBAB50"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0–30% - low level of certainty/ a bit of a guess/ not much data to go on</w:t>
      </w:r>
    </w:p>
    <w:p w14:paraId="58E7DB5E"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31–50% - more than a guess, some level of supporting evidence</w:t>
      </w:r>
    </w:p>
    <w:p w14:paraId="51D78265"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51–95% - reasonably certain, data suggests this range of decline</w:t>
      </w:r>
    </w:p>
    <w:p w14:paraId="53B24BBC" w14:textId="77777777" w:rsidR="00B54AE7" w:rsidRDefault="00B54AE7" w:rsidP="00B54AE7">
      <w:pPr>
        <w:autoSpaceDE w:val="0"/>
        <w:autoSpaceDN w:val="0"/>
        <w:adjustRightInd w:val="0"/>
        <w:ind w:firstLine="360"/>
        <w:rPr>
          <w:rFonts w:ascii="Arial" w:hAnsi="Arial" w:cs="Arial"/>
        </w:rPr>
      </w:pPr>
      <w:r>
        <w:rPr>
          <w:rFonts w:ascii="Arial" w:hAnsi="Arial" w:cs="Arial"/>
          <w:sz w:val="44"/>
          <w:szCs w:val="44"/>
        </w:rPr>
        <w:t>□</w:t>
      </w:r>
      <w:r>
        <w:rPr>
          <w:rFonts w:ascii="Arial" w:hAnsi="Arial" w:cs="Arial"/>
        </w:rPr>
        <w:t xml:space="preserve"> 95–100% -high level of certainty, data indicates a decline within this range</w:t>
      </w:r>
    </w:p>
    <w:p w14:paraId="7A104C7A" w14:textId="77777777" w:rsidR="00B54AE7" w:rsidRDefault="00B54AE7" w:rsidP="00B54AE7">
      <w:pPr>
        <w:ind w:firstLine="360"/>
      </w:pPr>
      <w:r>
        <w:rPr>
          <w:rFonts w:ascii="Arial" w:hAnsi="Arial" w:cs="Arial"/>
          <w:sz w:val="44"/>
          <w:szCs w:val="44"/>
        </w:rPr>
        <w:t>□</w:t>
      </w:r>
      <w:r>
        <w:rPr>
          <w:rFonts w:ascii="Arial" w:hAnsi="Arial" w:cs="Arial"/>
        </w:rPr>
        <w:t xml:space="preserve"> 99–100% - very high level of certainty, data is accurate within this range</w:t>
      </w:r>
    </w:p>
    <w:p w14:paraId="5E52D4B6" w14:textId="77777777" w:rsidR="00B54AE7" w:rsidRDefault="00B54AE7" w:rsidP="00B54AE7">
      <w:pPr>
        <w:autoSpaceDE w:val="0"/>
        <w:autoSpaceDN w:val="0"/>
        <w:adjustRightInd w:val="0"/>
        <w:rPr>
          <w:rFonts w:ascii="Arial" w:hAnsi="Arial" w:cs="Arial"/>
        </w:rPr>
      </w:pPr>
    </w:p>
    <w:p w14:paraId="2AB735A4"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p>
    <w:p w14:paraId="5191A127" w14:textId="77777777" w:rsidR="00B54AE7" w:rsidRPr="009F43F9" w:rsidRDefault="00B54AE7" w:rsidP="00B54AE7">
      <w:pPr>
        <w:shd w:val="clear" w:color="auto" w:fill="D9D9D9" w:themeFill="background1" w:themeFillShade="D9"/>
        <w:autoSpaceDE w:val="0"/>
        <w:autoSpaceDN w:val="0"/>
        <w:adjustRightInd w:val="0"/>
        <w:jc w:val="center"/>
        <w:rPr>
          <w:rFonts w:ascii="Arial" w:hAnsi="Arial" w:cs="Arial"/>
          <w:b/>
        </w:rPr>
      </w:pPr>
      <w:r w:rsidRPr="009F43F9">
        <w:rPr>
          <w:rFonts w:ascii="Arial" w:hAnsi="Arial" w:cs="Arial"/>
          <w:b/>
        </w:rPr>
        <w:t>PART 2 – INFORMATION FOR CONSERVATION ADVICE ON THREATS AND CONSERVATION ACTIONS</w:t>
      </w:r>
    </w:p>
    <w:p w14:paraId="5AE0476F"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p>
    <w:p w14:paraId="6921473C" w14:textId="77777777" w:rsidR="00B54AE7" w:rsidRDefault="00B54AE7" w:rsidP="00B54AE7">
      <w:pPr>
        <w:autoSpaceDE w:val="0"/>
        <w:autoSpaceDN w:val="0"/>
        <w:adjustRightInd w:val="0"/>
        <w:rPr>
          <w:rFonts w:ascii="Arial" w:hAnsi="Arial" w:cs="Arial"/>
        </w:rPr>
      </w:pPr>
    </w:p>
    <w:p w14:paraId="3CB6C7CD" w14:textId="1AD93DD7" w:rsidR="00B54AE7" w:rsidRDefault="00B54AE7" w:rsidP="00B54AE7">
      <w:pPr>
        <w:autoSpaceDE w:val="0"/>
        <w:autoSpaceDN w:val="0"/>
        <w:adjustRightInd w:val="0"/>
        <w:ind w:left="1560" w:hanging="1560"/>
        <w:rPr>
          <w:rFonts w:ascii="Arial" w:hAnsi="Arial" w:cs="Arial"/>
          <w:b/>
        </w:rPr>
      </w:pPr>
      <w:r w:rsidRPr="009F43F9">
        <w:rPr>
          <w:rFonts w:ascii="Arial,Bold" w:hAnsi="Arial,Bold" w:cs="Arial,Bold"/>
          <w:b/>
          <w:bCs/>
          <w:u w:val="single"/>
        </w:rPr>
        <w:t>SECTION G</w:t>
      </w:r>
      <w:r>
        <w:rPr>
          <w:rFonts w:ascii="Arial,Bold" w:hAnsi="Arial,Bold" w:cs="Arial,Bold"/>
          <w:b/>
          <w:bCs/>
        </w:rPr>
        <w:tab/>
        <w:t xml:space="preserve">DO YOU HAVE INFORMATION ON THREATS TO THE SURVIVAL OF THE </w:t>
      </w:r>
      <w:r w:rsidR="00E575CD">
        <w:rPr>
          <w:rFonts w:ascii="Arial,Bold" w:hAnsi="Arial,Bold" w:cs="Arial,Bold"/>
          <w:b/>
          <w:bCs/>
        </w:rPr>
        <w:t>SUB</w:t>
      </w:r>
      <w:r>
        <w:rPr>
          <w:rFonts w:ascii="Arial,Bold" w:hAnsi="Arial,Bold" w:cs="Arial,Bold"/>
          <w:b/>
          <w:bCs/>
        </w:rPr>
        <w:t xml:space="preserve">SPECIES? </w:t>
      </w:r>
      <w:r>
        <w:rPr>
          <w:rFonts w:ascii="Arial" w:hAnsi="Arial" w:cs="Arial"/>
          <w:b/>
        </w:rPr>
        <w:t>(If no, skip to section H)</w:t>
      </w:r>
    </w:p>
    <w:p w14:paraId="4B1BD8BE" w14:textId="77777777" w:rsidR="00B54AE7" w:rsidRDefault="00B54AE7" w:rsidP="00B54AE7">
      <w:pPr>
        <w:autoSpaceDE w:val="0"/>
        <w:autoSpaceDN w:val="0"/>
        <w:adjustRightInd w:val="0"/>
        <w:ind w:left="1560" w:hanging="1560"/>
        <w:rPr>
          <w:rFonts w:ascii="Arial,Bold" w:hAnsi="Arial,Bold" w:cs="Arial,Bold"/>
          <w:b/>
          <w:bCs/>
        </w:rPr>
      </w:pPr>
    </w:p>
    <w:p w14:paraId="0656BFA1"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Do you consider that all major threats have been identified and described adequately?</w:t>
      </w:r>
    </w:p>
    <w:p w14:paraId="4902255B" w14:textId="77777777" w:rsidR="00B54AE7" w:rsidRDefault="00B54AE7" w:rsidP="00B54AE7">
      <w:pPr>
        <w:pStyle w:val="ListParagraph"/>
        <w:autoSpaceDE w:val="0"/>
        <w:autoSpaceDN w:val="0"/>
        <w:adjustRightInd w:val="0"/>
        <w:ind w:left="360"/>
        <w:rPr>
          <w:rFonts w:ascii="Arial" w:hAnsi="Arial" w:cs="Arial"/>
        </w:rPr>
      </w:pPr>
    </w:p>
    <w:p w14:paraId="725FF1CB" w14:textId="44E00972"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To what degree are the identified threats likely to impact on the </w:t>
      </w:r>
      <w:r w:rsidR="00E575CD">
        <w:rPr>
          <w:rFonts w:ascii="Arial" w:hAnsi="Arial" w:cs="Arial"/>
        </w:rPr>
        <w:t>sub</w:t>
      </w:r>
      <w:r>
        <w:rPr>
          <w:rFonts w:ascii="Arial" w:hAnsi="Arial" w:cs="Arial"/>
        </w:rPr>
        <w:t>species in the future?</w:t>
      </w:r>
    </w:p>
    <w:p w14:paraId="65CBDB80" w14:textId="77777777" w:rsidR="00B54AE7" w:rsidRDefault="00B54AE7" w:rsidP="00B54AE7">
      <w:pPr>
        <w:pStyle w:val="ListParagraph"/>
        <w:autoSpaceDE w:val="0"/>
        <w:autoSpaceDN w:val="0"/>
        <w:adjustRightInd w:val="0"/>
        <w:ind w:left="360"/>
        <w:rPr>
          <w:rFonts w:ascii="Arial" w:hAnsi="Arial" w:cs="Arial"/>
        </w:rPr>
      </w:pPr>
    </w:p>
    <w:p w14:paraId="58B0A6EC"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Are the threats impacting on different populations equally, or do the threats vary across different populations?</w:t>
      </w:r>
    </w:p>
    <w:p w14:paraId="0C009B62" w14:textId="77777777" w:rsidR="00B54AE7" w:rsidRDefault="00B54AE7" w:rsidP="00B54AE7">
      <w:pPr>
        <w:pStyle w:val="ListParagraph"/>
        <w:autoSpaceDE w:val="0"/>
        <w:autoSpaceDN w:val="0"/>
        <w:adjustRightInd w:val="0"/>
        <w:ind w:left="360"/>
        <w:rPr>
          <w:rFonts w:ascii="Arial" w:hAnsi="Arial" w:cs="Arial"/>
        </w:rPr>
      </w:pPr>
    </w:p>
    <w:p w14:paraId="0E55A472" w14:textId="3D370222"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Can you provide additional or alternative information on past, current or potential threats that may adversely affect the </w:t>
      </w:r>
      <w:r w:rsidR="00743DC3">
        <w:rPr>
          <w:rFonts w:ascii="Arial" w:hAnsi="Arial" w:cs="Arial"/>
        </w:rPr>
        <w:t>sub</w:t>
      </w:r>
      <w:r>
        <w:rPr>
          <w:rFonts w:ascii="Arial" w:hAnsi="Arial" w:cs="Arial"/>
        </w:rPr>
        <w:t>species at any stage of its life cycle?</w:t>
      </w:r>
    </w:p>
    <w:p w14:paraId="0692527B" w14:textId="77777777" w:rsidR="00B54AE7" w:rsidRDefault="00B54AE7" w:rsidP="00B54AE7">
      <w:pPr>
        <w:pStyle w:val="ListParagraph"/>
        <w:autoSpaceDE w:val="0"/>
        <w:autoSpaceDN w:val="0"/>
        <w:adjustRightInd w:val="0"/>
        <w:ind w:left="360"/>
        <w:rPr>
          <w:rFonts w:ascii="Arial" w:hAnsi="Arial" w:cs="Arial"/>
        </w:rPr>
      </w:pPr>
    </w:p>
    <w:p w14:paraId="3672DA7A"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Can you provide supporting data/justification or other information for your responses to these questions about threats?</w:t>
      </w:r>
    </w:p>
    <w:p w14:paraId="6F345116" w14:textId="77777777" w:rsidR="00B54AE7" w:rsidRDefault="00B54AE7" w:rsidP="00B54AE7">
      <w:pPr>
        <w:autoSpaceDE w:val="0"/>
        <w:autoSpaceDN w:val="0"/>
        <w:adjustRightInd w:val="0"/>
        <w:ind w:left="1560" w:hanging="1560"/>
        <w:rPr>
          <w:rFonts w:ascii="Arial,Bold" w:hAnsi="Arial,Bold" w:cs="Arial,Bold"/>
          <w:b/>
          <w:bCs/>
        </w:rPr>
      </w:pPr>
    </w:p>
    <w:p w14:paraId="45179FDE" w14:textId="61866559" w:rsidR="00B54AE7" w:rsidRDefault="00B54AE7" w:rsidP="00B54AE7">
      <w:pPr>
        <w:keepNext/>
        <w:keepLines/>
        <w:autoSpaceDE w:val="0"/>
        <w:autoSpaceDN w:val="0"/>
        <w:adjustRightInd w:val="0"/>
        <w:ind w:left="1559" w:hanging="1559"/>
        <w:rPr>
          <w:rFonts w:ascii="Arial" w:hAnsi="Arial" w:cs="Arial"/>
          <w:b/>
        </w:rPr>
      </w:pPr>
      <w:r w:rsidRPr="009F43F9">
        <w:rPr>
          <w:rFonts w:ascii="Arial,Bold" w:hAnsi="Arial,Bold" w:cs="Arial,Bold"/>
          <w:b/>
          <w:bCs/>
          <w:u w:val="single"/>
        </w:rPr>
        <w:lastRenderedPageBreak/>
        <w:t>SECTION H</w:t>
      </w:r>
      <w:r>
        <w:rPr>
          <w:rFonts w:ascii="Arial,Bold" w:hAnsi="Arial,Bold" w:cs="Arial,Bold"/>
          <w:b/>
          <w:bCs/>
        </w:rPr>
        <w:t xml:space="preserve"> </w:t>
      </w:r>
      <w:r>
        <w:rPr>
          <w:rFonts w:ascii="Arial,Bold" w:hAnsi="Arial,Bold" w:cs="Arial,Bold"/>
          <w:b/>
          <w:bCs/>
        </w:rPr>
        <w:tab/>
        <w:t xml:space="preserve">DO YOU HAVE INFORMATION ON CURRENT OR FUTURE MANAGEMENT FOR THE RECOVERY OF THE </w:t>
      </w:r>
      <w:r w:rsidR="00743DC3">
        <w:rPr>
          <w:rFonts w:ascii="Arial,Bold" w:hAnsi="Arial,Bold" w:cs="Arial,Bold"/>
          <w:b/>
          <w:bCs/>
        </w:rPr>
        <w:t>SUB</w:t>
      </w:r>
      <w:r>
        <w:rPr>
          <w:rFonts w:ascii="Arial,Bold" w:hAnsi="Arial,Bold" w:cs="Arial,Bold"/>
          <w:b/>
          <w:bCs/>
        </w:rPr>
        <w:t xml:space="preserve">SPECIES? </w:t>
      </w:r>
      <w:r>
        <w:rPr>
          <w:rFonts w:ascii="Arial" w:hAnsi="Arial" w:cs="Arial"/>
          <w:b/>
        </w:rPr>
        <w:t>(If no, skip to section I)</w:t>
      </w:r>
    </w:p>
    <w:p w14:paraId="365CF0A0" w14:textId="77777777" w:rsidR="00B54AE7" w:rsidRDefault="00B54AE7" w:rsidP="00B54AE7">
      <w:pPr>
        <w:autoSpaceDE w:val="0"/>
        <w:autoSpaceDN w:val="0"/>
        <w:adjustRightInd w:val="0"/>
        <w:ind w:left="1560" w:hanging="1560"/>
        <w:rPr>
          <w:rFonts w:ascii="Arial,Bold" w:hAnsi="Arial,Bold" w:cs="Arial,Bold"/>
          <w:b/>
          <w:bCs/>
        </w:rPr>
      </w:pPr>
    </w:p>
    <w:p w14:paraId="2687EFF6" w14:textId="73712645"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What planning, management and recovery actions are currently in place supporting protection and recovery of the</w:t>
      </w:r>
      <w:r w:rsidR="00743DC3">
        <w:rPr>
          <w:rFonts w:ascii="Arial" w:hAnsi="Arial" w:cs="Arial"/>
        </w:rPr>
        <w:t xml:space="preserve"> sub</w:t>
      </w:r>
      <w:r>
        <w:rPr>
          <w:rFonts w:ascii="Arial" w:hAnsi="Arial" w:cs="Arial"/>
        </w:rPr>
        <w:t>species? To what extent have they been effective?</w:t>
      </w:r>
    </w:p>
    <w:p w14:paraId="480D6EEF" w14:textId="77777777" w:rsidR="00B54AE7" w:rsidRDefault="00B54AE7" w:rsidP="00B54AE7">
      <w:pPr>
        <w:pStyle w:val="ListParagraph"/>
        <w:autoSpaceDE w:val="0"/>
        <w:autoSpaceDN w:val="0"/>
        <w:adjustRightInd w:val="0"/>
        <w:ind w:left="360"/>
        <w:rPr>
          <w:rFonts w:ascii="Arial" w:hAnsi="Arial" w:cs="Arial"/>
        </w:rPr>
      </w:pPr>
    </w:p>
    <w:p w14:paraId="46659400" w14:textId="6287B99E"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Can you recommend any additional or alternative specific threat abatement or conservation actions that would aid the protection and recovery of the </w:t>
      </w:r>
      <w:r w:rsidR="00743DC3">
        <w:rPr>
          <w:rFonts w:ascii="Arial" w:hAnsi="Arial" w:cs="Arial"/>
        </w:rPr>
        <w:t>sub</w:t>
      </w:r>
      <w:r>
        <w:rPr>
          <w:rFonts w:ascii="Arial" w:hAnsi="Arial" w:cs="Arial"/>
        </w:rPr>
        <w:t>species?</w:t>
      </w:r>
    </w:p>
    <w:p w14:paraId="41EBA149" w14:textId="77777777" w:rsidR="00B54AE7" w:rsidRDefault="00B54AE7" w:rsidP="00B54AE7">
      <w:pPr>
        <w:pStyle w:val="ListParagraph"/>
        <w:autoSpaceDE w:val="0"/>
        <w:autoSpaceDN w:val="0"/>
        <w:adjustRightInd w:val="0"/>
        <w:ind w:left="360"/>
        <w:rPr>
          <w:rFonts w:ascii="Arial" w:hAnsi="Arial" w:cs="Arial"/>
        </w:rPr>
      </w:pPr>
    </w:p>
    <w:p w14:paraId="07974CD5" w14:textId="185AC673" w:rsidR="00B54AE7" w:rsidRDefault="00B54AE7" w:rsidP="00B54AE7">
      <w:pPr>
        <w:pStyle w:val="ListParagraph"/>
        <w:numPr>
          <w:ilvl w:val="0"/>
          <w:numId w:val="24"/>
        </w:numPr>
        <w:autoSpaceDE w:val="0"/>
        <w:autoSpaceDN w:val="0"/>
        <w:adjustRightInd w:val="0"/>
        <w:spacing w:after="0" w:line="240" w:lineRule="auto"/>
        <w:rPr>
          <w:rFonts w:ascii="Arial" w:hAnsi="Arial" w:cs="Arial"/>
        </w:rPr>
      </w:pPr>
      <w:r>
        <w:rPr>
          <w:rFonts w:ascii="Arial" w:hAnsi="Arial" w:cs="Arial"/>
        </w:rPr>
        <w:t xml:space="preserve">Would you recommend translocation (outside of the </w:t>
      </w:r>
      <w:r w:rsidR="00743DC3">
        <w:rPr>
          <w:rFonts w:ascii="Arial" w:hAnsi="Arial" w:cs="Arial"/>
        </w:rPr>
        <w:t>sub</w:t>
      </w:r>
      <w:r>
        <w:rPr>
          <w:rFonts w:ascii="Arial" w:hAnsi="Arial" w:cs="Arial"/>
        </w:rPr>
        <w:t xml:space="preserve">species’ historic range) as a viable option as a conservation actions for this </w:t>
      </w:r>
      <w:r w:rsidR="00743DC3">
        <w:rPr>
          <w:rFonts w:ascii="Arial" w:hAnsi="Arial" w:cs="Arial"/>
        </w:rPr>
        <w:t>sub</w:t>
      </w:r>
      <w:r>
        <w:rPr>
          <w:rFonts w:ascii="Arial" w:hAnsi="Arial" w:cs="Arial"/>
        </w:rPr>
        <w:t>species?</w:t>
      </w:r>
    </w:p>
    <w:p w14:paraId="526B3CA7" w14:textId="77777777" w:rsidR="00B54AE7" w:rsidRDefault="00B54AE7" w:rsidP="00B54AE7">
      <w:pPr>
        <w:autoSpaceDE w:val="0"/>
        <w:autoSpaceDN w:val="0"/>
        <w:adjustRightInd w:val="0"/>
        <w:rPr>
          <w:rFonts w:ascii="Arial" w:hAnsi="Arial" w:cs="Arial"/>
        </w:rPr>
      </w:pPr>
    </w:p>
    <w:p w14:paraId="7702B220" w14:textId="71B24ECE" w:rsidR="00B54AE7" w:rsidRDefault="00B54AE7" w:rsidP="00B54AE7">
      <w:pPr>
        <w:keepNext/>
        <w:autoSpaceDE w:val="0"/>
        <w:autoSpaceDN w:val="0"/>
        <w:adjustRightInd w:val="0"/>
        <w:ind w:left="1560" w:hanging="1560"/>
        <w:rPr>
          <w:rFonts w:ascii="Arial" w:hAnsi="Arial" w:cs="Arial"/>
          <w:b/>
        </w:rPr>
      </w:pPr>
      <w:r w:rsidRPr="009F43F9">
        <w:rPr>
          <w:rFonts w:ascii="Arial" w:hAnsi="Arial" w:cs="Arial"/>
          <w:b/>
          <w:u w:val="single"/>
        </w:rPr>
        <w:t>SECTION I</w:t>
      </w:r>
      <w:r>
        <w:rPr>
          <w:rFonts w:ascii="Arial" w:hAnsi="Arial" w:cs="Arial"/>
          <w:b/>
        </w:rPr>
        <w:t xml:space="preserve"> </w:t>
      </w:r>
      <w:r>
        <w:rPr>
          <w:rFonts w:ascii="Arial" w:hAnsi="Arial" w:cs="Arial"/>
          <w:b/>
        </w:rPr>
        <w:tab/>
        <w:t xml:space="preserve">DO YOU HAVE INFORMATION ON STAKEHOLDERS IN THE RECOVERY OF THE </w:t>
      </w:r>
      <w:r w:rsidR="00743DC3">
        <w:rPr>
          <w:rFonts w:ascii="Arial" w:hAnsi="Arial" w:cs="Arial"/>
          <w:b/>
        </w:rPr>
        <w:t>SUB</w:t>
      </w:r>
      <w:r>
        <w:rPr>
          <w:rFonts w:ascii="Arial" w:hAnsi="Arial" w:cs="Arial"/>
          <w:b/>
        </w:rPr>
        <w:t>SPECIES?</w:t>
      </w:r>
    </w:p>
    <w:p w14:paraId="3D785F33" w14:textId="77777777" w:rsidR="00B54AE7" w:rsidRDefault="00B54AE7" w:rsidP="00B54AE7">
      <w:pPr>
        <w:keepNext/>
        <w:autoSpaceDE w:val="0"/>
        <w:autoSpaceDN w:val="0"/>
        <w:adjustRightInd w:val="0"/>
        <w:ind w:left="1560" w:hanging="1560"/>
        <w:rPr>
          <w:rFonts w:ascii="Arial" w:hAnsi="Arial" w:cs="Arial"/>
          <w:b/>
        </w:rPr>
      </w:pPr>
    </w:p>
    <w:p w14:paraId="4DE8FED1" w14:textId="77777777" w:rsidR="00B54AE7" w:rsidRDefault="00B54AE7" w:rsidP="00B54AE7">
      <w:pPr>
        <w:pStyle w:val="ListParagraph"/>
        <w:numPr>
          <w:ilvl w:val="0"/>
          <w:numId w:val="24"/>
        </w:numPr>
        <w:autoSpaceDE w:val="0"/>
        <w:autoSpaceDN w:val="0"/>
        <w:adjustRightInd w:val="0"/>
        <w:spacing w:after="0" w:line="240" w:lineRule="auto"/>
        <w:rPr>
          <w:rFonts w:ascii="Arial" w:hAnsi="Arial" w:cs="Arial"/>
          <w:color w:val="000000"/>
        </w:rPr>
      </w:pPr>
      <w:r>
        <w:rPr>
          <w:rFonts w:ascii="Arial" w:hAnsi="Arial" w:cs="Arial"/>
          <w:color w:val="000000"/>
        </w:rPr>
        <w:t>Are you aware of other knowledge (e.g. traditional ecological knowledge) or individuals/groups with knowledge that may help better understand population trends/fluctuations, or critical areas of habitat?</w:t>
      </w:r>
    </w:p>
    <w:p w14:paraId="7E848937" w14:textId="77777777" w:rsidR="00B54AE7" w:rsidRDefault="00B54AE7" w:rsidP="00B54AE7">
      <w:pPr>
        <w:pStyle w:val="ListParagraph"/>
        <w:autoSpaceDE w:val="0"/>
        <w:autoSpaceDN w:val="0"/>
        <w:adjustRightInd w:val="0"/>
        <w:ind w:left="360"/>
        <w:rPr>
          <w:rFonts w:ascii="Arial" w:hAnsi="Arial" w:cs="Arial"/>
          <w:color w:val="000000"/>
        </w:rPr>
      </w:pPr>
    </w:p>
    <w:p w14:paraId="3D90F565" w14:textId="185F1516" w:rsidR="00B54AE7" w:rsidRDefault="00B54AE7" w:rsidP="00B54AE7">
      <w:pPr>
        <w:pStyle w:val="ListParagraph"/>
        <w:numPr>
          <w:ilvl w:val="0"/>
          <w:numId w:val="24"/>
        </w:numPr>
        <w:autoSpaceDE w:val="0"/>
        <w:autoSpaceDN w:val="0"/>
        <w:adjustRightInd w:val="0"/>
        <w:spacing w:after="0" w:line="240" w:lineRule="auto"/>
        <w:rPr>
          <w:rFonts w:ascii="Arial" w:hAnsi="Arial" w:cs="Arial"/>
          <w:color w:val="000000"/>
        </w:rPr>
      </w:pPr>
      <w:r>
        <w:rPr>
          <w:rFonts w:ascii="Arial" w:hAnsi="Arial" w:cs="Arial"/>
          <w:color w:val="000000"/>
        </w:rPr>
        <w:t xml:space="preserve">Are you aware of any cultural or social importance or use that the </w:t>
      </w:r>
      <w:r w:rsidR="00743DC3">
        <w:rPr>
          <w:rFonts w:ascii="Arial" w:hAnsi="Arial" w:cs="Arial"/>
          <w:color w:val="000000"/>
        </w:rPr>
        <w:t>sub</w:t>
      </w:r>
      <w:r>
        <w:rPr>
          <w:rFonts w:ascii="Arial" w:hAnsi="Arial" w:cs="Arial"/>
          <w:color w:val="000000"/>
        </w:rPr>
        <w:t>species has?</w:t>
      </w:r>
    </w:p>
    <w:p w14:paraId="7D230B9D" w14:textId="77777777" w:rsidR="00B54AE7" w:rsidRDefault="00B54AE7" w:rsidP="00B54AE7">
      <w:pPr>
        <w:pStyle w:val="ListParagraph"/>
        <w:autoSpaceDE w:val="0"/>
        <w:autoSpaceDN w:val="0"/>
        <w:adjustRightInd w:val="0"/>
        <w:ind w:left="360"/>
        <w:rPr>
          <w:rFonts w:ascii="Arial" w:hAnsi="Arial" w:cs="Arial"/>
          <w:color w:val="000000"/>
        </w:rPr>
      </w:pPr>
    </w:p>
    <w:p w14:paraId="448183C4" w14:textId="2B2904C3" w:rsidR="00B54AE7" w:rsidRDefault="00B54AE7" w:rsidP="00B54AE7">
      <w:pPr>
        <w:pStyle w:val="ListParagraph"/>
        <w:numPr>
          <w:ilvl w:val="0"/>
          <w:numId w:val="24"/>
        </w:numPr>
        <w:autoSpaceDE w:val="0"/>
        <w:autoSpaceDN w:val="0"/>
        <w:adjustRightInd w:val="0"/>
        <w:spacing w:after="0" w:line="240" w:lineRule="auto"/>
        <w:rPr>
          <w:rFonts w:ascii="Arial" w:hAnsi="Arial" w:cs="Arial"/>
          <w:color w:val="000000"/>
        </w:rPr>
      </w:pPr>
      <w:r>
        <w:rPr>
          <w:rFonts w:ascii="Arial" w:hAnsi="Arial" w:cs="Arial"/>
        </w:rPr>
        <w:t xml:space="preserve">What individuals or organisations are currently, or potentially could be, involved in management and recovery of the </w:t>
      </w:r>
      <w:r w:rsidR="00743DC3">
        <w:rPr>
          <w:rFonts w:ascii="Arial" w:hAnsi="Arial" w:cs="Arial"/>
        </w:rPr>
        <w:t>sub</w:t>
      </w:r>
      <w:r>
        <w:rPr>
          <w:rFonts w:ascii="Arial" w:hAnsi="Arial" w:cs="Arial"/>
        </w:rPr>
        <w:t>species?</w:t>
      </w:r>
    </w:p>
    <w:p w14:paraId="37A8C840" w14:textId="77777777" w:rsidR="00B54AE7" w:rsidRDefault="00B54AE7" w:rsidP="00B54AE7">
      <w:pPr>
        <w:pStyle w:val="ListParagraph"/>
        <w:autoSpaceDE w:val="0"/>
        <w:autoSpaceDN w:val="0"/>
        <w:adjustRightInd w:val="0"/>
        <w:ind w:left="360"/>
        <w:rPr>
          <w:rFonts w:ascii="Arial" w:hAnsi="Arial" w:cs="Arial"/>
          <w:color w:val="000000"/>
        </w:rPr>
      </w:pPr>
    </w:p>
    <w:p w14:paraId="6117151E" w14:textId="1F1EB4B9" w:rsidR="00B54AE7" w:rsidRDefault="00B54AE7" w:rsidP="00B54AE7">
      <w:pPr>
        <w:pStyle w:val="ListParagraph"/>
        <w:numPr>
          <w:ilvl w:val="0"/>
          <w:numId w:val="24"/>
        </w:numPr>
        <w:autoSpaceDE w:val="0"/>
        <w:autoSpaceDN w:val="0"/>
        <w:adjustRightInd w:val="0"/>
        <w:spacing w:after="0" w:line="240" w:lineRule="auto"/>
        <w:rPr>
          <w:rFonts w:ascii="Arial" w:hAnsi="Arial" w:cs="Arial"/>
          <w:color w:val="000000"/>
        </w:rPr>
      </w:pPr>
      <w:r>
        <w:rPr>
          <w:rFonts w:ascii="Arial" w:hAnsi="Arial" w:cs="Arial"/>
          <w:color w:val="000000"/>
        </w:rPr>
        <w:t xml:space="preserve">How aware of this species are land managers where the </w:t>
      </w:r>
      <w:r w:rsidR="00743DC3">
        <w:rPr>
          <w:rFonts w:ascii="Arial" w:hAnsi="Arial" w:cs="Arial"/>
          <w:color w:val="000000"/>
        </w:rPr>
        <w:t>sub</w:t>
      </w:r>
      <w:r>
        <w:rPr>
          <w:rFonts w:ascii="Arial" w:hAnsi="Arial" w:cs="Arial"/>
          <w:color w:val="000000"/>
        </w:rPr>
        <w:t xml:space="preserve">species is found? </w:t>
      </w:r>
    </w:p>
    <w:p w14:paraId="4D91FFE2" w14:textId="77777777" w:rsidR="00B54AE7" w:rsidRDefault="00B54AE7" w:rsidP="00B54AE7">
      <w:pPr>
        <w:pStyle w:val="ListParagraph"/>
        <w:autoSpaceDE w:val="0"/>
        <w:autoSpaceDN w:val="0"/>
        <w:adjustRightInd w:val="0"/>
        <w:ind w:left="360"/>
        <w:rPr>
          <w:rFonts w:ascii="Arial" w:hAnsi="Arial" w:cs="Arial"/>
          <w:color w:val="000000"/>
        </w:rPr>
      </w:pPr>
    </w:p>
    <w:p w14:paraId="75124EB9" w14:textId="2F36CC90" w:rsidR="00B54AE7" w:rsidRDefault="00B54AE7" w:rsidP="00B54AE7">
      <w:pPr>
        <w:pStyle w:val="ListParagraph"/>
        <w:numPr>
          <w:ilvl w:val="0"/>
          <w:numId w:val="24"/>
        </w:numPr>
        <w:autoSpaceDE w:val="0"/>
        <w:autoSpaceDN w:val="0"/>
        <w:adjustRightInd w:val="0"/>
        <w:spacing w:after="0" w:line="240" w:lineRule="auto"/>
        <w:rPr>
          <w:rFonts w:ascii="Arial" w:hAnsi="Arial" w:cs="Arial"/>
          <w:color w:val="000000"/>
        </w:rPr>
      </w:pPr>
      <w:r>
        <w:rPr>
          <w:rFonts w:ascii="Arial" w:hAnsi="Arial" w:cs="Arial"/>
        </w:rPr>
        <w:t xml:space="preserve">What level of awareness is there with individuals or organisations around the issues affecting the </w:t>
      </w:r>
      <w:r w:rsidR="00743DC3">
        <w:rPr>
          <w:rFonts w:ascii="Arial" w:hAnsi="Arial" w:cs="Arial"/>
        </w:rPr>
        <w:t>sub</w:t>
      </w:r>
      <w:r>
        <w:rPr>
          <w:rFonts w:ascii="Arial" w:hAnsi="Arial" w:cs="Arial"/>
        </w:rPr>
        <w:t>species?</w:t>
      </w:r>
    </w:p>
    <w:p w14:paraId="5A63164D" w14:textId="77777777" w:rsidR="00B54AE7" w:rsidRDefault="00B54AE7" w:rsidP="00B54AE7">
      <w:pPr>
        <w:pStyle w:val="ListParagraph"/>
        <w:autoSpaceDE w:val="0"/>
        <w:autoSpaceDN w:val="0"/>
        <w:adjustRightInd w:val="0"/>
        <w:ind w:left="360"/>
        <w:rPr>
          <w:rFonts w:ascii="Arial" w:hAnsi="Arial" w:cs="Arial"/>
          <w:color w:val="000000"/>
        </w:rPr>
      </w:pPr>
    </w:p>
    <w:p w14:paraId="265B74FF" w14:textId="77777777" w:rsidR="00B54AE7" w:rsidRDefault="00B54AE7" w:rsidP="00B54AE7">
      <w:pPr>
        <w:pStyle w:val="ListParagraph"/>
        <w:numPr>
          <w:ilvl w:val="1"/>
          <w:numId w:val="24"/>
        </w:numPr>
        <w:autoSpaceDE w:val="0"/>
        <w:autoSpaceDN w:val="0"/>
        <w:adjustRightInd w:val="0"/>
        <w:spacing w:after="0" w:line="240" w:lineRule="auto"/>
        <w:rPr>
          <w:rFonts w:ascii="Arial" w:hAnsi="Arial" w:cs="Arial"/>
          <w:color w:val="000000"/>
        </w:rPr>
      </w:pPr>
      <w:r>
        <w:rPr>
          <w:rFonts w:ascii="Arial" w:hAnsi="Arial" w:cs="Arial"/>
          <w:color w:val="000000"/>
        </w:rPr>
        <w:t>Where there is awareness, what are these interests of these individuals/organisations?</w:t>
      </w:r>
    </w:p>
    <w:p w14:paraId="1DA41921" w14:textId="77777777" w:rsidR="00B54AE7" w:rsidRDefault="00B54AE7" w:rsidP="00B54AE7">
      <w:pPr>
        <w:pStyle w:val="ListParagraph"/>
        <w:autoSpaceDE w:val="0"/>
        <w:autoSpaceDN w:val="0"/>
        <w:adjustRightInd w:val="0"/>
        <w:ind w:left="1080"/>
        <w:rPr>
          <w:rFonts w:ascii="Arial" w:hAnsi="Arial" w:cs="Arial"/>
          <w:color w:val="000000"/>
        </w:rPr>
      </w:pPr>
    </w:p>
    <w:p w14:paraId="3B64CD32" w14:textId="77777777" w:rsidR="00B54AE7" w:rsidRDefault="00B54AE7" w:rsidP="00B54AE7">
      <w:pPr>
        <w:pStyle w:val="ListParagraph"/>
        <w:numPr>
          <w:ilvl w:val="1"/>
          <w:numId w:val="24"/>
        </w:numPr>
        <w:autoSpaceDE w:val="0"/>
        <w:autoSpaceDN w:val="0"/>
        <w:adjustRightInd w:val="0"/>
        <w:spacing w:after="0" w:line="240" w:lineRule="auto"/>
        <w:rPr>
          <w:rFonts w:ascii="Arial" w:hAnsi="Arial" w:cs="Arial"/>
          <w:color w:val="000000"/>
        </w:rPr>
      </w:pPr>
      <w:r>
        <w:rPr>
          <w:rFonts w:ascii="Arial" w:hAnsi="Arial" w:cs="Arial"/>
          <w:color w:val="000000"/>
        </w:rPr>
        <w:t>Are there populations or areas of habitat that are particularly important to the community?</w:t>
      </w:r>
    </w:p>
    <w:p w14:paraId="2520D893" w14:textId="77777777" w:rsidR="00B54AE7" w:rsidRDefault="00B54AE7" w:rsidP="00B54AE7">
      <w:pPr>
        <w:autoSpaceDE w:val="0"/>
        <w:autoSpaceDN w:val="0"/>
        <w:adjustRightInd w:val="0"/>
      </w:pPr>
    </w:p>
    <w:p w14:paraId="782137F8"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p>
    <w:p w14:paraId="2D6D2A9E" w14:textId="77777777" w:rsidR="00B54AE7" w:rsidRPr="009F43F9" w:rsidRDefault="00B54AE7" w:rsidP="00B54AE7">
      <w:pPr>
        <w:shd w:val="clear" w:color="auto" w:fill="D9D9D9" w:themeFill="background1" w:themeFillShade="D9"/>
        <w:autoSpaceDE w:val="0"/>
        <w:autoSpaceDN w:val="0"/>
        <w:adjustRightInd w:val="0"/>
        <w:jc w:val="center"/>
        <w:rPr>
          <w:rFonts w:ascii="Arial" w:hAnsi="Arial" w:cs="Arial"/>
          <w:b/>
        </w:rPr>
      </w:pPr>
      <w:r w:rsidRPr="009F43F9">
        <w:rPr>
          <w:rFonts w:ascii="Arial" w:hAnsi="Arial" w:cs="Arial"/>
          <w:b/>
        </w:rPr>
        <w:t>PART 3 – ANY OTHER INFORMATION</w:t>
      </w:r>
    </w:p>
    <w:p w14:paraId="5008BD40" w14:textId="77777777" w:rsidR="00B54AE7" w:rsidRDefault="00B54AE7" w:rsidP="00B54AE7">
      <w:pPr>
        <w:shd w:val="clear" w:color="auto" w:fill="D9D9D9" w:themeFill="background1" w:themeFillShade="D9"/>
        <w:autoSpaceDE w:val="0"/>
        <w:autoSpaceDN w:val="0"/>
        <w:adjustRightInd w:val="0"/>
        <w:jc w:val="center"/>
        <w:rPr>
          <w:rFonts w:ascii="Arial" w:hAnsi="Arial" w:cs="Arial"/>
          <w:b/>
        </w:rPr>
      </w:pPr>
    </w:p>
    <w:p w14:paraId="7A510F85" w14:textId="77777777" w:rsidR="00B54AE7" w:rsidRDefault="00B54AE7" w:rsidP="00B54AE7">
      <w:pPr>
        <w:autoSpaceDE w:val="0"/>
        <w:autoSpaceDN w:val="0"/>
        <w:adjustRightInd w:val="0"/>
        <w:rPr>
          <w:rFonts w:ascii="Arial" w:hAnsi="Arial" w:cs="Arial"/>
        </w:rPr>
      </w:pPr>
    </w:p>
    <w:p w14:paraId="12CD6844" w14:textId="2FD84AB9" w:rsidR="00B54AE7" w:rsidRDefault="00B54AE7" w:rsidP="00B54AE7">
      <w:pPr>
        <w:pStyle w:val="ListParagraph"/>
        <w:numPr>
          <w:ilvl w:val="0"/>
          <w:numId w:val="24"/>
        </w:numPr>
        <w:autoSpaceDE w:val="0"/>
        <w:autoSpaceDN w:val="0"/>
        <w:adjustRightInd w:val="0"/>
        <w:spacing w:after="0" w:line="240" w:lineRule="auto"/>
        <w:rPr>
          <w:rFonts w:ascii="Arial" w:hAnsi="Arial" w:cs="Arial"/>
          <w:color w:val="000000"/>
        </w:rPr>
      </w:pPr>
      <w:r>
        <w:rPr>
          <w:rFonts w:ascii="Arial" w:hAnsi="Arial" w:cs="Arial"/>
          <w:color w:val="000000"/>
        </w:rPr>
        <w:t xml:space="preserve">Do you have comments on any other matters relevant to the assessment of this </w:t>
      </w:r>
      <w:r w:rsidR="00743DC3">
        <w:rPr>
          <w:rFonts w:ascii="Arial" w:hAnsi="Arial" w:cs="Arial"/>
          <w:color w:val="000000"/>
        </w:rPr>
        <w:t>sub</w:t>
      </w:r>
      <w:r>
        <w:rPr>
          <w:rFonts w:ascii="Arial" w:hAnsi="Arial" w:cs="Arial"/>
          <w:color w:val="000000"/>
        </w:rPr>
        <w:t>species?</w:t>
      </w:r>
    </w:p>
    <w:p w14:paraId="6D25B16C" w14:textId="77777777" w:rsidR="00B54AE7" w:rsidRPr="00EF53FF" w:rsidRDefault="00B54AE7" w:rsidP="00B54AE7"/>
    <w:p w14:paraId="5A146954" w14:textId="77777777" w:rsidR="00B54AE7" w:rsidRPr="009779CB" w:rsidRDefault="00B54AE7" w:rsidP="00B54AE7"/>
    <w:p w14:paraId="4119FE64" w14:textId="2D249EDD" w:rsidR="008A07B5" w:rsidRPr="008A07B5" w:rsidRDefault="008A07B5" w:rsidP="00D75BC9">
      <w:pPr>
        <w:pStyle w:val="Header"/>
        <w:spacing w:after="0"/>
        <w:rPr>
          <w:b/>
          <w:sz w:val="36"/>
          <w:szCs w:val="36"/>
        </w:rPr>
      </w:pPr>
      <w:r w:rsidRPr="008A07B5">
        <w:rPr>
          <w:b/>
          <w:sz w:val="36"/>
          <w:szCs w:val="36"/>
        </w:rPr>
        <w:t xml:space="preserve">Conservation Advice for </w:t>
      </w:r>
    </w:p>
    <w:p w14:paraId="34A34904" w14:textId="77777777" w:rsidR="008A07B5" w:rsidRDefault="008A07B5" w:rsidP="00D75BC9">
      <w:pPr>
        <w:pStyle w:val="Header"/>
        <w:spacing w:after="0"/>
        <w:rPr>
          <w:b/>
          <w:sz w:val="36"/>
          <w:szCs w:val="36"/>
        </w:rPr>
      </w:pPr>
      <w:bookmarkStart w:id="2" w:name="_Hlk80819217"/>
      <w:r w:rsidRPr="008A07B5">
        <w:rPr>
          <w:b/>
          <w:i/>
          <w:iCs/>
          <w:sz w:val="36"/>
          <w:szCs w:val="36"/>
        </w:rPr>
        <w:t xml:space="preserve">Eucalyptus pachycalyx </w:t>
      </w:r>
      <w:r w:rsidRPr="008A07B5">
        <w:rPr>
          <w:b/>
          <w:sz w:val="36"/>
          <w:szCs w:val="36"/>
        </w:rPr>
        <w:t>subsp.</w:t>
      </w:r>
      <w:r w:rsidRPr="008A07B5">
        <w:rPr>
          <w:b/>
          <w:i/>
          <w:iCs/>
          <w:sz w:val="36"/>
          <w:szCs w:val="36"/>
        </w:rPr>
        <w:t xml:space="preserve"> banyabba</w:t>
      </w:r>
      <w:r w:rsidRPr="008A07B5">
        <w:rPr>
          <w:b/>
          <w:sz w:val="36"/>
          <w:szCs w:val="36"/>
        </w:rPr>
        <w:t xml:space="preserve"> </w:t>
      </w:r>
    </w:p>
    <w:p w14:paraId="600E0CB7" w14:textId="074219C0" w:rsidR="005B3D88" w:rsidRPr="005B3D88" w:rsidRDefault="008A07B5" w:rsidP="008A07B5">
      <w:pPr>
        <w:pStyle w:val="Header"/>
      </w:pPr>
      <w:r w:rsidRPr="008A07B5">
        <w:rPr>
          <w:b/>
          <w:sz w:val="36"/>
          <w:szCs w:val="36"/>
        </w:rPr>
        <w:t>(</w:t>
      </w:r>
      <w:r w:rsidR="00C96ADC">
        <w:rPr>
          <w:b/>
          <w:sz w:val="36"/>
          <w:szCs w:val="36"/>
        </w:rPr>
        <w:t>Banyabba shiny-barked gum</w:t>
      </w:r>
      <w:r w:rsidRPr="008A07B5">
        <w:rPr>
          <w:b/>
          <w:sz w:val="36"/>
          <w:szCs w:val="36"/>
        </w:rPr>
        <w:t>)</w:t>
      </w:r>
    </w:p>
    <w:bookmarkEnd w:id="2"/>
    <w:p w14:paraId="35B37F67" w14:textId="77777777" w:rsidR="00A7798C" w:rsidRPr="00A7798C" w:rsidRDefault="00F22A63" w:rsidP="00B038DF">
      <w:r>
        <w:rPr>
          <w:noProof/>
        </w:rPr>
        <mc:AlternateContent>
          <mc:Choice Requires="wps">
            <w:drawing>
              <wp:anchor distT="45720" distB="45720" distL="114300" distR="114300" simplePos="0" relativeHeight="251658241" behindDoc="0" locked="0" layoutInCell="1" allowOverlap="1" wp14:anchorId="7DC5353F" wp14:editId="64E3F7D3">
                <wp:simplePos x="0" y="0"/>
                <wp:positionH relativeFrom="column">
                  <wp:posOffset>194945</wp:posOffset>
                </wp:positionH>
                <wp:positionV relativeFrom="paragraph">
                  <wp:posOffset>17780</wp:posOffset>
                </wp:positionV>
                <wp:extent cx="5010150" cy="22383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2238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90BD9BA" w14:textId="079E0B64" w:rsidR="00A875B7" w:rsidRDefault="00A875B7" w:rsidP="00683895">
                            <w:pPr>
                              <w:pStyle w:val="Author"/>
                              <w:jc w:val="center"/>
                              <w:rPr>
                                <w:rStyle w:val="Emphasis"/>
                                <w:i w:val="0"/>
                                <w:iCs w:val="0"/>
                                <w:color w:val="FF0000"/>
                              </w:rPr>
                            </w:pPr>
                            <w:r w:rsidRPr="00B038DF">
                              <w:rPr>
                                <w:rStyle w:val="Emphasis"/>
                                <w:i w:val="0"/>
                                <w:iCs w:val="0"/>
                                <w:color w:val="FF0000"/>
                              </w:rPr>
                              <w:t xml:space="preserve">This draft document is being released for consultation on </w:t>
                            </w:r>
                            <w:r>
                              <w:rPr>
                                <w:rStyle w:val="Emphasis"/>
                                <w:i w:val="0"/>
                                <w:iCs w:val="0"/>
                                <w:color w:val="FF0000"/>
                              </w:rPr>
                              <w:t>the subspecies</w:t>
                            </w:r>
                            <w:r w:rsidRPr="00B038DF">
                              <w:rPr>
                                <w:rStyle w:val="Emphasis"/>
                                <w:i w:val="0"/>
                                <w:iCs w:val="0"/>
                                <w:color w:val="FF0000"/>
                              </w:rPr>
                              <w:t xml:space="preserve"> listing eligibility and conservation actions</w:t>
                            </w:r>
                          </w:p>
                          <w:p w14:paraId="149B26EC" w14:textId="6CA0DB11" w:rsidR="00A875B7" w:rsidRDefault="00A875B7" w:rsidP="00B86BDB">
                            <w:pPr>
                              <w:pStyle w:val="Consultationtext"/>
                            </w:pPr>
                            <w:r w:rsidRPr="004A3350">
                              <w:t xml:space="preserve">The purpose of this consultation document is to elicit additional information to better understand the status of the </w:t>
                            </w:r>
                            <w:r>
                              <w:t>subspecies</w:t>
                            </w:r>
                            <w:r w:rsidRPr="004A3350">
                              <w:t xml:space="preserve"> and help inform conservation actions</w:t>
                            </w:r>
                            <w:r>
                              <w:t xml:space="preserve">, </w:t>
                            </w:r>
                            <w:r w:rsidRPr="004A3350">
                              <w:t>further planning</w:t>
                            </w:r>
                            <w:r>
                              <w:t xml:space="preserve"> and a potential recovery plan</w:t>
                            </w:r>
                            <w:r w:rsidRPr="004A3350">
                              <w:t xml:space="preserve">. The draft assessment below should therefore be considered </w:t>
                            </w:r>
                            <w:r w:rsidRPr="00B038DF">
                              <w:rPr>
                                <w:b/>
                                <w:bCs/>
                              </w:rPr>
                              <w:t>tentative</w:t>
                            </w:r>
                            <w:r w:rsidRPr="004A3350">
                              <w:t xml:space="preserve"> at this stage, as it may change as a result of  responses to this consultation process.</w:t>
                            </w:r>
                          </w:p>
                          <w:p w14:paraId="343186C9" w14:textId="374F7B39" w:rsidR="00A875B7" w:rsidRDefault="00A875B7">
                            <w:r w:rsidRPr="00B038DF">
                              <w:rPr>
                                <w:color w:val="FF0000"/>
                                <w:u w:val="single"/>
                              </w:rPr>
                              <w:t>Note</w:t>
                            </w:r>
                            <w:r>
                              <w:rPr>
                                <w:color w:val="FF0000"/>
                              </w:rPr>
                              <w:t>: Specific consultation questions relating to the below draft assessment  and preliminary determination have been included in the consultation cover paper for your conside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C5353F" id="_x0000_t202" coordsize="21600,21600" o:spt="202" path="m,l,21600r21600,l21600,xe">
                <v:stroke joinstyle="miter"/>
                <v:path gradientshapeok="t" o:connecttype="rect"/>
              </v:shapetype>
              <v:shape id="Text Box 2" o:spid="_x0000_s1026" type="#_x0000_t202" style="position:absolute;margin-left:15.35pt;margin-top:1.4pt;width:394.5pt;height:176.2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" fillcolor="white [3201]" strokecolor="black [3200]" strokeweight="2pt">
                <v:textbox>
                  <w:txbxContent>
                    <w:p w14:paraId="590BD9BA" w14:textId="079E0B64" w:rsidR="00A875B7" w:rsidRDefault="00A875B7" w:rsidP="00683895">
                      <w:pPr>
                        <w:pStyle w:val="Author"/>
                        <w:jc w:val="center"/>
                        <w:rPr>
                          <w:rStyle w:val="Emphasis"/>
                          <w:i w:val="0"/>
                          <w:iCs w:val="0"/>
                          <w:color w:val="FF0000"/>
                        </w:rPr>
                      </w:pPr>
                      <w:r w:rsidRPr="00B038DF">
                        <w:rPr>
                          <w:rStyle w:val="Emphasis"/>
                          <w:i w:val="0"/>
                          <w:iCs w:val="0"/>
                          <w:color w:val="FF0000"/>
                        </w:rPr>
                        <w:t xml:space="preserve">This draft document is being released for consultation on </w:t>
                      </w:r>
                      <w:r>
                        <w:rPr>
                          <w:rStyle w:val="Emphasis"/>
                          <w:i w:val="0"/>
                          <w:iCs w:val="0"/>
                          <w:color w:val="FF0000"/>
                        </w:rPr>
                        <w:t>the subspecies</w:t>
                      </w:r>
                      <w:r w:rsidRPr="00B038DF">
                        <w:rPr>
                          <w:rStyle w:val="Emphasis"/>
                          <w:i w:val="0"/>
                          <w:iCs w:val="0"/>
                          <w:color w:val="FF0000"/>
                        </w:rPr>
                        <w:t xml:space="preserve"> listing eligibility and conservation actions</w:t>
                      </w:r>
                    </w:p>
                    <w:p w14:paraId="149B26EC" w14:textId="6CA0DB11" w:rsidR="00A875B7" w:rsidRDefault="00A875B7" w:rsidP="00B86BDB">
                      <w:pPr>
                        <w:pStyle w:val="Consultationtext"/>
                      </w:pPr>
                      <w:r w:rsidRPr="004A3350">
                        <w:t xml:space="preserve">The purpose of this consultation document is to elicit additional information to better understand the status of the </w:t>
                      </w:r>
                      <w:r>
                        <w:t>subspecies</w:t>
                      </w:r>
                      <w:r w:rsidRPr="004A3350">
                        <w:t xml:space="preserve"> and help inform conservation actions</w:t>
                      </w:r>
                      <w:r>
                        <w:t xml:space="preserve">, </w:t>
                      </w:r>
                      <w:r w:rsidRPr="004A3350">
                        <w:t>further planning</w:t>
                      </w:r>
                      <w:r>
                        <w:t xml:space="preserve"> and a potential recovery plan</w:t>
                      </w:r>
                      <w:r w:rsidRPr="004A3350">
                        <w:t xml:space="preserve">. The draft assessment below should therefore be considered </w:t>
                      </w:r>
                      <w:r w:rsidRPr="00B038DF">
                        <w:rPr>
                          <w:b/>
                          <w:bCs/>
                        </w:rPr>
                        <w:t>tentative</w:t>
                      </w:r>
                      <w:r w:rsidRPr="004A3350">
                        <w:t xml:space="preserve"> at this stage, as it may change as a result of  responses to this consultation process.</w:t>
                      </w:r>
                    </w:p>
                    <w:p w14:paraId="343186C9" w14:textId="374F7B39" w:rsidR="00A875B7" w:rsidRDefault="00A875B7">
                      <w:r w:rsidRPr="00B038DF">
                        <w:rPr>
                          <w:color w:val="FF0000"/>
                          <w:u w:val="single"/>
                        </w:rPr>
                        <w:t>Note</w:t>
                      </w:r>
                      <w:r>
                        <w:rPr>
                          <w:color w:val="FF0000"/>
                        </w:rPr>
                        <w:t>: Specific consultation questions relating to the below draft assessment  and preliminary determination have been included in the consultation cover paper for your consideration.</w:t>
                      </w:r>
                    </w:p>
                  </w:txbxContent>
                </v:textbox>
                <w10:wrap type="square"/>
              </v:shape>
            </w:pict>
          </mc:Fallback>
        </mc:AlternateContent>
      </w:r>
    </w:p>
    <w:p w14:paraId="422B6F8E" w14:textId="77777777" w:rsidR="00A7798C" w:rsidRDefault="00A7798C" w:rsidP="00A7798C"/>
    <w:p w14:paraId="17636BF6" w14:textId="77777777" w:rsidR="00A7798C" w:rsidRDefault="00A7798C" w:rsidP="00A7798C"/>
    <w:p w14:paraId="5C3179E2" w14:textId="77777777" w:rsidR="00A7798C" w:rsidRDefault="00A7798C" w:rsidP="00A7798C"/>
    <w:p w14:paraId="711DB1CF" w14:textId="77777777" w:rsidR="00A7798C" w:rsidRPr="00A7798C" w:rsidRDefault="00A7798C" w:rsidP="00B038DF"/>
    <w:p w14:paraId="1B3B42D2" w14:textId="77777777" w:rsidR="00A14BC6" w:rsidRDefault="00A14BC6" w:rsidP="00E707AE">
      <w:pPr>
        <w:pStyle w:val="Author"/>
      </w:pPr>
    </w:p>
    <w:p w14:paraId="4B7F2610" w14:textId="77777777" w:rsidR="00A14BC6" w:rsidRDefault="00A14BC6" w:rsidP="00E707AE">
      <w:pPr>
        <w:pStyle w:val="Author"/>
      </w:pPr>
    </w:p>
    <w:p w14:paraId="67E4215B" w14:textId="77777777" w:rsidR="00A14BC6" w:rsidRDefault="00A14BC6" w:rsidP="00E707AE">
      <w:pPr>
        <w:pStyle w:val="Author"/>
      </w:pPr>
    </w:p>
    <w:p w14:paraId="35E08F54" w14:textId="77777777" w:rsidR="004B38BC" w:rsidRDefault="004B38BC" w:rsidP="00E707AE">
      <w:pPr>
        <w:pStyle w:val="Author"/>
      </w:pPr>
    </w:p>
    <w:p w14:paraId="02E7593E" w14:textId="000376CC" w:rsidR="004B38BC" w:rsidRPr="00B72911" w:rsidRDefault="00C73682" w:rsidP="00E707AE">
      <w:pPr>
        <w:pStyle w:val="Author"/>
        <w:rPr>
          <w:b w:val="0"/>
          <w:bCs/>
          <w:sz w:val="22"/>
          <w:szCs w:val="22"/>
        </w:rPr>
      </w:pPr>
      <w:r w:rsidRPr="00B72911">
        <w:rPr>
          <w:b w:val="0"/>
          <w:bCs/>
          <w:sz w:val="22"/>
          <w:szCs w:val="22"/>
        </w:rPr>
        <w:t xml:space="preserve">This document combines the </w:t>
      </w:r>
      <w:r w:rsidR="00506799" w:rsidRPr="00B72911">
        <w:rPr>
          <w:b w:val="0"/>
          <w:bCs/>
          <w:sz w:val="22"/>
          <w:szCs w:val="22"/>
        </w:rPr>
        <w:t>draft</w:t>
      </w:r>
      <w:r w:rsidRPr="00B72911">
        <w:rPr>
          <w:b w:val="0"/>
          <w:bCs/>
          <w:sz w:val="22"/>
          <w:szCs w:val="22"/>
        </w:rPr>
        <w:t xml:space="preserve"> conservation advice and listing assessment for the </w:t>
      </w:r>
      <w:r w:rsidR="002D5D7B" w:rsidRPr="00B72911">
        <w:rPr>
          <w:b w:val="0"/>
          <w:bCs/>
          <w:sz w:val="22"/>
          <w:szCs w:val="22"/>
        </w:rPr>
        <w:t>sub</w:t>
      </w:r>
      <w:r w:rsidR="00F163D2" w:rsidRPr="00B72911">
        <w:rPr>
          <w:b w:val="0"/>
          <w:bCs/>
          <w:sz w:val="22"/>
          <w:szCs w:val="22"/>
        </w:rPr>
        <w:t>species</w:t>
      </w:r>
      <w:r w:rsidRPr="00B72911">
        <w:rPr>
          <w:b w:val="0"/>
          <w:bCs/>
          <w:sz w:val="22"/>
          <w:szCs w:val="22"/>
        </w:rPr>
        <w:t>. It provides a foundation for conservation action and further planning.</w:t>
      </w:r>
    </w:p>
    <w:p w14:paraId="7EC155D4" w14:textId="47BC4347" w:rsidR="004D10A5" w:rsidRDefault="004D10A5" w:rsidP="00976BFE">
      <w:pPr>
        <w:jc w:val="center"/>
      </w:pPr>
      <w:r w:rsidRPr="00B72911">
        <w:rPr>
          <w:noProof/>
        </w:rPr>
        <w:drawing>
          <wp:inline distT="0" distB="0" distL="0" distR="0" wp14:anchorId="3B3DA834" wp14:editId="010FDFAB">
            <wp:extent cx="3219450" cy="4292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26662" cy="4302216"/>
                    </a:xfrm>
                    <a:prstGeom prst="rect">
                      <a:avLst/>
                    </a:prstGeom>
                    <a:noFill/>
                    <a:ln>
                      <a:noFill/>
                    </a:ln>
                  </pic:spPr>
                </pic:pic>
              </a:graphicData>
            </a:graphic>
          </wp:inline>
        </w:drawing>
      </w:r>
    </w:p>
    <w:p w14:paraId="0E05F48E" w14:textId="4A8D4AB0" w:rsidR="000A6133" w:rsidRPr="000A6133" w:rsidRDefault="00986785" w:rsidP="00976BFE">
      <w:pPr>
        <w:pStyle w:val="FigureTableNoteSource"/>
        <w:jc w:val="center"/>
      </w:pPr>
      <w:bookmarkStart w:id="3" w:name="_Hlk46319602"/>
      <w:r w:rsidRPr="004A6EB3">
        <w:rPr>
          <w:i/>
          <w:iCs/>
        </w:rPr>
        <w:t>Eucalyptus pachycalyx</w:t>
      </w:r>
      <w:r>
        <w:t xml:space="preserve"> subsp. </w:t>
      </w:r>
      <w:r w:rsidR="00076AFA">
        <w:rPr>
          <w:i/>
          <w:iCs/>
        </w:rPr>
        <w:t>b</w:t>
      </w:r>
      <w:r w:rsidRPr="004A6EB3">
        <w:rPr>
          <w:i/>
          <w:iCs/>
        </w:rPr>
        <w:t>anyabba</w:t>
      </w:r>
      <w:r>
        <w:t xml:space="preserve"> (</w:t>
      </w:r>
      <w:r w:rsidR="00C96ADC">
        <w:t>Banyabba shiny-barked gum</w:t>
      </w:r>
      <w:r>
        <w:t xml:space="preserve">) </w:t>
      </w:r>
      <w:r w:rsidR="00A81027">
        <w:t>©</w:t>
      </w:r>
      <w:r w:rsidR="000A6133">
        <w:t xml:space="preserve"> Copyright, </w:t>
      </w:r>
      <w:r>
        <w:t xml:space="preserve">P. </w:t>
      </w:r>
      <w:r w:rsidR="00265146" w:rsidRPr="00265146">
        <w:t>Sheringham</w:t>
      </w:r>
      <w:r w:rsidR="000A6133">
        <w:t xml:space="preserve"> (</w:t>
      </w:r>
      <w:r w:rsidR="00265146">
        <w:t>2021</w:t>
      </w:r>
      <w:r w:rsidR="000A6133">
        <w:t>)</w:t>
      </w:r>
    </w:p>
    <w:bookmarkEnd w:id="3"/>
    <w:p w14:paraId="1583AB21" w14:textId="77777777" w:rsidR="006D3581" w:rsidRPr="00AC3A2A" w:rsidRDefault="006D3581" w:rsidP="006D3581">
      <w:pPr>
        <w:pStyle w:val="Heading2"/>
        <w:ind w:left="720" w:hanging="720"/>
      </w:pPr>
      <w:r>
        <w:lastRenderedPageBreak/>
        <w:t>Conservation status</w:t>
      </w:r>
    </w:p>
    <w:p w14:paraId="66D89374" w14:textId="0703CA6D" w:rsidR="00EC33D3" w:rsidRPr="009722E4" w:rsidRDefault="00EC33D3" w:rsidP="00EC33D3">
      <w:pPr>
        <w:keepNext/>
        <w:keepLines/>
      </w:pPr>
      <w:r w:rsidRPr="006E3B57">
        <w:rPr>
          <w:rStyle w:val="Emphasis"/>
        </w:rPr>
        <w:t xml:space="preserve">Eucalyptus pachycalyx </w:t>
      </w:r>
      <w:r w:rsidRPr="00441CBE">
        <w:rPr>
          <w:rStyle w:val="Emphasis"/>
          <w:i w:val="0"/>
          <w:iCs w:val="0"/>
        </w:rPr>
        <w:t>subsp.</w:t>
      </w:r>
      <w:r w:rsidRPr="006E3B57">
        <w:rPr>
          <w:rStyle w:val="Emphasis"/>
        </w:rPr>
        <w:t xml:space="preserve"> banyabba </w:t>
      </w:r>
      <w:r w:rsidRPr="00441CBE">
        <w:rPr>
          <w:rStyle w:val="Emphasis"/>
          <w:i w:val="0"/>
          <w:iCs w:val="0"/>
        </w:rPr>
        <w:t>(</w:t>
      </w:r>
      <w:r w:rsidR="00C96ADC">
        <w:rPr>
          <w:rStyle w:val="Emphasis"/>
          <w:i w:val="0"/>
          <w:iCs w:val="0"/>
        </w:rPr>
        <w:t>Banyabba shiny-barked gum</w:t>
      </w:r>
      <w:r w:rsidRPr="00441CBE">
        <w:rPr>
          <w:rStyle w:val="Emphasis"/>
          <w:i w:val="0"/>
          <w:iCs w:val="0"/>
        </w:rPr>
        <w:t>)</w:t>
      </w:r>
      <w:r w:rsidRPr="006E3B57">
        <w:t xml:space="preserve"> </w:t>
      </w:r>
      <w:r>
        <w:t>was</w:t>
      </w:r>
      <w:r w:rsidRPr="006D3581">
        <w:t xml:space="preserve"> listed in the</w:t>
      </w:r>
      <w:r w:rsidRPr="00D86EDB">
        <w:t xml:space="preserve"> </w:t>
      </w:r>
      <w:sdt>
        <w:sdtPr>
          <w:id w:val="1251469027"/>
          <w:placeholder>
            <w:docPart w:val="AEF8376E07FB4128ACA14060B6E858CD"/>
          </w:placeholder>
          <w:dropDownList>
            <w:listItem w:displayText="Critically Endangered" w:value="Critically Endangered"/>
            <w:listItem w:displayText="Endangered" w:value="Endangered"/>
            <w:listItem w:displayText="Vulnerable" w:value="Vulnerable"/>
          </w:dropDownList>
        </w:sdtPr>
        <w:sdtEndPr/>
        <w:sdtContent>
          <w:r>
            <w:t>Endangered</w:t>
          </w:r>
        </w:sdtContent>
      </w:sdt>
      <w:r w:rsidRPr="006D3581">
        <w:t xml:space="preserve"> category of the threatened </w:t>
      </w:r>
      <w:r w:rsidR="00F163D2">
        <w:t>species</w:t>
      </w:r>
      <w:r w:rsidRPr="006D3581">
        <w:t xml:space="preserve"> list </w:t>
      </w:r>
      <w:r w:rsidRPr="00E31CB0">
        <w:t xml:space="preserve">under the </w:t>
      </w:r>
      <w:r w:rsidRPr="00E31CB0">
        <w:rPr>
          <w:rStyle w:val="Emphasis"/>
        </w:rPr>
        <w:t>Environment Protection and Biodiversity Conservation Act 1999</w:t>
      </w:r>
      <w:r>
        <w:rPr>
          <w:rStyle w:val="Emphasis"/>
        </w:rPr>
        <w:t xml:space="preserve"> </w:t>
      </w:r>
      <w:r w:rsidRPr="006D3581">
        <w:t>effective from</w:t>
      </w:r>
      <w:r>
        <w:t xml:space="preserve"> </w:t>
      </w:r>
      <w:sdt>
        <w:sdtPr>
          <w:tag w:val="dateofeffect"/>
          <w:id w:val="202990041"/>
          <w:placeholder>
            <w:docPart w:val="209D38CFA0E34E639B71AFA4218585CF"/>
          </w:placeholder>
          <w:date w:fullDate="2000-07-16T00:00:00Z">
            <w:dateFormat w:val="d MMMM yyyy"/>
            <w:lid w:val="en-AU"/>
            <w:storeMappedDataAs w:val="dateTime"/>
            <w:calendar w:val="gregorian"/>
          </w:date>
        </w:sdtPr>
        <w:sdtEndPr/>
        <w:sdtContent>
          <w:r>
            <w:t>16 July 2000</w:t>
          </w:r>
        </w:sdtContent>
      </w:sdt>
      <w:r>
        <w:t xml:space="preserve">. </w:t>
      </w:r>
      <w:r w:rsidRPr="008564EB">
        <w:t xml:space="preserve">The </w:t>
      </w:r>
      <w:r w:rsidR="002D5D7B">
        <w:t>sub</w:t>
      </w:r>
      <w:r w:rsidR="00F163D2">
        <w:t>species</w:t>
      </w:r>
      <w:r w:rsidRPr="008564EB">
        <w:t xml:space="preserve"> </w:t>
      </w:r>
      <w:r>
        <w:t>was</w:t>
      </w:r>
      <w:r w:rsidRPr="008564EB">
        <w:t xml:space="preserve"> eligible for listing because prior to the EPBC Act, it was listed as </w:t>
      </w:r>
      <w:r>
        <w:t>Endangered</w:t>
      </w:r>
      <w:r w:rsidRPr="008564EB">
        <w:t xml:space="preserve"> under the </w:t>
      </w:r>
      <w:r w:rsidRPr="0000732D">
        <w:rPr>
          <w:i/>
          <w:iCs/>
        </w:rPr>
        <w:t xml:space="preserve">Endangered </w:t>
      </w:r>
      <w:r w:rsidR="005C5A64">
        <w:rPr>
          <w:i/>
          <w:iCs/>
        </w:rPr>
        <w:t>S</w:t>
      </w:r>
      <w:r w:rsidR="00F163D2">
        <w:rPr>
          <w:i/>
          <w:iCs/>
        </w:rPr>
        <w:t>pecies</w:t>
      </w:r>
      <w:r w:rsidRPr="0000732D">
        <w:rPr>
          <w:i/>
          <w:iCs/>
        </w:rPr>
        <w:t xml:space="preserve"> Protection Act 1992</w:t>
      </w:r>
      <w:r w:rsidRPr="008564EB">
        <w:t xml:space="preserve"> (Cwlth)</w:t>
      </w:r>
      <w:r>
        <w:t xml:space="preserve">. There was no listing advice </w:t>
      </w:r>
      <w:r w:rsidRPr="009722E4">
        <w:t xml:space="preserve">prepared for this </w:t>
      </w:r>
      <w:r w:rsidR="002D5D7B">
        <w:t>sub</w:t>
      </w:r>
      <w:r w:rsidR="00F163D2">
        <w:t>species</w:t>
      </w:r>
      <w:r w:rsidRPr="009722E4">
        <w:t xml:space="preserve"> at that time.</w:t>
      </w:r>
    </w:p>
    <w:p w14:paraId="1D9DBA96" w14:textId="4E3B057E" w:rsidR="00EC33D3" w:rsidRPr="009722E4" w:rsidRDefault="00EC33D3" w:rsidP="00EC33D3">
      <w:pPr>
        <w:pStyle w:val="Consultationtext"/>
        <w:rPr>
          <w:color w:val="auto"/>
        </w:rPr>
      </w:pPr>
      <w:bookmarkStart w:id="4" w:name="_Hlk82437914"/>
      <w:r w:rsidRPr="006E3B57">
        <w:rPr>
          <w:rStyle w:val="Emphasis"/>
          <w:color w:val="auto"/>
        </w:rPr>
        <w:t xml:space="preserve">Eucalyptus pachycalyx </w:t>
      </w:r>
      <w:r w:rsidRPr="00441CBE">
        <w:rPr>
          <w:rStyle w:val="Emphasis"/>
          <w:i w:val="0"/>
          <w:iCs w:val="0"/>
          <w:color w:val="auto"/>
        </w:rPr>
        <w:t>subsp.</w:t>
      </w:r>
      <w:r w:rsidRPr="006E3B57">
        <w:rPr>
          <w:rStyle w:val="Emphasis"/>
          <w:color w:val="auto"/>
        </w:rPr>
        <w:t xml:space="preserve"> banyabba</w:t>
      </w:r>
      <w:r w:rsidRPr="009722E4">
        <w:rPr>
          <w:color w:val="auto"/>
        </w:rPr>
        <w:t xml:space="preserve"> is proposed to remain in th</w:t>
      </w:r>
      <w:bookmarkStart w:id="5" w:name="_Hlk57798064"/>
      <w:r w:rsidRPr="009722E4">
        <w:rPr>
          <w:color w:val="auto"/>
        </w:rPr>
        <w:t xml:space="preserve">e </w:t>
      </w:r>
      <w:sdt>
        <w:sdtPr>
          <w:rPr>
            <w:color w:val="auto"/>
          </w:rPr>
          <w:id w:val="-720434868"/>
          <w:placeholder>
            <w:docPart w:val="0BD84A5C376A46C0A6D2899A48546FA5"/>
          </w:placeholder>
          <w:dropDownList>
            <w:listItem w:displayText="Critically Endangered" w:value="Critically Endangered"/>
            <w:listItem w:displayText="Endangered" w:value="Endangered"/>
            <w:listItem w:displayText="Vulnerable" w:value="Vulnerable"/>
            <w:listItem w:displayText="Conservation Dependant" w:value="Conservation Dependant"/>
            <w:listItem w:displayText="Extinct in the Wild" w:value="Extinct in the Wild"/>
          </w:dropDownList>
        </w:sdtPr>
        <w:sdtEndPr/>
        <w:sdtContent>
          <w:r>
            <w:rPr>
              <w:color w:val="auto"/>
            </w:rPr>
            <w:t>Endangered</w:t>
          </w:r>
        </w:sdtContent>
      </w:sdt>
      <w:bookmarkEnd w:id="5"/>
      <w:r w:rsidRPr="009722E4">
        <w:rPr>
          <w:color w:val="auto"/>
        </w:rPr>
        <w:t xml:space="preserve"> category of the threatened </w:t>
      </w:r>
      <w:r w:rsidR="00F163D2">
        <w:rPr>
          <w:color w:val="auto"/>
        </w:rPr>
        <w:t>species</w:t>
      </w:r>
      <w:r w:rsidRPr="009722E4">
        <w:rPr>
          <w:color w:val="auto"/>
        </w:rPr>
        <w:t xml:space="preserve"> list </w:t>
      </w:r>
      <w:bookmarkEnd w:id="4"/>
      <w:r w:rsidRPr="009722E4">
        <w:rPr>
          <w:color w:val="auto"/>
        </w:rPr>
        <w:t>under the EPBC Act</w:t>
      </w:r>
      <w:r w:rsidRPr="009722E4">
        <w:rPr>
          <w:rStyle w:val="Emphasis"/>
          <w:color w:val="auto"/>
        </w:rPr>
        <w:t>.</w:t>
      </w:r>
    </w:p>
    <w:p w14:paraId="08E02116" w14:textId="51FBDADF" w:rsidR="004D2790" w:rsidRPr="006E3B57" w:rsidRDefault="00441CBE" w:rsidP="004D2790">
      <w:r w:rsidRPr="006E3B57">
        <w:rPr>
          <w:rStyle w:val="Emphasis"/>
        </w:rPr>
        <w:t xml:space="preserve">Eucalyptus pachycalyx </w:t>
      </w:r>
      <w:r w:rsidRPr="00441CBE">
        <w:rPr>
          <w:rStyle w:val="Emphasis"/>
          <w:i w:val="0"/>
          <w:iCs w:val="0"/>
        </w:rPr>
        <w:t>subsp.</w:t>
      </w:r>
      <w:r w:rsidRPr="006E3B57">
        <w:rPr>
          <w:rStyle w:val="Emphasis"/>
        </w:rPr>
        <w:t xml:space="preserve"> banyabba</w:t>
      </w:r>
      <w:r w:rsidR="004D2790" w:rsidRPr="006E3B57">
        <w:t xml:space="preserve"> was assessed by the Threatened </w:t>
      </w:r>
      <w:r w:rsidR="00F163D2">
        <w:t>Species</w:t>
      </w:r>
      <w:r w:rsidR="004D2790" w:rsidRPr="006E3B57">
        <w:t xml:space="preserve"> Scientific Committee</w:t>
      </w:r>
      <w:r w:rsidR="005306BA" w:rsidRPr="006E3B57">
        <w:t xml:space="preserve"> to be eligible for </w:t>
      </w:r>
      <w:r w:rsidR="00EC33D3">
        <w:t xml:space="preserve">listing </w:t>
      </w:r>
      <w:r w:rsidR="005306BA" w:rsidRPr="006E3B57">
        <w:t xml:space="preserve">as </w:t>
      </w:r>
      <w:sdt>
        <w:sdtPr>
          <w:id w:val="257643898"/>
          <w:placeholder>
            <w:docPart w:val="C2438C5D87D3440CB76B7F1742AF4704"/>
          </w:placeholder>
          <w:dropDownList>
            <w:listItem w:displayText="Critically Endangered" w:value="Critically Endangered"/>
            <w:listItem w:displayText="Endangered" w:value="Endangered"/>
            <w:listItem w:displayText="Vulnerable" w:value="Vulnerable"/>
            <w:listItem w:displayText="Conservation Dependant" w:value="Conservation Dependant"/>
            <w:listItem w:displayText="Extinct in the Wild" w:value="Extinct in the Wild"/>
          </w:dropDownList>
        </w:sdtPr>
        <w:sdtEndPr/>
        <w:sdtContent>
          <w:r w:rsidR="00EC33D3">
            <w:t>Endangered</w:t>
          </w:r>
        </w:sdtContent>
      </w:sdt>
      <w:r w:rsidR="005306BA" w:rsidRPr="006E3B57">
        <w:t xml:space="preserve"> </w:t>
      </w:r>
      <w:r w:rsidR="004D2790" w:rsidRPr="006E3B57">
        <w:t>under criteria 2</w:t>
      </w:r>
      <w:r w:rsidR="00865691">
        <w:t>, 3</w:t>
      </w:r>
      <w:r w:rsidR="00DE0EE4">
        <w:t xml:space="preserve"> and</w:t>
      </w:r>
      <w:r w:rsidR="004D2790" w:rsidRPr="006E3B57">
        <w:t xml:space="preserve"> </w:t>
      </w:r>
      <w:r w:rsidR="00DE0EE4">
        <w:t>4</w:t>
      </w:r>
      <w:r w:rsidR="004D2790" w:rsidRPr="006E3B57">
        <w:t>. The Committee’s assessment is at Attachment A</w:t>
      </w:r>
      <w:r w:rsidR="00972E40" w:rsidRPr="006E3B57">
        <w:t xml:space="preserve">. </w:t>
      </w:r>
      <w:r w:rsidR="004D2790" w:rsidRPr="006E3B57">
        <w:t>The Committee</w:t>
      </w:r>
      <w:r w:rsidR="003B2A51" w:rsidRPr="006E3B57">
        <w:t>’s</w:t>
      </w:r>
      <w:r w:rsidR="004D2790" w:rsidRPr="006E3B57">
        <w:t xml:space="preserve"> assessment of the </w:t>
      </w:r>
      <w:r w:rsidR="002D5D7B">
        <w:t>sub</w:t>
      </w:r>
      <w:r w:rsidR="00F163D2">
        <w:t>species</w:t>
      </w:r>
      <w:r w:rsidR="009468FD" w:rsidRPr="006E3B57">
        <w:t>’</w:t>
      </w:r>
      <w:r w:rsidR="004D2790" w:rsidRPr="006E3B57">
        <w:t xml:space="preserve"> eligibility against each of the listing criteria is:</w:t>
      </w:r>
    </w:p>
    <w:p w14:paraId="62416C2D" w14:textId="2D5A1419" w:rsidR="004D2790" w:rsidRPr="006E3B57" w:rsidRDefault="004D2790" w:rsidP="004D2790">
      <w:pPr>
        <w:pStyle w:val="ListBullet"/>
      </w:pPr>
      <w:r w:rsidRPr="006E3B57">
        <w:t xml:space="preserve">Criterion 1: </w:t>
      </w:r>
      <w:sdt>
        <w:sdtPr>
          <w:id w:val="77107183"/>
          <w:placeholder>
            <w:docPart w:val="99A2A77E9F3F4CE28BD7312DAFED770A"/>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Ineligible" w:value="Ineligible"/>
          </w:dropDownList>
        </w:sdtPr>
        <w:sdtEndPr/>
        <w:sdtContent>
          <w:r w:rsidR="007F0A22" w:rsidRPr="006E3B57">
            <w:t>Insufficient data</w:t>
          </w:r>
        </w:sdtContent>
      </w:sdt>
    </w:p>
    <w:p w14:paraId="02DFE2EA" w14:textId="5A1596B9" w:rsidR="004D2790" w:rsidRPr="006E3B57" w:rsidRDefault="004D2790" w:rsidP="004D2790">
      <w:pPr>
        <w:pStyle w:val="ListBullet"/>
      </w:pPr>
      <w:r w:rsidRPr="006E3B57">
        <w:t xml:space="preserve">Criterion 2: </w:t>
      </w:r>
      <w:r w:rsidR="00581BA7" w:rsidRPr="00581BA7">
        <w:t>B1ab(ii,iii,iv,v)+2ab(ii,iii,iv,v)</w:t>
      </w:r>
      <w:r w:rsidR="00D17C18" w:rsidRPr="006E3B57">
        <w:t>:</w:t>
      </w:r>
      <w:r w:rsidR="00A85421" w:rsidRPr="006E3B57">
        <w:t xml:space="preserve"> </w:t>
      </w:r>
      <w:sdt>
        <w:sdtPr>
          <w:id w:val="-1042367401"/>
          <w:placeholder>
            <w:docPart w:val="26D507B345A7430794482C94B7CA279D"/>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Ineligible" w:value="Ineligible"/>
          </w:dropDownList>
        </w:sdtPr>
        <w:sdtEndPr/>
        <w:sdtContent>
          <w:r w:rsidR="003A3D5D">
            <w:t>Endangered</w:t>
          </w:r>
        </w:sdtContent>
      </w:sdt>
    </w:p>
    <w:p w14:paraId="6210DDA8" w14:textId="1E517C55" w:rsidR="004D2790" w:rsidRPr="006E3B57" w:rsidRDefault="004D2790" w:rsidP="004D2790">
      <w:pPr>
        <w:pStyle w:val="ListBullet"/>
      </w:pPr>
      <w:r w:rsidRPr="006E3B57">
        <w:t xml:space="preserve">Criterion 3: </w:t>
      </w:r>
      <w:r w:rsidR="004943BD" w:rsidRPr="00DF1F66">
        <w:rPr>
          <w:rStyle w:val="Strong"/>
          <w:b w:val="0"/>
          <w:bCs w:val="0"/>
        </w:rPr>
        <w:t xml:space="preserve">C2a(i): </w:t>
      </w:r>
      <w:sdt>
        <w:sdtPr>
          <w:id w:val="-220988100"/>
          <w:placeholder>
            <w:docPart w:val="493F1D274E26488E9DD2702BB523F48F"/>
          </w:placeholder>
          <w:dropDownList>
            <w:listItem w:displayText="Critically Endangered" w:value="Critically Endangered"/>
            <w:listItem w:displayText="Endangered" w:value="Endangered"/>
            <w:listItem w:displayText="Vulnerable" w:value="Vulnerable"/>
            <w:listItem w:displayText="Insufficient data" w:value="Insufficient data"/>
          </w:dropDownList>
        </w:sdtPr>
        <w:sdtEndPr/>
        <w:sdtContent>
          <w:r w:rsidR="004943BD">
            <w:t>Endangered</w:t>
          </w:r>
        </w:sdtContent>
      </w:sdt>
      <w:r w:rsidR="004943BD" w:rsidRPr="006E3B57">
        <w:t xml:space="preserve"> </w:t>
      </w:r>
    </w:p>
    <w:p w14:paraId="3C146E25" w14:textId="65BC7486" w:rsidR="002E32CA" w:rsidRPr="006E3B57" w:rsidRDefault="004D2790" w:rsidP="004D2790">
      <w:pPr>
        <w:pStyle w:val="ListBullet"/>
      </w:pPr>
      <w:r w:rsidRPr="006E3B57">
        <w:t>Criterion 4: D</w:t>
      </w:r>
      <w:r w:rsidR="001E17D5" w:rsidRPr="006E3B57">
        <w:t>1</w:t>
      </w:r>
      <w:r w:rsidR="00DF7678">
        <w:t>:</w:t>
      </w:r>
      <w:sdt>
        <w:sdtPr>
          <w:id w:val="-2084978900"/>
          <w:placeholder>
            <w:docPart w:val="C199B225717A460EBDF6CA77C549055D"/>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Ineligible" w:value="Ineligible"/>
          </w:dropDownList>
        </w:sdtPr>
        <w:sdtEndPr/>
        <w:sdtContent>
          <w:r w:rsidR="007F0A22" w:rsidRPr="006E3B57">
            <w:t>Endangered</w:t>
          </w:r>
        </w:sdtContent>
      </w:sdt>
    </w:p>
    <w:p w14:paraId="7DB17A16" w14:textId="3C898705" w:rsidR="005306BA" w:rsidRPr="006E3B57" w:rsidRDefault="004D2790" w:rsidP="003A06CA">
      <w:pPr>
        <w:pStyle w:val="ListBullet"/>
      </w:pPr>
      <w:r w:rsidRPr="006E3B57">
        <w:t xml:space="preserve">Criterion 5: </w:t>
      </w:r>
      <w:sdt>
        <w:sdtPr>
          <w:id w:val="1205373663"/>
          <w:placeholder>
            <w:docPart w:val="42CA0C89EE854E4D9C23F51C82B57F5A"/>
          </w:placeholder>
          <w:dropDownList>
            <w:listItem w:displayText="Critically Endangered" w:value="Critically Endangered"/>
            <w:listItem w:displayText="Endangered" w:value="Endangered"/>
            <w:listItem w:displayText="Vulnerable" w:value="Vulnerable"/>
            <w:listItem w:displayText="Insufficient data" w:value="Insufficient data"/>
          </w:dropDownList>
        </w:sdtPr>
        <w:sdtEndPr/>
        <w:sdtContent>
          <w:r w:rsidR="008B1922" w:rsidRPr="006E3B57">
            <w:t>Insufficient data</w:t>
          </w:r>
        </w:sdtContent>
      </w:sdt>
    </w:p>
    <w:p w14:paraId="01D7F1E9" w14:textId="1E4873D0" w:rsidR="00363714" w:rsidRDefault="004D2790" w:rsidP="00363714">
      <w:pPr>
        <w:pStyle w:val="ListBullet"/>
        <w:numPr>
          <w:ilvl w:val="0"/>
          <w:numId w:val="0"/>
        </w:numPr>
      </w:pPr>
      <w:r w:rsidRPr="001744BD">
        <w:t xml:space="preserve">The main factors that make the </w:t>
      </w:r>
      <w:r w:rsidR="002D5D7B" w:rsidRPr="001744BD">
        <w:t>sub</w:t>
      </w:r>
      <w:r w:rsidR="00F163D2" w:rsidRPr="001744BD">
        <w:t>species</w:t>
      </w:r>
      <w:r w:rsidRPr="001744BD">
        <w:t xml:space="preserve"> eligible for listing in the </w:t>
      </w:r>
      <w:sdt>
        <w:sdtPr>
          <w:id w:val="-775248640"/>
          <w:placeholder>
            <w:docPart w:val="BA7101C561544322BEE1E3E253280602"/>
          </w:placeholder>
          <w:dropDownList>
            <w:listItem w:displayText="Critically Endangered" w:value="Critically Endangered"/>
            <w:listItem w:displayText="Endangered" w:value="Endangered"/>
            <w:listItem w:displayText="Vulnerable" w:value="Vulnerable"/>
            <w:listItem w:displayText="Conservation Dependant" w:value="Conservation Dependant"/>
            <w:listItem w:displayText="Extinct in the Wild" w:value="Extinct in the Wild"/>
          </w:dropDownList>
        </w:sdtPr>
        <w:sdtEndPr/>
        <w:sdtContent>
          <w:r w:rsidR="00A31A6A" w:rsidRPr="001744BD">
            <w:t>Endangered</w:t>
          </w:r>
        </w:sdtContent>
      </w:sdt>
      <w:r w:rsidR="00624A10" w:rsidRPr="001744BD">
        <w:t xml:space="preserve"> </w:t>
      </w:r>
      <w:r w:rsidRPr="001744BD">
        <w:t xml:space="preserve">category </w:t>
      </w:r>
      <w:r w:rsidR="00363714" w:rsidRPr="001744BD">
        <w:t>are:</w:t>
      </w:r>
      <w:r w:rsidR="000B143F" w:rsidRPr="001744BD">
        <w:t xml:space="preserve"> a very low number of mature individuals</w:t>
      </w:r>
      <w:r w:rsidR="00F1450F" w:rsidRPr="001744BD">
        <w:t>;</w:t>
      </w:r>
      <w:r w:rsidR="00363714" w:rsidRPr="001744BD">
        <w:t xml:space="preserve"> a restricted geographic distribution; </w:t>
      </w:r>
      <w:r w:rsidR="002E6F9F" w:rsidRPr="001744BD">
        <w:t>occurrence</w:t>
      </w:r>
      <w:r w:rsidR="00363714" w:rsidRPr="001744BD">
        <w:t xml:space="preserve"> at </w:t>
      </w:r>
      <w:r w:rsidR="002E6F9F" w:rsidRPr="001744BD">
        <w:t>two</w:t>
      </w:r>
      <w:r w:rsidR="00363714" w:rsidRPr="001744BD">
        <w:t xml:space="preserve"> locations; and continuing decline </w:t>
      </w:r>
      <w:r w:rsidR="00ED4126" w:rsidRPr="001744BD">
        <w:t>inferred</w:t>
      </w:r>
      <w:r w:rsidR="00363714" w:rsidRPr="001744BD">
        <w:t xml:space="preserve"> in </w:t>
      </w:r>
      <w:r w:rsidR="00865691" w:rsidRPr="001744BD">
        <w:t xml:space="preserve">the </w:t>
      </w:r>
      <w:r w:rsidR="002D5D7B" w:rsidRPr="001744BD">
        <w:t>sub</w:t>
      </w:r>
      <w:r w:rsidR="00F163D2" w:rsidRPr="001744BD">
        <w:t>species</w:t>
      </w:r>
      <w:r w:rsidR="00865691" w:rsidRPr="001744BD">
        <w:t xml:space="preserve">’ </w:t>
      </w:r>
      <w:r w:rsidR="00B20FC4" w:rsidRPr="001744BD">
        <w:rPr>
          <w:rFonts w:asciiTheme="majorHAnsi" w:hAnsiTheme="majorHAnsi"/>
          <w:lang w:eastAsia="ja-JP"/>
        </w:rPr>
        <w:t>area of occupancy</w:t>
      </w:r>
      <w:r w:rsidR="00363714" w:rsidRPr="001744BD">
        <w:t>, extent and area of habitat, number of subpopulations and number of mature individuals.</w:t>
      </w:r>
      <w:r w:rsidR="00363714" w:rsidRPr="00C4253B">
        <w:t xml:space="preserve">  </w:t>
      </w:r>
    </w:p>
    <w:p w14:paraId="03AA66D0" w14:textId="62F6F73A" w:rsidR="004D2790" w:rsidRDefault="00F163D2" w:rsidP="004D2790">
      <w:r>
        <w:t>Species</w:t>
      </w:r>
      <w:r w:rsidR="004D2790">
        <w:t xml:space="preserve"> can also be listed as threatened under state and territory legislation. For information on the current listing status of this </w:t>
      </w:r>
      <w:r w:rsidR="002D5D7B">
        <w:t>sub</w:t>
      </w:r>
      <w:r>
        <w:t>species</w:t>
      </w:r>
      <w:r w:rsidR="004D2790">
        <w:t xml:space="preserve"> under relevant state or territory legislation, see </w:t>
      </w:r>
      <w:r w:rsidR="00624A10">
        <w:t xml:space="preserve">the </w:t>
      </w:r>
      <w:hyperlink r:id="rId19" w:history="1">
        <w:r w:rsidR="0060489B">
          <w:rPr>
            <w:rStyle w:val="Hyperlink"/>
          </w:rPr>
          <w:t>S</w:t>
        </w:r>
        <w:r>
          <w:rPr>
            <w:rStyle w:val="Hyperlink"/>
          </w:rPr>
          <w:t>pecies</w:t>
        </w:r>
        <w:r w:rsidR="00624A10" w:rsidRPr="00790047">
          <w:rPr>
            <w:rStyle w:val="Hyperlink"/>
          </w:rPr>
          <w:t xml:space="preserve"> Profile and Threat</w:t>
        </w:r>
        <w:r w:rsidR="00790047">
          <w:rPr>
            <w:rStyle w:val="Hyperlink"/>
          </w:rPr>
          <w:t xml:space="preserve"> Database</w:t>
        </w:r>
      </w:hyperlink>
      <w:r w:rsidR="00624A10" w:rsidRPr="00790047">
        <w:t>.</w:t>
      </w:r>
    </w:p>
    <w:p w14:paraId="3B36E998" w14:textId="7981E21E" w:rsidR="006D3581" w:rsidRDefault="0060489B" w:rsidP="006D3581">
      <w:pPr>
        <w:pStyle w:val="Heading2"/>
        <w:ind w:left="720" w:hanging="720"/>
      </w:pPr>
      <w:r>
        <w:t>S</w:t>
      </w:r>
      <w:r w:rsidR="00F163D2">
        <w:t>pecies</w:t>
      </w:r>
      <w:r w:rsidR="006D3581">
        <w:t xml:space="preserve"> information</w:t>
      </w:r>
    </w:p>
    <w:p w14:paraId="44AC3041" w14:textId="77777777" w:rsidR="006D3581" w:rsidRDefault="006D3581" w:rsidP="00476948">
      <w:pPr>
        <w:pStyle w:val="Heading3"/>
      </w:pPr>
      <w:r>
        <w:t>Taxonomy</w:t>
      </w:r>
    </w:p>
    <w:p w14:paraId="46798C2A" w14:textId="77777777" w:rsidR="00E83822" w:rsidRPr="008511C2" w:rsidRDefault="00E83822" w:rsidP="00E83822">
      <w:bookmarkStart w:id="6" w:name="_Hlk46319676"/>
      <w:bookmarkStart w:id="7" w:name="_Ref445985062"/>
      <w:bookmarkStart w:id="8" w:name="_Toc409769199"/>
      <w:bookmarkStart w:id="9" w:name="_Toc454439316"/>
      <w:r w:rsidRPr="008511C2">
        <w:t xml:space="preserve">Conventionally accepted as </w:t>
      </w:r>
      <w:r w:rsidRPr="008511C2">
        <w:rPr>
          <w:rStyle w:val="Emphasis"/>
        </w:rPr>
        <w:t xml:space="preserve">Eucalyptus pachycalyx </w:t>
      </w:r>
      <w:r w:rsidRPr="008511C2">
        <w:rPr>
          <w:rStyle w:val="Emphasis"/>
          <w:i w:val="0"/>
          <w:iCs w:val="0"/>
        </w:rPr>
        <w:t xml:space="preserve">subsp. </w:t>
      </w:r>
      <w:r w:rsidRPr="008511C2">
        <w:rPr>
          <w:rStyle w:val="Emphasis"/>
        </w:rPr>
        <w:t>banyabba</w:t>
      </w:r>
      <w:r w:rsidRPr="008511C2">
        <w:t xml:space="preserve"> K.D. HILL. </w:t>
      </w:r>
    </w:p>
    <w:p w14:paraId="40030B83" w14:textId="77777777" w:rsidR="00E83822" w:rsidRDefault="00E83822" w:rsidP="00E83822">
      <w:r w:rsidRPr="008511C2">
        <w:t xml:space="preserve">While this taxon is accepted in the Australian Plant Census, it is not accepted in EUCLID (CANBR 2020). The authors of EUCLID do not regard </w:t>
      </w:r>
      <w:r w:rsidRPr="008511C2">
        <w:rPr>
          <w:rStyle w:val="Emphasis"/>
        </w:rPr>
        <w:t xml:space="preserve">Eucalyptus pachycalyx </w:t>
      </w:r>
      <w:r w:rsidRPr="008511C2">
        <w:rPr>
          <w:rStyle w:val="Emphasis"/>
          <w:i w:val="0"/>
          <w:iCs w:val="0"/>
        </w:rPr>
        <w:t xml:space="preserve">subsp. </w:t>
      </w:r>
      <w:r w:rsidRPr="008511C2">
        <w:rPr>
          <w:rStyle w:val="Emphasis"/>
        </w:rPr>
        <w:t>banyabba</w:t>
      </w:r>
      <w:r w:rsidRPr="008511C2">
        <w:t xml:space="preserve"> as significantly different from </w:t>
      </w:r>
      <w:r w:rsidRPr="008511C2">
        <w:rPr>
          <w:i/>
          <w:iCs/>
        </w:rPr>
        <w:t xml:space="preserve">E. pachycalyx </w:t>
      </w:r>
      <w:r w:rsidRPr="008511C2">
        <w:t>subsp.</w:t>
      </w:r>
      <w:r w:rsidRPr="008511C2">
        <w:rPr>
          <w:i/>
          <w:iCs/>
        </w:rPr>
        <w:t xml:space="preserve"> waajensis</w:t>
      </w:r>
      <w:r w:rsidRPr="008511C2">
        <w:t>, described in 1991.</w:t>
      </w:r>
      <w:r>
        <w:t xml:space="preserve"> </w:t>
      </w:r>
    </w:p>
    <w:bookmarkEnd w:id="6"/>
    <w:p w14:paraId="76E426E3" w14:textId="77777777" w:rsidR="008064B3" w:rsidRPr="008064B3" w:rsidRDefault="008064B3" w:rsidP="008064B3">
      <w:pPr>
        <w:pStyle w:val="Heading3"/>
      </w:pPr>
      <w:r w:rsidRPr="008064B3">
        <w:t>Description</w:t>
      </w:r>
    </w:p>
    <w:p w14:paraId="59D52FF8" w14:textId="32526471" w:rsidR="00E83822" w:rsidRPr="008511C2" w:rsidRDefault="00E83822" w:rsidP="00E83822">
      <w:r>
        <w:t xml:space="preserve">The Banyabba shiny-barked gum (family Myrtaceae) grows up to 10 m tall but is usually shorter, and sometimes forms mallee-like multiple trunks. The bark is smooth from the base and its colour is a metallic light or dark grey, yellow and orange. It sheds bark in scales, somewhat like </w:t>
      </w:r>
      <w:r w:rsidR="00F1450F" w:rsidRPr="00743DC3">
        <w:rPr>
          <w:i/>
          <w:iCs/>
        </w:rPr>
        <w:t>Corymbia maculata</w:t>
      </w:r>
      <w:r w:rsidR="00F1450F">
        <w:t xml:space="preserve"> (</w:t>
      </w:r>
      <w:r>
        <w:t>spotted gum</w:t>
      </w:r>
      <w:r w:rsidR="00F1450F">
        <w:t>)</w:t>
      </w:r>
      <w:r>
        <w:t xml:space="preserve">. The juvenile leaves are broad and rounded and dull grey-green. Adult leaves are similar in colour but are lance-shaped and broader, with thin, drawn-out </w:t>
      </w:r>
      <w:r>
        <w:lastRenderedPageBreak/>
        <w:t xml:space="preserve">tips, that are 5–13 cm long. The buds, in clusters of seven, are egg-shaped with a warty surface and the fruits are lumpy </w:t>
      </w:r>
      <w:r w:rsidRPr="008511C2">
        <w:t xml:space="preserve">and cup-shaped (OEH 2018). </w:t>
      </w:r>
    </w:p>
    <w:p w14:paraId="629E2A6A" w14:textId="51499E9D" w:rsidR="00E83822" w:rsidRPr="001A3C77" w:rsidRDefault="00E83822" w:rsidP="00E83822">
      <w:r w:rsidRPr="008511C2">
        <w:rPr>
          <w:rStyle w:val="Emphasis"/>
        </w:rPr>
        <w:t>Eucalyptus</w:t>
      </w:r>
      <w:r w:rsidRPr="008511C2">
        <w:rPr>
          <w:i/>
          <w:iCs/>
        </w:rPr>
        <w:t xml:space="preserve"> pachycalyx</w:t>
      </w:r>
      <w:r w:rsidRPr="008511C2">
        <w:t xml:space="preserve"> (shiny-barked gum) is a taxonomically isolated species most closely allied to </w:t>
      </w:r>
      <w:r w:rsidR="009845F0" w:rsidRPr="008511C2">
        <w:rPr>
          <w:rStyle w:val="Emphasis"/>
        </w:rPr>
        <w:t>E</w:t>
      </w:r>
      <w:r w:rsidR="009845F0">
        <w:rPr>
          <w:rStyle w:val="Emphasis"/>
        </w:rPr>
        <w:t>.</w:t>
      </w:r>
      <w:r w:rsidR="009845F0" w:rsidRPr="008511C2">
        <w:t xml:space="preserve"> </w:t>
      </w:r>
      <w:r w:rsidRPr="008511C2">
        <w:rPr>
          <w:i/>
          <w:iCs/>
        </w:rPr>
        <w:t>squamosa</w:t>
      </w:r>
      <w:r w:rsidRPr="008511C2">
        <w:t xml:space="preserve"> (scaly bark). These two taxa represent eastern outliers in the large and otherwise primarily Western Australian section Bisectaria (Pryor &amp; Johnson 1970 cited in Hill 1997).</w:t>
      </w:r>
      <w:r>
        <w:t xml:space="preserve"> </w:t>
      </w:r>
    </w:p>
    <w:p w14:paraId="153FC71F" w14:textId="77777777" w:rsidR="008064B3" w:rsidRPr="008064B3" w:rsidRDefault="008064B3" w:rsidP="008064B3">
      <w:pPr>
        <w:pStyle w:val="Heading3"/>
      </w:pPr>
      <w:r w:rsidRPr="008064B3">
        <w:t>Distribution</w:t>
      </w:r>
    </w:p>
    <w:p w14:paraId="2DB287A0" w14:textId="55F393CA" w:rsidR="00D445B8" w:rsidRDefault="00D445B8" w:rsidP="00D445B8">
      <w:r>
        <w:t>The subspecies is known from three subpopulations, two in Banyabba Nature Reserve</w:t>
      </w:r>
      <w:r w:rsidR="00604B71">
        <w:t xml:space="preserve"> (NR)</w:t>
      </w:r>
      <w:r>
        <w:t>, north-west of Grafton and one in Yuraygir State Conservation Area (SCA) south-east of Grafton</w:t>
      </w:r>
      <w:r w:rsidR="00B43CC4">
        <w:t xml:space="preserve"> discovered in 2021</w:t>
      </w:r>
      <w:r>
        <w:t xml:space="preserve">. In Banyabba </w:t>
      </w:r>
      <w:r w:rsidR="009727FA">
        <w:t>NR</w:t>
      </w:r>
      <w:r>
        <w:t xml:space="preserve">, one subpopulation occurs to the east of Lardner Trail and the other on the Sportsmans Creek Trail. The latter is the larger subpopulation at 2 ha in extent (OEH 2018). </w:t>
      </w:r>
    </w:p>
    <w:p w14:paraId="3509DCB8" w14:textId="6F58A513" w:rsidR="00D445B8" w:rsidRDefault="00D445B8" w:rsidP="00D445B8">
      <w:r>
        <w:t xml:space="preserve">The subpopulations in Banyabba </w:t>
      </w:r>
      <w:r w:rsidR="009727FA">
        <w:t xml:space="preserve">NR </w:t>
      </w:r>
      <w:r>
        <w:t xml:space="preserve">were extensively burnt in the 2019-2020 bushfires, whereas the Yuraygir SCA subpopulation was not burnt (P. Sheringham, pers comm. 27 July 2021). There are an estimated </w:t>
      </w:r>
      <w:r w:rsidR="00EF286C">
        <w:t>226</w:t>
      </w:r>
      <w:r>
        <w:t xml:space="preserve"> mature individuals of Banyabba shiny-barked gum, with further surveys required to determine the exact number of mature individuals in the Sportsman Creek Trail subpopulation (see Table 1). Additional subpopulations may exist as not all suitable habitat has been surveyed (P. Sheringham, pers comm. 27 July 2021; C. Blackmore, pers comm. 9 September 2021). </w:t>
      </w:r>
    </w:p>
    <w:p w14:paraId="074C45BF" w14:textId="36C1CCBA" w:rsidR="002E0574" w:rsidRPr="002E0574" w:rsidRDefault="002E0574" w:rsidP="00BF410F">
      <w:pPr>
        <w:keepNext/>
        <w:rPr>
          <w:b/>
          <w:bCs/>
        </w:rPr>
      </w:pPr>
      <w:r w:rsidRPr="002E0574">
        <w:rPr>
          <w:b/>
          <w:bCs/>
        </w:rPr>
        <w:t xml:space="preserve">Table 1. Subpopulations of Banyabba </w:t>
      </w:r>
      <w:r w:rsidR="009845F0">
        <w:rPr>
          <w:b/>
          <w:bCs/>
        </w:rPr>
        <w:t>s</w:t>
      </w:r>
      <w:r w:rsidRPr="002E0574">
        <w:rPr>
          <w:b/>
          <w:bCs/>
        </w:rPr>
        <w:t>hiny-barked Gum</w:t>
      </w:r>
    </w:p>
    <w:tbl>
      <w:tblPr>
        <w:tblStyle w:val="TableGrid"/>
        <w:tblW w:w="9173" w:type="dxa"/>
        <w:tblLook w:val="04A0" w:firstRow="1" w:lastRow="0" w:firstColumn="1" w:lastColumn="0" w:noHBand="0" w:noVBand="1"/>
      </w:tblPr>
      <w:tblGrid>
        <w:gridCol w:w="2449"/>
        <w:gridCol w:w="3362"/>
        <w:gridCol w:w="3362"/>
      </w:tblGrid>
      <w:tr w:rsidR="002D2B9A" w:rsidRPr="00401704" w14:paraId="139B88FF" w14:textId="77777777" w:rsidTr="37859AD5">
        <w:tc>
          <w:tcPr>
            <w:tcW w:w="2449" w:type="dxa"/>
          </w:tcPr>
          <w:p w14:paraId="3B663A5A" w14:textId="4BB3064A" w:rsidR="002D2B9A" w:rsidRPr="00401704" w:rsidRDefault="00EC47A5" w:rsidP="00BF410F">
            <w:pPr>
              <w:keepNext/>
              <w:rPr>
                <w:b/>
                <w:bCs/>
              </w:rPr>
            </w:pPr>
            <w:r>
              <w:rPr>
                <w:b/>
                <w:bCs/>
              </w:rPr>
              <w:softHyphen/>
            </w:r>
          </w:p>
        </w:tc>
        <w:tc>
          <w:tcPr>
            <w:tcW w:w="3362" w:type="dxa"/>
          </w:tcPr>
          <w:p w14:paraId="774D5152" w14:textId="540DABFD" w:rsidR="002D2B9A" w:rsidRPr="00401704" w:rsidRDefault="002D2B9A" w:rsidP="00BF410F">
            <w:pPr>
              <w:keepNext/>
              <w:rPr>
                <w:b/>
                <w:bCs/>
              </w:rPr>
            </w:pPr>
            <w:r w:rsidRPr="00401704">
              <w:rPr>
                <w:b/>
                <w:bCs/>
              </w:rPr>
              <w:t>No. of mature individuals</w:t>
            </w:r>
            <w:r>
              <w:rPr>
                <w:b/>
                <w:bCs/>
              </w:rPr>
              <w:t xml:space="preserve">  </w:t>
            </w:r>
            <w:r w:rsidR="00BA5A52">
              <w:rPr>
                <w:b/>
                <w:bCs/>
              </w:rPr>
              <w:t>(</w:t>
            </w:r>
            <w:r>
              <w:rPr>
                <w:b/>
                <w:bCs/>
              </w:rPr>
              <w:t>survey date</w:t>
            </w:r>
            <w:r w:rsidR="00BA5A52">
              <w:rPr>
                <w:b/>
                <w:bCs/>
              </w:rPr>
              <w:t>)</w:t>
            </w:r>
          </w:p>
        </w:tc>
        <w:tc>
          <w:tcPr>
            <w:tcW w:w="3362" w:type="dxa"/>
          </w:tcPr>
          <w:p w14:paraId="3BB7C208" w14:textId="3A0EA89F" w:rsidR="002D2B9A" w:rsidRPr="00401704" w:rsidRDefault="002D2B9A" w:rsidP="00BF410F">
            <w:pPr>
              <w:keepNext/>
              <w:rPr>
                <w:b/>
                <w:bCs/>
              </w:rPr>
            </w:pPr>
            <w:r w:rsidRPr="00401704">
              <w:rPr>
                <w:b/>
                <w:bCs/>
              </w:rPr>
              <w:t>Comments</w:t>
            </w:r>
          </w:p>
        </w:tc>
      </w:tr>
      <w:tr w:rsidR="008E07F9" w14:paraId="1BBD66B4" w14:textId="77777777" w:rsidTr="37859AD5">
        <w:trPr>
          <w:trHeight w:val="755"/>
        </w:trPr>
        <w:tc>
          <w:tcPr>
            <w:tcW w:w="2449" w:type="dxa"/>
          </w:tcPr>
          <w:p w14:paraId="50E35B2E" w14:textId="164FB1AC" w:rsidR="008E07F9" w:rsidRPr="006176A6" w:rsidRDefault="008E07F9" w:rsidP="00BF410F">
            <w:pPr>
              <w:pStyle w:val="TableText"/>
              <w:keepNext/>
            </w:pPr>
            <w:r w:rsidRPr="006176A6">
              <w:t>Lardner Trail</w:t>
            </w:r>
            <w:r w:rsidR="001E50C8">
              <w:t xml:space="preserve">, Banyabba </w:t>
            </w:r>
            <w:r w:rsidR="007B2F8A">
              <w:t>NR</w:t>
            </w:r>
          </w:p>
        </w:tc>
        <w:tc>
          <w:tcPr>
            <w:tcW w:w="3362" w:type="dxa"/>
          </w:tcPr>
          <w:p w14:paraId="31627865" w14:textId="1F0665C9" w:rsidR="008E07F9" w:rsidRPr="006176A6" w:rsidRDefault="008E07F9" w:rsidP="00BF410F">
            <w:pPr>
              <w:pStyle w:val="TableText"/>
              <w:keepNext/>
            </w:pPr>
            <w:r w:rsidRPr="006176A6">
              <w:t xml:space="preserve">5 </w:t>
            </w:r>
            <w:r>
              <w:t>(</w:t>
            </w:r>
            <w:r w:rsidRPr="006176A6">
              <w:t>June 2020</w:t>
            </w:r>
            <w:r>
              <w:t>)</w:t>
            </w:r>
            <w:r w:rsidRPr="006176A6">
              <w:t xml:space="preserve">     </w:t>
            </w:r>
          </w:p>
          <w:p w14:paraId="46673412" w14:textId="537B99D3" w:rsidR="008E07F9" w:rsidRPr="006176A6" w:rsidRDefault="008E07F9" w:rsidP="00BF410F">
            <w:pPr>
              <w:pStyle w:val="TableText"/>
              <w:keepNext/>
            </w:pPr>
            <w:r w:rsidRPr="006176A6">
              <w:t xml:space="preserve">28 </w:t>
            </w:r>
            <w:r>
              <w:t>(</w:t>
            </w:r>
            <w:r w:rsidRPr="006176A6">
              <w:t>June 2019</w:t>
            </w:r>
            <w:r>
              <w:t>)</w:t>
            </w:r>
          </w:p>
          <w:p w14:paraId="276DC628" w14:textId="00457AA6" w:rsidR="008E07F9" w:rsidRPr="006176A6" w:rsidRDefault="008E07F9" w:rsidP="00BF410F">
            <w:pPr>
              <w:pStyle w:val="TableText"/>
              <w:keepNext/>
            </w:pPr>
          </w:p>
        </w:tc>
        <w:tc>
          <w:tcPr>
            <w:tcW w:w="3362" w:type="dxa"/>
          </w:tcPr>
          <w:p w14:paraId="1FDA7B6A" w14:textId="0005A899" w:rsidR="008E07F9" w:rsidRPr="006176A6" w:rsidRDefault="47EF87F8" w:rsidP="00BF410F">
            <w:pPr>
              <w:pStyle w:val="TableText"/>
              <w:keepNext/>
            </w:pPr>
            <w:r>
              <w:t xml:space="preserve">Within monitoring plot 23 individuals were partially or fully consumed by </w:t>
            </w:r>
            <w:r w:rsidR="001A6219">
              <w:t xml:space="preserve">the </w:t>
            </w:r>
            <w:r w:rsidR="00321C84">
              <w:t>2019-2020</w:t>
            </w:r>
            <w:r>
              <w:t xml:space="preserve"> fires, but have </w:t>
            </w:r>
            <w:r w:rsidR="5122E9FC">
              <w:t xml:space="preserve">all </w:t>
            </w:r>
            <w:r>
              <w:t xml:space="preserve">been observed </w:t>
            </w:r>
            <w:r w:rsidR="5F55A376">
              <w:t>resprouting</w:t>
            </w:r>
            <w:r>
              <w:t xml:space="preserve"> from lignotubers; 73 resprouts observed in total. </w:t>
            </w:r>
            <w:r w:rsidR="0C24F66B">
              <w:t>Five</w:t>
            </w:r>
            <w:r>
              <w:t xml:space="preserve"> </w:t>
            </w:r>
            <w:r w:rsidR="2BC44F9F">
              <w:t xml:space="preserve">mature </w:t>
            </w:r>
            <w:r>
              <w:t xml:space="preserve">individuals </w:t>
            </w:r>
            <w:r w:rsidR="00740A1F">
              <w:t xml:space="preserve">left standing </w:t>
            </w:r>
            <w:r>
              <w:t>outside monitoring plot.</w:t>
            </w:r>
          </w:p>
        </w:tc>
      </w:tr>
      <w:tr w:rsidR="008E07F9" w14:paraId="50D5987B" w14:textId="77777777" w:rsidTr="37859AD5">
        <w:trPr>
          <w:trHeight w:val="410"/>
        </w:trPr>
        <w:tc>
          <w:tcPr>
            <w:tcW w:w="2449" w:type="dxa"/>
          </w:tcPr>
          <w:p w14:paraId="4C19CF06" w14:textId="79C35743" w:rsidR="008E07F9" w:rsidRPr="006176A6" w:rsidRDefault="008E07F9" w:rsidP="00BF410F">
            <w:pPr>
              <w:pStyle w:val="TableText"/>
              <w:keepNext/>
            </w:pPr>
            <w:r w:rsidRPr="006176A6">
              <w:t>Sportsman Creek Trail</w:t>
            </w:r>
            <w:r w:rsidR="001E50C8">
              <w:t xml:space="preserve">, Banyabba </w:t>
            </w:r>
            <w:r w:rsidR="007B2F8A">
              <w:t>NR</w:t>
            </w:r>
          </w:p>
        </w:tc>
        <w:tc>
          <w:tcPr>
            <w:tcW w:w="3362" w:type="dxa"/>
          </w:tcPr>
          <w:p w14:paraId="483F74FE" w14:textId="05C8A7F0" w:rsidR="008E07F9" w:rsidRPr="006176A6" w:rsidRDefault="00E01206" w:rsidP="00BF410F">
            <w:pPr>
              <w:pStyle w:val="TableText"/>
              <w:keepNext/>
            </w:pPr>
            <w:r>
              <w:t>45</w:t>
            </w:r>
            <w:r w:rsidR="008E07F9" w:rsidRPr="006176A6">
              <w:t xml:space="preserve"> </w:t>
            </w:r>
            <w:r w:rsidR="008E07F9">
              <w:t>(</w:t>
            </w:r>
            <w:r w:rsidR="008E07F9" w:rsidRPr="006176A6">
              <w:t>August 2020</w:t>
            </w:r>
            <w:r w:rsidR="008E07F9">
              <w:t>)</w:t>
            </w:r>
          </w:p>
          <w:p w14:paraId="1160DD3B" w14:textId="43B06CE1" w:rsidR="008E07F9" w:rsidRPr="006176A6" w:rsidRDefault="00E01206" w:rsidP="00BF410F">
            <w:pPr>
              <w:pStyle w:val="TableText"/>
              <w:keepNext/>
            </w:pPr>
            <w:r>
              <w:t>58</w:t>
            </w:r>
            <w:r w:rsidR="008E07F9" w:rsidRPr="006176A6">
              <w:t xml:space="preserve"> </w:t>
            </w:r>
            <w:r w:rsidR="008E07F9">
              <w:t>(</w:t>
            </w:r>
            <w:r w:rsidR="008E07F9" w:rsidRPr="006176A6">
              <w:t>June 2019</w:t>
            </w:r>
            <w:r w:rsidR="008E07F9">
              <w:t>)</w:t>
            </w:r>
          </w:p>
        </w:tc>
        <w:tc>
          <w:tcPr>
            <w:tcW w:w="3362" w:type="dxa"/>
          </w:tcPr>
          <w:p w14:paraId="34B08D82" w14:textId="058405CE" w:rsidR="008E07F9" w:rsidRPr="006176A6" w:rsidRDefault="5122E9FC" w:rsidP="00BF410F">
            <w:pPr>
              <w:pStyle w:val="TableText"/>
              <w:keepNext/>
            </w:pPr>
            <w:r>
              <w:t xml:space="preserve">As a result of the </w:t>
            </w:r>
            <w:r w:rsidR="6054974B">
              <w:t xml:space="preserve">2019-2020 </w:t>
            </w:r>
            <w:r>
              <w:t xml:space="preserve">fires, </w:t>
            </w:r>
            <w:r w:rsidR="29D6B751">
              <w:t>six</w:t>
            </w:r>
            <w:r w:rsidR="47EF87F8">
              <w:t xml:space="preserve"> individuals died and </w:t>
            </w:r>
            <w:r w:rsidR="1F7C3E39">
              <w:t>nine</w:t>
            </w:r>
            <w:r w:rsidR="47EF87F8">
              <w:t xml:space="preserve"> survived in monitoring plot. </w:t>
            </w:r>
            <w:r w:rsidR="1C5D92C4">
              <w:t>Seven</w:t>
            </w:r>
            <w:r w:rsidR="47EF87F8">
              <w:t xml:space="preserve"> died and 16 survived adjacent to the monitoring</w:t>
            </w:r>
            <w:r w:rsidR="679F8673">
              <w:t xml:space="preserve"> </w:t>
            </w:r>
            <w:r w:rsidR="47EF87F8">
              <w:t>plot. 345 resprouts from ground observed</w:t>
            </w:r>
            <w:r w:rsidR="79CDE14A">
              <w:t xml:space="preserve"> in total</w:t>
            </w:r>
            <w:r w:rsidR="47EF87F8">
              <w:t xml:space="preserve">. </w:t>
            </w:r>
          </w:p>
          <w:p w14:paraId="369D6FC5" w14:textId="1DEABA99" w:rsidR="008E07F9" w:rsidRPr="006176A6" w:rsidRDefault="008E07F9" w:rsidP="00BF410F">
            <w:pPr>
              <w:pStyle w:val="TableText"/>
              <w:keepNext/>
            </w:pPr>
            <w:r>
              <w:t xml:space="preserve">Area east of Sportsman’s </w:t>
            </w:r>
            <w:r w:rsidR="0078772B">
              <w:t>Creek</w:t>
            </w:r>
            <w:r>
              <w:t xml:space="preserve"> Trail</w:t>
            </w:r>
            <w:r w:rsidRPr="006176A6">
              <w:t xml:space="preserve"> requires further survey to accurately determine numbers</w:t>
            </w:r>
            <w:r w:rsidR="00F65414">
              <w:t>,</w:t>
            </w:r>
            <w:r w:rsidR="001A6219">
              <w:t xml:space="preserve"> but</w:t>
            </w:r>
            <w:r w:rsidR="00F65414">
              <w:t xml:space="preserve"> </w:t>
            </w:r>
            <w:r w:rsidR="00063139">
              <w:t xml:space="preserve">are </w:t>
            </w:r>
            <w:r w:rsidR="00F65414">
              <w:t xml:space="preserve">estimated at </w:t>
            </w:r>
            <w:r w:rsidR="00FE4F46">
              <w:t xml:space="preserve"> </w:t>
            </w:r>
            <w:r w:rsidR="00C6175C">
              <w:t>no more than</w:t>
            </w:r>
            <w:r w:rsidR="00FE4F46">
              <w:t xml:space="preserve"> </w:t>
            </w:r>
            <w:r w:rsidR="00F65414">
              <w:t>20</w:t>
            </w:r>
            <w:r w:rsidR="0078772B">
              <w:t xml:space="preserve"> (C. Blackmore, pers comm. 9 September 2021)</w:t>
            </w:r>
            <w:r w:rsidR="00F65414">
              <w:t xml:space="preserve">. </w:t>
            </w:r>
          </w:p>
        </w:tc>
      </w:tr>
      <w:tr w:rsidR="002D2B9A" w14:paraId="732D2430" w14:textId="77777777" w:rsidTr="37859AD5">
        <w:trPr>
          <w:trHeight w:val="64"/>
        </w:trPr>
        <w:tc>
          <w:tcPr>
            <w:tcW w:w="2449" w:type="dxa"/>
          </w:tcPr>
          <w:p w14:paraId="3885C5FF" w14:textId="06518EAE" w:rsidR="002D2B9A" w:rsidRPr="006176A6" w:rsidRDefault="002D2B9A" w:rsidP="00BF410F">
            <w:pPr>
              <w:pStyle w:val="TableText"/>
              <w:keepNext/>
            </w:pPr>
            <w:r w:rsidRPr="006176A6">
              <w:t>Yuraygir</w:t>
            </w:r>
            <w:r w:rsidR="006116CA">
              <w:t xml:space="preserve"> SCA</w:t>
            </w:r>
          </w:p>
        </w:tc>
        <w:tc>
          <w:tcPr>
            <w:tcW w:w="3362" w:type="dxa"/>
          </w:tcPr>
          <w:p w14:paraId="50BF4E07" w14:textId="562FB11F" w:rsidR="002D2B9A" w:rsidRPr="006176A6" w:rsidRDefault="00811F59" w:rsidP="00BF410F">
            <w:pPr>
              <w:pStyle w:val="TableText"/>
              <w:keepNext/>
            </w:pPr>
            <w:r>
              <w:t>176</w:t>
            </w:r>
            <w:r w:rsidR="002D2B9A" w:rsidRPr="006176A6">
              <w:t xml:space="preserve"> </w:t>
            </w:r>
            <w:r w:rsidR="00D56869">
              <w:t>(</w:t>
            </w:r>
            <w:r>
              <w:t>November</w:t>
            </w:r>
            <w:r w:rsidR="002D2B9A" w:rsidRPr="006176A6">
              <w:t xml:space="preserve"> 2021</w:t>
            </w:r>
            <w:r w:rsidR="00D56869">
              <w:t>)</w:t>
            </w:r>
          </w:p>
        </w:tc>
        <w:tc>
          <w:tcPr>
            <w:tcW w:w="3362" w:type="dxa"/>
          </w:tcPr>
          <w:p w14:paraId="2EA46115" w14:textId="069BD203" w:rsidR="002D2B9A" w:rsidRPr="006176A6" w:rsidRDefault="005A3296" w:rsidP="00BF410F">
            <w:pPr>
              <w:pStyle w:val="TableText"/>
              <w:keepNext/>
            </w:pPr>
            <w:r w:rsidRPr="19B90BFE">
              <w:t xml:space="preserve">All adult trees. Fresh buds and </w:t>
            </w:r>
            <w:r w:rsidR="001A6219">
              <w:t>f</w:t>
            </w:r>
            <w:r w:rsidRPr="19B90BFE">
              <w:t>ruiting</w:t>
            </w:r>
            <w:r w:rsidR="00612520">
              <w:t xml:space="preserve">. </w:t>
            </w:r>
            <w:r w:rsidRPr="19B90BFE">
              <w:t>Discovered in 2021</w:t>
            </w:r>
            <w:r w:rsidR="00E70ED0">
              <w:t xml:space="preserve"> (P. Sheringham, pers comm. 27 July 2021)</w:t>
            </w:r>
            <w:r>
              <w:t xml:space="preserve">. </w:t>
            </w:r>
          </w:p>
        </w:tc>
      </w:tr>
      <w:tr w:rsidR="002D2B9A" w14:paraId="64035797" w14:textId="77777777" w:rsidTr="37859AD5">
        <w:tc>
          <w:tcPr>
            <w:tcW w:w="2449" w:type="dxa"/>
          </w:tcPr>
          <w:p w14:paraId="4F87E838" w14:textId="7C024A2D" w:rsidR="002D2B9A" w:rsidRPr="006176A6" w:rsidRDefault="002D2B9A" w:rsidP="00BF410F">
            <w:pPr>
              <w:pStyle w:val="TableText"/>
              <w:keepNext/>
            </w:pPr>
            <w:r w:rsidRPr="006176A6">
              <w:t>Total</w:t>
            </w:r>
          </w:p>
        </w:tc>
        <w:tc>
          <w:tcPr>
            <w:tcW w:w="3362" w:type="dxa"/>
          </w:tcPr>
          <w:p w14:paraId="2BE499BE" w14:textId="09B9364D" w:rsidR="002D2B9A" w:rsidRPr="006176A6" w:rsidRDefault="00811F59" w:rsidP="00BF410F">
            <w:pPr>
              <w:pStyle w:val="TableText"/>
              <w:keepNext/>
            </w:pPr>
            <w:r>
              <w:t>226</w:t>
            </w:r>
          </w:p>
        </w:tc>
        <w:tc>
          <w:tcPr>
            <w:tcW w:w="3362" w:type="dxa"/>
          </w:tcPr>
          <w:p w14:paraId="792D903C" w14:textId="77777777" w:rsidR="002D2B9A" w:rsidRPr="006176A6" w:rsidRDefault="002D2B9A" w:rsidP="00BF410F">
            <w:pPr>
              <w:pStyle w:val="TableText"/>
              <w:keepNext/>
            </w:pPr>
          </w:p>
        </w:tc>
      </w:tr>
    </w:tbl>
    <w:p w14:paraId="5D6E364E" w14:textId="77777777" w:rsidR="00C71029" w:rsidRDefault="00C71029" w:rsidP="008A07B5"/>
    <w:bookmarkEnd w:id="7"/>
    <w:bookmarkEnd w:id="8"/>
    <w:bookmarkEnd w:id="9"/>
    <w:p w14:paraId="05335322" w14:textId="6ADADF7F" w:rsidR="008A07B5" w:rsidRDefault="008A07B5" w:rsidP="008A07B5">
      <w:pPr>
        <w:pStyle w:val="Caption"/>
      </w:pPr>
      <w:r>
        <w:lastRenderedPageBreak/>
        <w:t xml:space="preserve">Map </w:t>
      </w:r>
      <w:r>
        <w:rPr>
          <w:noProof/>
        </w:rPr>
        <w:fldChar w:fldCharType="begin"/>
      </w:r>
      <w:r>
        <w:rPr>
          <w:noProof/>
        </w:rPr>
        <w:instrText xml:space="preserve"> SEQ Map \* ARABIC </w:instrText>
      </w:r>
      <w:r>
        <w:rPr>
          <w:noProof/>
        </w:rPr>
        <w:fldChar w:fldCharType="separate"/>
      </w:r>
      <w:r w:rsidR="00AE38A0">
        <w:rPr>
          <w:noProof/>
        </w:rPr>
        <w:t>1</w:t>
      </w:r>
      <w:r>
        <w:rPr>
          <w:noProof/>
        </w:rPr>
        <w:fldChar w:fldCharType="end"/>
      </w:r>
      <w:r>
        <w:t xml:space="preserve"> Modelled distribution of </w:t>
      </w:r>
      <w:r w:rsidR="00C96ADC">
        <w:t>Banyabba shiny-barked gum</w:t>
      </w:r>
    </w:p>
    <w:p w14:paraId="1D08F84D" w14:textId="604F7F0F" w:rsidR="008A07B5" w:rsidRDefault="00882800" w:rsidP="008A07B5">
      <w:pPr>
        <w:pStyle w:val="Picture"/>
      </w:pPr>
      <w:r>
        <w:drawing>
          <wp:inline distT="0" distB="0" distL="0" distR="0" wp14:anchorId="4E691340" wp14:editId="2E639E92">
            <wp:extent cx="5759450" cy="4066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4066540"/>
                    </a:xfrm>
                    <a:prstGeom prst="rect">
                      <a:avLst/>
                    </a:prstGeom>
                    <a:noFill/>
                    <a:ln>
                      <a:noFill/>
                    </a:ln>
                  </pic:spPr>
                </pic:pic>
              </a:graphicData>
            </a:graphic>
          </wp:inline>
        </w:drawing>
      </w:r>
    </w:p>
    <w:p w14:paraId="7C2A573E" w14:textId="169C40B4" w:rsidR="008A07B5" w:rsidRDefault="008A07B5" w:rsidP="008A07B5">
      <w:pPr>
        <w:pStyle w:val="FigureTableNoteSource"/>
      </w:pPr>
      <w:r>
        <w:t xml:space="preserve">Source: Base map Geoscience Australia; </w:t>
      </w:r>
      <w:r w:rsidR="00F163D2">
        <w:t>species</w:t>
      </w:r>
      <w:r>
        <w:t xml:space="preserve"> distribution data </w:t>
      </w:r>
      <w:hyperlink r:id="rId21" w:history="1">
        <w:r w:rsidR="001C1325">
          <w:rPr>
            <w:rStyle w:val="Hyperlink"/>
          </w:rPr>
          <w:t>S</w:t>
        </w:r>
        <w:r w:rsidR="00F163D2">
          <w:rPr>
            <w:rStyle w:val="Hyperlink"/>
          </w:rPr>
          <w:t>pecies</w:t>
        </w:r>
        <w:r w:rsidRPr="008064B3">
          <w:rPr>
            <w:rStyle w:val="Hyperlink"/>
          </w:rPr>
          <w:t xml:space="preserve"> of National Environmental Significance</w:t>
        </w:r>
      </w:hyperlink>
      <w:r>
        <w:t xml:space="preserve"> database.</w:t>
      </w:r>
    </w:p>
    <w:p w14:paraId="7F61EB58" w14:textId="77777777" w:rsidR="008A07B5" w:rsidRDefault="008A07B5" w:rsidP="008A07B5">
      <w:pPr>
        <w:pStyle w:val="FigureTableNoteSource"/>
        <w:spacing w:after="120"/>
        <w:rPr>
          <w:rFonts w:cs="Calibri"/>
          <w:szCs w:val="18"/>
        </w:rPr>
      </w:pPr>
      <w:r>
        <w:rPr>
          <w:b/>
          <w:bCs/>
        </w:rPr>
        <w:t>Caveat</w:t>
      </w:r>
      <w:r>
        <w:t xml:space="preserve">: The information presented in this map has been provided by a range of groups and agencies. While every effort has been made to ensure accuracy and completeness, no guarantee is given, nor responsibility taken by the Commonwealth for errors or omissions, and the Commonwealth does not accept responsibility in respect of any information or advice given in relation to, or as a consequence of, anything containing herein. </w:t>
      </w:r>
    </w:p>
    <w:p w14:paraId="6A8E78B1" w14:textId="64E37580" w:rsidR="008A07B5" w:rsidRPr="0021393C" w:rsidRDefault="001C1325" w:rsidP="008A07B5">
      <w:pPr>
        <w:pStyle w:val="FigureTableNoteSource"/>
      </w:pPr>
      <w:r>
        <w:rPr>
          <w:b/>
          <w:bCs/>
        </w:rPr>
        <w:t>S</w:t>
      </w:r>
      <w:r w:rsidR="00F163D2">
        <w:rPr>
          <w:b/>
          <w:bCs/>
        </w:rPr>
        <w:t>pecies</w:t>
      </w:r>
      <w:r w:rsidR="008A07B5">
        <w:rPr>
          <w:b/>
          <w:bCs/>
        </w:rPr>
        <w:t xml:space="preserve"> distribution mapping</w:t>
      </w:r>
      <w:r w:rsidR="008A07B5">
        <w:t xml:space="preserve">: The </w:t>
      </w:r>
      <w:r w:rsidR="00F163D2">
        <w:t>species</w:t>
      </w:r>
      <w:r w:rsidR="008A07B5">
        <w:t xml:space="preserve"> distribution mapping categories are indicative only and aim to capture (a) the specific habitat type or geographic feature that represents to recent observed locations of the </w:t>
      </w:r>
      <w:r w:rsidR="00F163D2">
        <w:t>species</w:t>
      </w:r>
      <w:r w:rsidR="008A07B5">
        <w:t xml:space="preserve"> (known to occur) or preferred habitat occurring in close proximity to these locations (likely to occur); and (b) the broad environmental envelope or geographic region that encompasses all areas that could provide habitat for the </w:t>
      </w:r>
      <w:r w:rsidR="00F163D2">
        <w:t>species</w:t>
      </w:r>
      <w:r w:rsidR="008A07B5">
        <w:t xml:space="preserve"> (may occur). These presence categories are created using an extensive database of </w:t>
      </w:r>
      <w:r w:rsidR="00F163D2">
        <w:t>species</w:t>
      </w:r>
      <w:r w:rsidR="008A07B5">
        <w:t xml:space="preserve"> observations records, national and regional-scale environmental data, environmental modelling techniques and documented scientific research.</w:t>
      </w:r>
    </w:p>
    <w:p w14:paraId="39AC3D96" w14:textId="77777777" w:rsidR="00C304AA" w:rsidRDefault="00C304AA" w:rsidP="00C304AA">
      <w:pPr>
        <w:pStyle w:val="Heading3"/>
        <w:ind w:left="964" w:hanging="964"/>
      </w:pPr>
      <w:r>
        <w:t>Cultural and community significance</w:t>
      </w:r>
    </w:p>
    <w:p w14:paraId="74A57784" w14:textId="77777777" w:rsidR="00B02C45" w:rsidRDefault="00B02C45" w:rsidP="00B02C45">
      <w:pPr>
        <w:rPr>
          <w:rFonts w:cstheme="minorHAnsi"/>
        </w:rPr>
      </w:pPr>
      <w:r w:rsidRPr="00F37FCA">
        <w:rPr>
          <w:rFonts w:cstheme="minorHAnsi"/>
        </w:rPr>
        <w:t>The cultural, customary and spiritual significance of species and the ecological communities they form are diverse and varied for Indigenous Australians and their stewardship of Country. This section describes some examples of this significance but is not intended to be comprehensive or applicable to, or speak for, Indigenous Australians. Such knowledge may be held by Indigenous Australians who are the custodians of this knowledge and have the rights to decide how this knowledge is shared and used.</w:t>
      </w:r>
    </w:p>
    <w:p w14:paraId="0E94403D" w14:textId="0CE9912D" w:rsidR="00CF7187" w:rsidRDefault="00CF7187" w:rsidP="00CF7187">
      <w:pPr>
        <w:keepLines/>
      </w:pPr>
      <w:r>
        <w:t xml:space="preserve">The Banyabba shiny-barked gum and its habitat </w:t>
      </w:r>
      <w:r w:rsidR="00121055">
        <w:t xml:space="preserve">in Banyabba </w:t>
      </w:r>
      <w:r w:rsidR="00E5547A">
        <w:t>NR</w:t>
      </w:r>
      <w:r w:rsidR="00121055">
        <w:t xml:space="preserve"> </w:t>
      </w:r>
      <w:r>
        <w:t xml:space="preserve">occur on </w:t>
      </w:r>
      <w:r w:rsidR="7FDB90BF">
        <w:t xml:space="preserve">the </w:t>
      </w:r>
      <w:r>
        <w:t xml:space="preserve">Country </w:t>
      </w:r>
      <w:r w:rsidR="7AB6E966">
        <w:t xml:space="preserve">of </w:t>
      </w:r>
      <w:r>
        <w:t xml:space="preserve">the Bandjalung People. The Bandjalung People have lived on Country since the beginning of the Dreaming. Native title rights of the Bandjalang People over Banyabba </w:t>
      </w:r>
      <w:r w:rsidR="00E5547A">
        <w:t>NR</w:t>
      </w:r>
      <w:r>
        <w:t xml:space="preserve"> have been legally recognised by the Federal Court of Australia (2013). This reserve is part of a landscape of cultural importance to the Bandjalung People and these lands will continue to be places of ceremony, learning and inspiration for generations to come. The NSW National Parks and Wildlife Service is working with the Bandjalang People to help promote culture and reconciliation within the Banyabba </w:t>
      </w:r>
      <w:r w:rsidR="00E5547A">
        <w:t>NR</w:t>
      </w:r>
      <w:r>
        <w:t xml:space="preserve"> </w:t>
      </w:r>
      <w:r>
        <w:fldChar w:fldCharType="begin"/>
      </w:r>
      <w:r>
        <w:instrText xml:space="preserve"> ADDIN EN.CITE &lt;EndNote&gt;&lt;Cite&gt;&lt;Author&gt;NPWS&lt;/Author&gt;&lt;Year&gt;2020&lt;/Year&gt;&lt;RecNum&gt;50&lt;/RecNum&gt;&lt;DisplayText&gt;(NPWS 2020)&lt;/DisplayText&gt;&lt;record&gt;&lt;rec-number&gt;50&lt;/rec-number&gt;&lt;foreign-keys&gt;&lt;key app="EN" db-id="p2z0twtvz9z0xke5fdtpr0scdr5x2xa25d2f" timestamp="1601612041"&gt;50&lt;/key&gt;&lt;/foreign-keys&gt;&lt;ref-type name="Web Page"&gt;12&lt;/ref-type&gt;&lt;contributors&gt;&lt;authors&gt;&lt;author&gt;NPWS&lt;/author&gt;&lt;/authors&gt;&lt;/contributors&gt;&lt;titles&gt;&lt;title&gt;Banyabba Nature Reserve&lt;/title&gt;&lt;/titles&gt;&lt;number&gt;2 October 2020&lt;/number&gt;&lt;dates&gt;&lt;year&gt;2020&lt;/year&gt;&lt;/dates&gt;&lt;label&gt;Cultural Signficance&lt;/label&gt;&lt;urls&gt;&lt;related-urls&gt;&lt;url&gt;https://www.nationalparks.nsw.gov.au/visit-a-park/parks/banyabba-nature-reserve&lt;/url&gt;&lt;/related-urls&gt;&lt;/urls&gt;&lt;/record&gt;&lt;/Cite&gt;&lt;/EndNote&gt;</w:instrText>
      </w:r>
      <w:r>
        <w:fldChar w:fldCharType="separate"/>
      </w:r>
      <w:r w:rsidRPr="37859AD5">
        <w:rPr>
          <w:noProof/>
        </w:rPr>
        <w:t>(NPWS 2020</w:t>
      </w:r>
      <w:r w:rsidR="00C3016E" w:rsidRPr="37859AD5">
        <w:rPr>
          <w:noProof/>
        </w:rPr>
        <w:t>a</w:t>
      </w:r>
      <w:r w:rsidRPr="37859AD5">
        <w:rPr>
          <w:noProof/>
        </w:rPr>
        <w:t>)</w:t>
      </w:r>
      <w:r>
        <w:fldChar w:fldCharType="end"/>
      </w:r>
      <w:r>
        <w:t>.</w:t>
      </w:r>
    </w:p>
    <w:p w14:paraId="037B881E" w14:textId="3656BDF1" w:rsidR="00121055" w:rsidRDefault="00C164CC" w:rsidP="00C164CC">
      <w:r>
        <w:t>One subpopulation of the</w:t>
      </w:r>
      <w:r w:rsidRPr="00C164CC">
        <w:t xml:space="preserve"> Banyabba shiny-barked gum</w:t>
      </w:r>
      <w:r>
        <w:t xml:space="preserve"> occurs in </w:t>
      </w:r>
      <w:r w:rsidR="00121055" w:rsidRPr="007D03ED">
        <w:t xml:space="preserve">Yuraygir </w:t>
      </w:r>
      <w:r w:rsidR="00014100">
        <w:t>State Conservation Area,</w:t>
      </w:r>
      <w:r w:rsidR="00121055">
        <w:t xml:space="preserve"> </w:t>
      </w:r>
      <w:r w:rsidR="00014100">
        <w:t xml:space="preserve">which is traditional Country of the Yaegl </w:t>
      </w:r>
      <w:r w:rsidR="00121055">
        <w:t xml:space="preserve">and Gumbaingirr People. Many Gumbaingirr and Yaegl </w:t>
      </w:r>
      <w:r w:rsidR="00014100">
        <w:t>People</w:t>
      </w:r>
      <w:r w:rsidR="00121055">
        <w:t xml:space="preserve"> still live in the area </w:t>
      </w:r>
      <w:r w:rsidR="00014100">
        <w:t>and</w:t>
      </w:r>
      <w:r w:rsidR="00121055">
        <w:t xml:space="preserve"> retain traditional knowledge of the landscape, its resources and locations of places of mythological and spiritual significance (NPWS 2003). </w:t>
      </w:r>
    </w:p>
    <w:p w14:paraId="047060B1" w14:textId="21BDAF70" w:rsidR="00C304AA" w:rsidRDefault="00C304AA" w:rsidP="00C304AA">
      <w:pPr>
        <w:pStyle w:val="Heading3"/>
        <w:ind w:left="964" w:hanging="964"/>
      </w:pPr>
      <w:r>
        <w:t>Relevant biology and ecology</w:t>
      </w:r>
    </w:p>
    <w:p w14:paraId="05002C64" w14:textId="5643AD64" w:rsidR="001F79CE" w:rsidRPr="001F79CE" w:rsidRDefault="001F79CE" w:rsidP="001F79CE">
      <w:pPr>
        <w:rPr>
          <w:i/>
          <w:iCs/>
        </w:rPr>
      </w:pPr>
      <w:r w:rsidRPr="001F79CE">
        <w:rPr>
          <w:i/>
          <w:iCs/>
        </w:rPr>
        <w:t>Reproductive biology</w:t>
      </w:r>
    </w:p>
    <w:p w14:paraId="5D6A7FA9" w14:textId="0A543E4B" w:rsidR="00533151" w:rsidRPr="00533151" w:rsidRDefault="00F81A92" w:rsidP="00533151">
      <w:r>
        <w:t xml:space="preserve">There is </w:t>
      </w:r>
      <w:r w:rsidR="00D57B2D">
        <w:t>limited</w:t>
      </w:r>
      <w:r>
        <w:t xml:space="preserve"> information on the </w:t>
      </w:r>
      <w:r w:rsidR="00C96ADC">
        <w:t>Banyabba shiny-barked gum</w:t>
      </w:r>
      <w:r>
        <w:t>’s reproductive</w:t>
      </w:r>
      <w:r w:rsidR="00B97A4B">
        <w:t xml:space="preserve"> biology or </w:t>
      </w:r>
      <w:r w:rsidR="005808E2">
        <w:t>pollinators</w:t>
      </w:r>
      <w:r w:rsidR="001E2499">
        <w:t xml:space="preserve">, although the </w:t>
      </w:r>
      <w:r w:rsidR="002D5D7B">
        <w:t>sub</w:t>
      </w:r>
      <w:r w:rsidR="00F163D2">
        <w:t>species</w:t>
      </w:r>
      <w:r w:rsidR="001E2499">
        <w:t xml:space="preserve"> has been observed fruiting in</w:t>
      </w:r>
      <w:r w:rsidR="00351287">
        <w:t xml:space="preserve"> May</w:t>
      </w:r>
      <w:r w:rsidR="004B52FA">
        <w:t xml:space="preserve"> (P. Sheringham, pers comm. 27 July 2021)</w:t>
      </w:r>
      <w:r w:rsidR="00B97A4B">
        <w:t xml:space="preserve">. </w:t>
      </w:r>
      <w:r w:rsidR="00533151">
        <w:t xml:space="preserve">Although </w:t>
      </w:r>
      <w:r w:rsidR="00F127EA">
        <w:t xml:space="preserve">it </w:t>
      </w:r>
      <w:r w:rsidR="00533151">
        <w:t>produces viable seed</w:t>
      </w:r>
      <w:r w:rsidR="00B04FA4">
        <w:t xml:space="preserve"> (some of which is stored at </w:t>
      </w:r>
      <w:r w:rsidR="23468422">
        <w:t xml:space="preserve">NSW </w:t>
      </w:r>
      <w:r w:rsidR="00B04FA4">
        <w:t>Plant Bank)</w:t>
      </w:r>
      <w:r w:rsidR="00533151">
        <w:t xml:space="preserve">, </w:t>
      </w:r>
      <w:r w:rsidR="79E36202">
        <w:t xml:space="preserve">no seedling recruitment has been observed in wild populations. </w:t>
      </w:r>
      <w:r w:rsidR="5935D49B">
        <w:t xml:space="preserve">The </w:t>
      </w:r>
      <w:r w:rsidR="00E5547A">
        <w:t>subspecies</w:t>
      </w:r>
      <w:r w:rsidR="00533151">
        <w:t xml:space="preserve"> </w:t>
      </w:r>
      <w:r w:rsidR="3CA04047">
        <w:t xml:space="preserve">regenerates from </w:t>
      </w:r>
      <w:r w:rsidR="00533151">
        <w:t>basal and lignotuber sprouting</w:t>
      </w:r>
      <w:r w:rsidR="6456B008">
        <w:t>, as well as epicormic shoots</w:t>
      </w:r>
      <w:r w:rsidR="62446782">
        <w:t xml:space="preserve"> when burnt</w:t>
      </w:r>
      <w:r w:rsidR="00533151">
        <w:t xml:space="preserve"> </w:t>
      </w:r>
      <w:r w:rsidR="00B04FA4" w:rsidRPr="37859AD5">
        <w:rPr>
          <w:rFonts w:asciiTheme="majorHAnsi" w:hAnsiTheme="majorHAnsi"/>
        </w:rPr>
        <w:t>(C. Blackmore, pers comm. 6 August 2021)</w:t>
      </w:r>
      <w:r w:rsidR="00533151">
        <w:t xml:space="preserve">. </w:t>
      </w:r>
    </w:p>
    <w:p w14:paraId="1C3FC828" w14:textId="4D33BFC9" w:rsidR="00752613" w:rsidRPr="00752613" w:rsidRDefault="00752613" w:rsidP="008A07B5">
      <w:pPr>
        <w:rPr>
          <w:i/>
          <w:iCs/>
        </w:rPr>
      </w:pPr>
      <w:r w:rsidRPr="00752613">
        <w:rPr>
          <w:i/>
          <w:iCs/>
        </w:rPr>
        <w:t>Habitat ecology</w:t>
      </w:r>
    </w:p>
    <w:p w14:paraId="7E45119F" w14:textId="7C4B714A" w:rsidR="00A137AB" w:rsidRDefault="00A137AB" w:rsidP="00A137AB">
      <w:r>
        <w:t xml:space="preserve">The </w:t>
      </w:r>
      <w:r w:rsidR="00C96ADC">
        <w:t>Banyabba shiny-barked gum</w:t>
      </w:r>
      <w:r>
        <w:t xml:space="preserve"> is found in slight rises on shallow to skeletal sandstone soils in </w:t>
      </w:r>
      <w:r w:rsidRPr="19B90BFE">
        <w:rPr>
          <w:rFonts w:asciiTheme="majorHAnsi" w:hAnsiTheme="majorHAnsi" w:cs="Calibri"/>
          <w:color w:val="000000" w:themeColor="text1"/>
        </w:rPr>
        <w:t>dry sclerophyll forests and woodlands</w:t>
      </w:r>
      <w:r>
        <w:t xml:space="preserve"> (OEH 2018; P. Sheringham, pers comm. 27 July 2021). The </w:t>
      </w:r>
      <w:r w:rsidR="002D5D7B">
        <w:t>sub</w:t>
      </w:r>
      <w:r w:rsidR="00F163D2">
        <w:t>species</w:t>
      </w:r>
      <w:r>
        <w:t xml:space="preserve"> can be locally dominant, though sparse, over a low heathy understorey (OEH 2018). </w:t>
      </w:r>
    </w:p>
    <w:p w14:paraId="74A59452" w14:textId="619F8019" w:rsidR="00EC5980" w:rsidRDefault="00320DB0" w:rsidP="00EC5980">
      <w:r>
        <w:t xml:space="preserve">In Banyabba </w:t>
      </w:r>
      <w:r w:rsidR="00ED50E9">
        <w:t>NR</w:t>
      </w:r>
      <w:r>
        <w:t xml:space="preserve"> </w:t>
      </w:r>
      <w:r w:rsidR="00C96ADC">
        <w:t>Banyabba shiny-barked gum</w:t>
      </w:r>
      <w:r>
        <w:t xml:space="preserve"> is found in very open woodlands on sandstone benches. Associated tree </w:t>
      </w:r>
      <w:r w:rsidR="00F163D2">
        <w:t>species</w:t>
      </w:r>
      <w:r>
        <w:t xml:space="preserve"> include </w:t>
      </w:r>
      <w:r w:rsidRPr="37859AD5">
        <w:rPr>
          <w:i/>
          <w:iCs/>
        </w:rPr>
        <w:t xml:space="preserve">Corymbia gummifera </w:t>
      </w:r>
      <w:r>
        <w:t>(</w:t>
      </w:r>
      <w:r w:rsidR="002D5D7B">
        <w:t>r</w:t>
      </w:r>
      <w:r>
        <w:t xml:space="preserve">ed </w:t>
      </w:r>
      <w:r w:rsidR="002D5D7B">
        <w:t>b</w:t>
      </w:r>
      <w:r>
        <w:t>loodwood)</w:t>
      </w:r>
      <w:r w:rsidRPr="37859AD5">
        <w:rPr>
          <w:i/>
          <w:iCs/>
        </w:rPr>
        <w:t xml:space="preserve">, </w:t>
      </w:r>
      <w:r>
        <w:t>and</w:t>
      </w:r>
      <w:r w:rsidRPr="37859AD5">
        <w:rPr>
          <w:i/>
          <w:iCs/>
        </w:rPr>
        <w:t xml:space="preserve"> Angophora woodsiana </w:t>
      </w:r>
      <w:r>
        <w:t>(</w:t>
      </w:r>
      <w:r w:rsidR="002D5D7B">
        <w:t>s</w:t>
      </w:r>
      <w:r>
        <w:t>mudgee)</w:t>
      </w:r>
      <w:r w:rsidRPr="37859AD5">
        <w:rPr>
          <w:i/>
          <w:iCs/>
        </w:rPr>
        <w:t xml:space="preserve">. </w:t>
      </w:r>
      <w:r>
        <w:t xml:space="preserve">The shrub layer differs </w:t>
      </w:r>
      <w:r w:rsidR="00D70051">
        <w:t xml:space="preserve">somewhat </w:t>
      </w:r>
      <w:r>
        <w:t xml:space="preserve">from the Yuraygir SCA </w:t>
      </w:r>
      <w:r w:rsidR="009845F0">
        <w:t xml:space="preserve">subpopulation </w:t>
      </w:r>
      <w:r w:rsidR="001C28C9">
        <w:t>with</w:t>
      </w:r>
      <w:r>
        <w:t xml:space="preserve"> </w:t>
      </w:r>
      <w:r w:rsidRPr="37859AD5">
        <w:rPr>
          <w:i/>
          <w:iCs/>
        </w:rPr>
        <w:t xml:space="preserve">Leptospermum microcarpum </w:t>
      </w:r>
      <w:r>
        <w:t>(</w:t>
      </w:r>
      <w:r w:rsidR="002D5D7B">
        <w:t>s</w:t>
      </w:r>
      <w:r>
        <w:t xml:space="preserve">mall-fruited </w:t>
      </w:r>
      <w:r w:rsidR="002D5D7B">
        <w:t>t</w:t>
      </w:r>
      <w:r>
        <w:t xml:space="preserve">ea-tree), </w:t>
      </w:r>
      <w:r w:rsidRPr="37859AD5">
        <w:rPr>
          <w:i/>
          <w:iCs/>
        </w:rPr>
        <w:t>Dodonaea crucifolia, Cryptandra propinqua</w:t>
      </w:r>
      <w:r w:rsidR="00D70051">
        <w:t xml:space="preserve"> (</w:t>
      </w:r>
      <w:r w:rsidR="002D5D7B">
        <w:t>s</w:t>
      </w:r>
      <w:r w:rsidR="00D70051">
        <w:t xml:space="preserve">ilky </w:t>
      </w:r>
      <w:r w:rsidR="002D5D7B">
        <w:t>c</w:t>
      </w:r>
      <w:r w:rsidR="00D70051">
        <w:t>ryptandra)</w:t>
      </w:r>
      <w:r w:rsidRPr="37859AD5">
        <w:rPr>
          <w:i/>
          <w:iCs/>
        </w:rPr>
        <w:t>, Acacia juncifolia</w:t>
      </w:r>
      <w:r w:rsidR="00CC4658">
        <w:t xml:space="preserve"> (</w:t>
      </w:r>
      <w:r w:rsidR="002D5D7B">
        <w:t>r</w:t>
      </w:r>
      <w:r w:rsidR="00CC4658">
        <w:t xml:space="preserve">ush-leaf </w:t>
      </w:r>
      <w:r w:rsidR="002D5D7B">
        <w:t>w</w:t>
      </w:r>
      <w:r w:rsidR="00CC4658">
        <w:t>attle)</w:t>
      </w:r>
      <w:r w:rsidR="00063139">
        <w:t xml:space="preserve"> and</w:t>
      </w:r>
      <w:r w:rsidRPr="37859AD5">
        <w:rPr>
          <w:i/>
          <w:iCs/>
        </w:rPr>
        <w:t xml:space="preserve"> Isopogon mnoraifolius</w:t>
      </w:r>
      <w:r w:rsidR="00063139" w:rsidRPr="37859AD5">
        <w:rPr>
          <w:i/>
          <w:iCs/>
        </w:rPr>
        <w:t xml:space="preserve"> </w:t>
      </w:r>
      <w:r w:rsidR="00063139">
        <w:t>occurring.</w:t>
      </w:r>
      <w:r w:rsidRPr="37859AD5">
        <w:rPr>
          <w:i/>
          <w:iCs/>
        </w:rPr>
        <w:t xml:space="preserve"> </w:t>
      </w:r>
      <w:r>
        <w:t xml:space="preserve">The ground layer consists of grasses and sedges including </w:t>
      </w:r>
      <w:r w:rsidRPr="37859AD5">
        <w:rPr>
          <w:i/>
          <w:iCs/>
        </w:rPr>
        <w:t>Ptilothrix deusta</w:t>
      </w:r>
      <w:r w:rsidR="00CC4658">
        <w:t xml:space="preserve"> (</w:t>
      </w:r>
      <w:r w:rsidR="002D5D7B">
        <w:t>f</w:t>
      </w:r>
      <w:r w:rsidR="00CC4658">
        <w:t xml:space="preserve">eather </w:t>
      </w:r>
      <w:r w:rsidR="002D5D7B">
        <w:t>s</w:t>
      </w:r>
      <w:r w:rsidR="00CC4658">
        <w:t>edge)</w:t>
      </w:r>
      <w:r>
        <w:t xml:space="preserve"> and</w:t>
      </w:r>
      <w:r w:rsidRPr="37859AD5">
        <w:rPr>
          <w:i/>
          <w:iCs/>
        </w:rPr>
        <w:t xml:space="preserve"> Prostanthera sejuncta</w:t>
      </w:r>
      <w:r w:rsidR="00284E7F">
        <w:t xml:space="preserve"> (</w:t>
      </w:r>
      <w:r w:rsidR="002D5D7B">
        <w:t>s</w:t>
      </w:r>
      <w:r w:rsidR="00284E7F">
        <w:t xml:space="preserve">piny </w:t>
      </w:r>
      <w:r w:rsidR="002D5D7B">
        <w:t>m</w:t>
      </w:r>
      <w:r w:rsidR="00284E7F">
        <w:t>intbush)</w:t>
      </w:r>
      <w:r w:rsidR="00EC5980">
        <w:t xml:space="preserve"> (P. Sheringham, pers comm. 2</w:t>
      </w:r>
      <w:r w:rsidR="001B0079">
        <w:t xml:space="preserve"> August</w:t>
      </w:r>
      <w:r w:rsidR="00EC5980">
        <w:t xml:space="preserve"> 2021). </w:t>
      </w:r>
    </w:p>
    <w:p w14:paraId="4C0E5DBE" w14:textId="1FF60AA4" w:rsidR="00471646" w:rsidRDefault="00A65C55" w:rsidP="00471646">
      <w:r>
        <w:t>In Yuraygir State Conservation Area, a</w:t>
      </w:r>
      <w:r w:rsidR="00471646">
        <w:t xml:space="preserve">ssociated tree </w:t>
      </w:r>
      <w:r w:rsidR="00F163D2">
        <w:t>species</w:t>
      </w:r>
      <w:r w:rsidR="00471646">
        <w:t xml:space="preserve"> are </w:t>
      </w:r>
      <w:r w:rsidR="002D5D7B">
        <w:t>r</w:t>
      </w:r>
      <w:r>
        <w:t xml:space="preserve">ed </w:t>
      </w:r>
      <w:r w:rsidR="002D5D7B">
        <w:t>b</w:t>
      </w:r>
      <w:r>
        <w:t>loodwood</w:t>
      </w:r>
      <w:r w:rsidR="00471646" w:rsidRPr="37859AD5">
        <w:rPr>
          <w:i/>
          <w:iCs/>
        </w:rPr>
        <w:t xml:space="preserve"> </w:t>
      </w:r>
      <w:r w:rsidR="00471646">
        <w:t xml:space="preserve">and </w:t>
      </w:r>
      <w:r w:rsidR="00471646" w:rsidRPr="37859AD5">
        <w:rPr>
          <w:i/>
          <w:iCs/>
        </w:rPr>
        <w:t>Eucalyptus planchoniana</w:t>
      </w:r>
      <w:r>
        <w:t xml:space="preserve"> (</w:t>
      </w:r>
      <w:r w:rsidR="002D5D7B">
        <w:t>n</w:t>
      </w:r>
      <w:r>
        <w:t xml:space="preserve">eedlebark </w:t>
      </w:r>
      <w:r w:rsidR="002D5D7B">
        <w:t>s</w:t>
      </w:r>
      <w:r>
        <w:t>tringybark)</w:t>
      </w:r>
      <w:r w:rsidR="00471646" w:rsidRPr="37859AD5">
        <w:rPr>
          <w:i/>
          <w:iCs/>
        </w:rPr>
        <w:t xml:space="preserve">. </w:t>
      </w:r>
      <w:r w:rsidR="00471646">
        <w:t xml:space="preserve">The shrub layer comprises </w:t>
      </w:r>
      <w:r w:rsidR="002D5D7B">
        <w:t>s</w:t>
      </w:r>
      <w:r>
        <w:t xml:space="preserve">mall-fruited </w:t>
      </w:r>
      <w:r w:rsidR="002D5D7B">
        <w:t>t</w:t>
      </w:r>
      <w:r>
        <w:t>ea-tree</w:t>
      </w:r>
      <w:r w:rsidR="00471646" w:rsidRPr="37859AD5">
        <w:rPr>
          <w:i/>
          <w:iCs/>
        </w:rPr>
        <w:t>, Pultenaea rostrata</w:t>
      </w:r>
      <w:r w:rsidR="00471646">
        <w:t xml:space="preserve">, </w:t>
      </w:r>
      <w:r w:rsidR="002D5D7B">
        <w:t>s</w:t>
      </w:r>
      <w:r>
        <w:t xml:space="preserve">ilky </w:t>
      </w:r>
      <w:r w:rsidR="002D5D7B">
        <w:t>c</w:t>
      </w:r>
      <w:r>
        <w:t>ryptandra</w:t>
      </w:r>
      <w:r w:rsidR="00471646" w:rsidRPr="37859AD5">
        <w:rPr>
          <w:i/>
          <w:iCs/>
        </w:rPr>
        <w:t>, Calytrix tetragona</w:t>
      </w:r>
      <w:r w:rsidR="003831AD">
        <w:t xml:space="preserve"> (</w:t>
      </w:r>
      <w:r w:rsidR="002D5D7B">
        <w:t>c</w:t>
      </w:r>
      <w:r w:rsidR="003831AD">
        <w:t xml:space="preserve">ommon </w:t>
      </w:r>
      <w:r w:rsidR="002D5D7B">
        <w:t>f</w:t>
      </w:r>
      <w:r w:rsidR="003831AD">
        <w:t xml:space="preserve">ringe </w:t>
      </w:r>
      <w:r w:rsidR="002D5D7B">
        <w:t>m</w:t>
      </w:r>
      <w:r w:rsidR="003831AD">
        <w:t>yrtle)</w:t>
      </w:r>
      <w:r w:rsidR="00471646" w:rsidRPr="37859AD5">
        <w:rPr>
          <w:i/>
          <w:iCs/>
        </w:rPr>
        <w:t xml:space="preserve"> </w:t>
      </w:r>
      <w:r w:rsidR="00471646">
        <w:t xml:space="preserve">and </w:t>
      </w:r>
      <w:r w:rsidR="00471646" w:rsidRPr="37859AD5">
        <w:rPr>
          <w:i/>
          <w:iCs/>
        </w:rPr>
        <w:t>Dillwynia retorta</w:t>
      </w:r>
      <w:r w:rsidR="003831AD" w:rsidRPr="37859AD5">
        <w:rPr>
          <w:i/>
          <w:iCs/>
        </w:rPr>
        <w:t xml:space="preserve"> </w:t>
      </w:r>
      <w:r w:rsidR="003831AD">
        <w:t>(</w:t>
      </w:r>
      <w:r w:rsidR="002D5D7B">
        <w:t>e</w:t>
      </w:r>
      <w:r w:rsidR="003831AD">
        <w:t xml:space="preserve">ggs and </w:t>
      </w:r>
      <w:r w:rsidR="002D5D7B">
        <w:t>b</w:t>
      </w:r>
      <w:r w:rsidR="003831AD">
        <w:t xml:space="preserve">acon) (P. Sheringham, pers comm. </w:t>
      </w:r>
      <w:r w:rsidR="00E12973">
        <w:t>2</w:t>
      </w:r>
      <w:r w:rsidR="003831AD">
        <w:t xml:space="preserve"> </w:t>
      </w:r>
      <w:r w:rsidR="00E12973">
        <w:t>August</w:t>
      </w:r>
      <w:r w:rsidR="003831AD">
        <w:t xml:space="preserve"> 2021). </w:t>
      </w:r>
    </w:p>
    <w:p w14:paraId="25596DF8" w14:textId="77777777" w:rsidR="00C63D40" w:rsidRDefault="00C63D40" w:rsidP="003A51F0">
      <w:pPr>
        <w:rPr>
          <w:i/>
          <w:iCs/>
        </w:rPr>
      </w:pPr>
    </w:p>
    <w:p w14:paraId="114173BF" w14:textId="77777777" w:rsidR="00C63D40" w:rsidRDefault="00C63D40" w:rsidP="003A51F0">
      <w:pPr>
        <w:rPr>
          <w:i/>
          <w:iCs/>
        </w:rPr>
      </w:pPr>
    </w:p>
    <w:p w14:paraId="7F28DEB1" w14:textId="72DC875A" w:rsidR="003A51F0" w:rsidRPr="00BC675F" w:rsidRDefault="003A51F0" w:rsidP="003A51F0">
      <w:pPr>
        <w:rPr>
          <w:i/>
          <w:iCs/>
        </w:rPr>
      </w:pPr>
      <w:r w:rsidRPr="00BC675F">
        <w:rPr>
          <w:i/>
          <w:iCs/>
        </w:rPr>
        <w:t>Fire ecology</w:t>
      </w:r>
    </w:p>
    <w:p w14:paraId="2430E311" w14:textId="74513E22" w:rsidR="00D163F6" w:rsidRPr="00BC675F" w:rsidRDefault="006B728B" w:rsidP="001D6E11">
      <w:r w:rsidRPr="00BC675F">
        <w:t xml:space="preserve">As in </w:t>
      </w:r>
      <w:r w:rsidR="006D275D" w:rsidRPr="00BC675F">
        <w:t>many</w:t>
      </w:r>
      <w:r w:rsidRPr="00BC675F">
        <w:t xml:space="preserve"> </w:t>
      </w:r>
      <w:r w:rsidR="006D275D" w:rsidRPr="00BC675F">
        <w:rPr>
          <w:i/>
          <w:iCs/>
        </w:rPr>
        <w:t>E</w:t>
      </w:r>
      <w:r w:rsidRPr="00BC675F">
        <w:rPr>
          <w:i/>
          <w:iCs/>
        </w:rPr>
        <w:t>uca</w:t>
      </w:r>
      <w:r w:rsidR="006D275D" w:rsidRPr="00BC675F">
        <w:rPr>
          <w:i/>
          <w:iCs/>
        </w:rPr>
        <w:t>ly</w:t>
      </w:r>
      <w:r w:rsidR="00846332" w:rsidRPr="00BC675F">
        <w:rPr>
          <w:i/>
          <w:iCs/>
        </w:rPr>
        <w:t>p</w:t>
      </w:r>
      <w:r w:rsidR="006D275D" w:rsidRPr="00BC675F">
        <w:rPr>
          <w:i/>
          <w:iCs/>
        </w:rPr>
        <w:t>tus</w:t>
      </w:r>
      <w:r w:rsidR="006D275D" w:rsidRPr="00BC675F">
        <w:t xml:space="preserve"> </w:t>
      </w:r>
      <w:r w:rsidR="00F163D2" w:rsidRPr="00BC675F">
        <w:t>species</w:t>
      </w:r>
      <w:r w:rsidR="00A32CFC" w:rsidRPr="00BC675F">
        <w:t xml:space="preserve">, the </w:t>
      </w:r>
      <w:r w:rsidR="00C96ADC" w:rsidRPr="00BC675F">
        <w:t>Banyabba shiny-barked gum</w:t>
      </w:r>
      <w:r w:rsidR="00A32CFC" w:rsidRPr="00BC675F">
        <w:t xml:space="preserve"> resprouts after disturbance. The </w:t>
      </w:r>
      <w:r w:rsidR="00F163D2" w:rsidRPr="00BC675F">
        <w:t>subspecies</w:t>
      </w:r>
      <w:r w:rsidR="00A32CFC" w:rsidRPr="00BC675F">
        <w:t xml:space="preserve"> has </w:t>
      </w:r>
      <w:r w:rsidR="00752613" w:rsidRPr="00BC675F">
        <w:t>been observed resprouting from</w:t>
      </w:r>
      <w:r w:rsidR="00A32CFC" w:rsidRPr="00BC675F">
        <w:t xml:space="preserve"> both</w:t>
      </w:r>
      <w:r w:rsidR="00752613" w:rsidRPr="00BC675F">
        <w:t xml:space="preserve"> epicormic buds</w:t>
      </w:r>
      <w:r w:rsidR="00807B8A" w:rsidRPr="00BC675F">
        <w:t xml:space="preserve"> and lignotubers</w:t>
      </w:r>
      <w:r w:rsidR="00752613" w:rsidRPr="00BC675F">
        <w:t xml:space="preserve"> following the 2019-2020 fires</w:t>
      </w:r>
      <w:r w:rsidR="00D11092" w:rsidRPr="00BC675F">
        <w:t xml:space="preserve"> (NPWS 2020</w:t>
      </w:r>
      <w:r w:rsidR="00C3016E" w:rsidRPr="00BC675F">
        <w:t>b</w:t>
      </w:r>
      <w:r w:rsidR="00D11092" w:rsidRPr="00BC675F">
        <w:t>)</w:t>
      </w:r>
      <w:r w:rsidR="00807B8A" w:rsidRPr="00BC675F">
        <w:t xml:space="preserve">. </w:t>
      </w:r>
      <w:r w:rsidR="004F04B3" w:rsidRPr="00BC675F">
        <w:t xml:space="preserve">Some plants were fully consumed in these fires (including the stump) however they have </w:t>
      </w:r>
      <w:r w:rsidR="008552DC" w:rsidRPr="00BC675F">
        <w:t xml:space="preserve">since </w:t>
      </w:r>
      <w:r w:rsidR="004F04B3" w:rsidRPr="00BC675F">
        <w:t xml:space="preserve">been observed resprouting </w:t>
      </w:r>
      <w:r w:rsidR="000450FE" w:rsidRPr="00BC675F">
        <w:t>from lignotubers</w:t>
      </w:r>
      <w:r w:rsidR="008C3740" w:rsidRPr="00BC675F">
        <w:t xml:space="preserve">. </w:t>
      </w:r>
      <w:r w:rsidR="007A653B" w:rsidRPr="00BC675F">
        <w:t xml:space="preserve">In some instances, </w:t>
      </w:r>
      <w:r w:rsidR="00947227" w:rsidRPr="00BC675F">
        <w:t>shoots have been found</w:t>
      </w:r>
      <w:r w:rsidR="007A653B" w:rsidRPr="00BC675F">
        <w:t xml:space="preserve"> </w:t>
      </w:r>
      <w:r w:rsidR="00A148C8" w:rsidRPr="00BC675F">
        <w:t xml:space="preserve">sprouting </w:t>
      </w:r>
      <w:r w:rsidR="00A2321A" w:rsidRPr="00BC675F">
        <w:t>at a distance</w:t>
      </w:r>
      <w:r w:rsidR="00844784" w:rsidRPr="00BC675F">
        <w:t xml:space="preserve"> from the parent tree (NPWS 2020</w:t>
      </w:r>
      <w:r w:rsidR="00C3016E" w:rsidRPr="00BC675F">
        <w:t>b</w:t>
      </w:r>
      <w:r w:rsidR="00844784" w:rsidRPr="00BC675F">
        <w:t>).</w:t>
      </w:r>
      <w:r w:rsidR="00F73437" w:rsidRPr="00BC675F">
        <w:t xml:space="preserve"> </w:t>
      </w:r>
      <w:r w:rsidR="00623945" w:rsidRPr="00BC675F">
        <w:t xml:space="preserve">The </w:t>
      </w:r>
      <w:r w:rsidR="00F163D2" w:rsidRPr="00BC675F">
        <w:t>subspecies</w:t>
      </w:r>
      <w:r w:rsidR="00623945" w:rsidRPr="00BC675F">
        <w:t xml:space="preserve"> has not been observed germinating</w:t>
      </w:r>
      <w:r w:rsidR="00D163F6" w:rsidRPr="00BC675F">
        <w:t xml:space="preserve"> from seeds </w:t>
      </w:r>
      <w:r w:rsidR="00DC7FAF" w:rsidRPr="00BC675F">
        <w:t xml:space="preserve">since the 2019-2020 </w:t>
      </w:r>
      <w:r w:rsidR="00D163F6" w:rsidRPr="00BC675F">
        <w:t>fire</w:t>
      </w:r>
      <w:r w:rsidR="00DC7FAF" w:rsidRPr="00BC675F">
        <w:t>s</w:t>
      </w:r>
      <w:r w:rsidR="00D163F6" w:rsidRPr="00BC675F">
        <w:t xml:space="preserve"> (C. Blackmore, pers comm. 6 August 2021). </w:t>
      </w:r>
      <w:r w:rsidR="08306C15" w:rsidRPr="00BC675F">
        <w:t>T</w:t>
      </w:r>
      <w:r w:rsidR="00846332" w:rsidRPr="00BC675F">
        <w:t xml:space="preserve">he </w:t>
      </w:r>
      <w:r w:rsidR="00C96ADC" w:rsidRPr="00BC675F">
        <w:t>Banyabba shiny-barked gum</w:t>
      </w:r>
      <w:r w:rsidR="00846332" w:rsidRPr="00BC675F">
        <w:t xml:space="preserve"> has a </w:t>
      </w:r>
      <w:r w:rsidR="76050D2C" w:rsidRPr="00BC675F">
        <w:t xml:space="preserve">canopy </w:t>
      </w:r>
      <w:r w:rsidR="00846332" w:rsidRPr="00BC675F">
        <w:t xml:space="preserve">seed bank </w:t>
      </w:r>
      <w:r w:rsidR="632D8985" w:rsidRPr="00BC675F">
        <w:t>from which</w:t>
      </w:r>
      <w:r w:rsidR="00846332" w:rsidRPr="00BC675F">
        <w:t xml:space="preserve"> </w:t>
      </w:r>
      <w:r w:rsidR="006E0704" w:rsidRPr="00BC675F">
        <w:t xml:space="preserve">fire promotes </w:t>
      </w:r>
      <w:r w:rsidR="00846332" w:rsidRPr="00BC675F">
        <w:t>seed release</w:t>
      </w:r>
      <w:r w:rsidR="006E0704" w:rsidRPr="00BC675F">
        <w:t>.</w:t>
      </w:r>
      <w:r w:rsidR="007B592C" w:rsidRPr="00BC675F">
        <w:t xml:space="preserve"> </w:t>
      </w:r>
    </w:p>
    <w:p w14:paraId="346AB697" w14:textId="6DB680CF" w:rsidR="00F36AB4" w:rsidRPr="00BC675F" w:rsidRDefault="40F2ED04" w:rsidP="37859AD5">
      <w:pPr>
        <w:rPr>
          <w:rFonts w:asciiTheme="majorHAnsi" w:hAnsiTheme="majorHAnsi"/>
        </w:rPr>
      </w:pPr>
      <w:r w:rsidRPr="00BC675F">
        <w:rPr>
          <w:rFonts w:asciiTheme="majorHAnsi" w:hAnsiTheme="majorHAnsi"/>
        </w:rPr>
        <w:t>H</w:t>
      </w:r>
      <w:r w:rsidR="00FB4322" w:rsidRPr="00BC675F">
        <w:rPr>
          <w:rFonts w:asciiTheme="majorHAnsi" w:hAnsiTheme="majorHAnsi"/>
        </w:rPr>
        <w:t xml:space="preserve">igh frequency fires and severe fires </w:t>
      </w:r>
      <w:r w:rsidR="3DC8E32B" w:rsidRPr="00BC675F">
        <w:rPr>
          <w:rFonts w:asciiTheme="majorHAnsi" w:hAnsiTheme="majorHAnsi"/>
        </w:rPr>
        <w:t xml:space="preserve">are likely to </w:t>
      </w:r>
      <w:r w:rsidR="00FB4322" w:rsidRPr="00BC675F">
        <w:rPr>
          <w:rFonts w:asciiTheme="majorHAnsi" w:hAnsiTheme="majorHAnsi"/>
        </w:rPr>
        <w:t xml:space="preserve">pose a threat to </w:t>
      </w:r>
      <w:r w:rsidR="6BB04138" w:rsidRPr="00BC675F">
        <w:rPr>
          <w:rFonts w:asciiTheme="majorHAnsi" w:hAnsiTheme="majorHAnsi"/>
        </w:rPr>
        <w:t xml:space="preserve">Banyabba shiny-barked gum </w:t>
      </w:r>
      <w:r w:rsidR="1B047E6D" w:rsidRPr="00BC675F">
        <w:rPr>
          <w:rFonts w:asciiTheme="majorHAnsi" w:hAnsiTheme="majorHAnsi"/>
        </w:rPr>
        <w:t xml:space="preserve">and this subspecies was ranked being at high vulnerability to poor recovery after the 2019-2020 fires </w:t>
      </w:r>
      <w:r w:rsidR="006D275D" w:rsidRPr="00BC675F">
        <w:rPr>
          <w:rFonts w:asciiTheme="majorHAnsi" w:hAnsiTheme="majorHAnsi"/>
        </w:rPr>
        <w:t>(</w:t>
      </w:r>
      <w:r w:rsidR="00D163F6" w:rsidRPr="00BC675F">
        <w:rPr>
          <w:rFonts w:asciiTheme="majorHAnsi" w:hAnsiTheme="majorHAnsi"/>
        </w:rPr>
        <w:t>Gallagher</w:t>
      </w:r>
      <w:r w:rsidR="00BB1A5D" w:rsidRPr="00BC675F">
        <w:rPr>
          <w:rFonts w:asciiTheme="majorHAnsi" w:hAnsiTheme="majorHAnsi"/>
        </w:rPr>
        <w:t xml:space="preserve"> 202</w:t>
      </w:r>
      <w:r w:rsidR="003C24A5">
        <w:rPr>
          <w:rFonts w:asciiTheme="majorHAnsi" w:hAnsiTheme="majorHAnsi"/>
        </w:rPr>
        <w:t>2</w:t>
      </w:r>
      <w:r w:rsidR="00D163F6" w:rsidRPr="00BC675F">
        <w:rPr>
          <w:rFonts w:asciiTheme="majorHAnsi" w:hAnsiTheme="majorHAnsi"/>
        </w:rPr>
        <w:t>)</w:t>
      </w:r>
      <w:r w:rsidR="00FB4322" w:rsidRPr="00BC675F">
        <w:rPr>
          <w:rFonts w:asciiTheme="majorHAnsi" w:hAnsiTheme="majorHAnsi"/>
        </w:rPr>
        <w:t>.</w:t>
      </w:r>
      <w:r w:rsidR="000E0B66" w:rsidRPr="00BC675F">
        <w:rPr>
          <w:rFonts w:asciiTheme="majorHAnsi" w:hAnsiTheme="majorHAnsi"/>
        </w:rPr>
        <w:t xml:space="preserve"> </w:t>
      </w:r>
      <w:r w:rsidR="00846332" w:rsidRPr="00BC675F">
        <w:rPr>
          <w:rFonts w:asciiTheme="majorHAnsi" w:hAnsiTheme="majorHAnsi"/>
        </w:rPr>
        <w:t xml:space="preserve">The </w:t>
      </w:r>
      <w:r w:rsidR="000378CE" w:rsidRPr="00BC675F">
        <w:rPr>
          <w:rFonts w:asciiTheme="majorHAnsi" w:hAnsiTheme="majorHAnsi"/>
        </w:rPr>
        <w:t>secondary juvenile period (</w:t>
      </w:r>
      <w:r w:rsidR="00DD7ED8" w:rsidRPr="00BC675F">
        <w:rPr>
          <w:rFonts w:asciiTheme="majorHAnsi" w:hAnsiTheme="majorHAnsi"/>
        </w:rPr>
        <w:t>fire</w:t>
      </w:r>
      <w:r w:rsidR="00A85EAD" w:rsidRPr="00BC675F">
        <w:rPr>
          <w:rFonts w:asciiTheme="majorHAnsi" w:hAnsiTheme="majorHAnsi"/>
        </w:rPr>
        <w:t>-free interval</w:t>
      </w:r>
      <w:r w:rsidR="00846332" w:rsidRPr="00BC675F">
        <w:rPr>
          <w:rFonts w:asciiTheme="majorHAnsi" w:hAnsiTheme="majorHAnsi"/>
        </w:rPr>
        <w:t xml:space="preserve"> required by </w:t>
      </w:r>
      <w:r w:rsidR="001F49E9" w:rsidRPr="00BC675F">
        <w:rPr>
          <w:rFonts w:asciiTheme="majorHAnsi" w:hAnsiTheme="majorHAnsi"/>
        </w:rPr>
        <w:t xml:space="preserve">resprouts of the </w:t>
      </w:r>
      <w:r w:rsidR="00C96ADC" w:rsidRPr="00BC675F">
        <w:rPr>
          <w:rFonts w:asciiTheme="majorHAnsi" w:hAnsiTheme="majorHAnsi"/>
        </w:rPr>
        <w:t>Banyabba shiny-barked gum</w:t>
      </w:r>
      <w:r w:rsidR="00846332" w:rsidRPr="00BC675F">
        <w:rPr>
          <w:rFonts w:asciiTheme="majorHAnsi" w:hAnsiTheme="majorHAnsi"/>
        </w:rPr>
        <w:t xml:space="preserve"> </w:t>
      </w:r>
      <w:r w:rsidR="0024320E" w:rsidRPr="00BC675F">
        <w:rPr>
          <w:rFonts w:asciiTheme="majorHAnsi" w:hAnsiTheme="majorHAnsi"/>
        </w:rPr>
        <w:t>to reach maturity and bear a crop of seeds</w:t>
      </w:r>
      <w:r w:rsidR="000378CE" w:rsidRPr="00BC675F">
        <w:rPr>
          <w:rFonts w:asciiTheme="majorHAnsi" w:hAnsiTheme="majorHAnsi"/>
        </w:rPr>
        <w:t>)</w:t>
      </w:r>
      <w:r w:rsidR="0024320E" w:rsidRPr="00BC675F">
        <w:rPr>
          <w:rFonts w:asciiTheme="majorHAnsi" w:hAnsiTheme="majorHAnsi"/>
        </w:rPr>
        <w:t xml:space="preserve"> </w:t>
      </w:r>
      <w:r w:rsidR="00846332" w:rsidRPr="00BC675F">
        <w:rPr>
          <w:rFonts w:asciiTheme="majorHAnsi" w:hAnsiTheme="majorHAnsi"/>
        </w:rPr>
        <w:t>is unknown.</w:t>
      </w:r>
      <w:r w:rsidR="0009433B" w:rsidRPr="00BC675F">
        <w:rPr>
          <w:rFonts w:asciiTheme="majorHAnsi" w:hAnsiTheme="majorHAnsi"/>
        </w:rPr>
        <w:t xml:space="preserve"> </w:t>
      </w:r>
      <w:r w:rsidR="6ECCB489" w:rsidRPr="00BC675F">
        <w:rPr>
          <w:rFonts w:asciiTheme="majorHAnsi" w:hAnsiTheme="majorHAnsi"/>
        </w:rPr>
        <w:t xml:space="preserve">Keith </w:t>
      </w:r>
      <w:r w:rsidR="0009433B" w:rsidRPr="00BC675F">
        <w:rPr>
          <w:rFonts w:asciiTheme="majorHAnsi" w:hAnsiTheme="majorHAnsi"/>
        </w:rPr>
        <w:t>(</w:t>
      </w:r>
      <w:r w:rsidR="66C672FC" w:rsidRPr="00BC675F">
        <w:rPr>
          <w:rFonts w:asciiTheme="majorHAnsi" w:hAnsiTheme="majorHAnsi"/>
        </w:rPr>
        <w:t>1996</w:t>
      </w:r>
      <w:r w:rsidR="0009433B" w:rsidRPr="00BC675F">
        <w:rPr>
          <w:rFonts w:asciiTheme="majorHAnsi" w:hAnsiTheme="majorHAnsi"/>
        </w:rPr>
        <w:t xml:space="preserve">) states that for most </w:t>
      </w:r>
      <w:r w:rsidR="000738E3" w:rsidRPr="00BC675F">
        <w:rPr>
          <w:rFonts w:asciiTheme="majorHAnsi" w:hAnsiTheme="majorHAnsi"/>
        </w:rPr>
        <w:t xml:space="preserve">plant </w:t>
      </w:r>
      <w:r w:rsidR="00F163D2" w:rsidRPr="00BC675F">
        <w:rPr>
          <w:rFonts w:asciiTheme="majorHAnsi" w:hAnsiTheme="majorHAnsi"/>
        </w:rPr>
        <w:t>species</w:t>
      </w:r>
      <w:r w:rsidR="0009433B" w:rsidRPr="00BC675F">
        <w:rPr>
          <w:rFonts w:asciiTheme="majorHAnsi" w:hAnsiTheme="majorHAnsi"/>
        </w:rPr>
        <w:t>, up to 15 years between successive fires is needed to ensure that a seed bank is sufficiently replenished to maintain future post-fire populations</w:t>
      </w:r>
      <w:r w:rsidR="00EA127C" w:rsidRPr="00BC675F">
        <w:rPr>
          <w:rFonts w:asciiTheme="majorHAnsi" w:hAnsiTheme="majorHAnsi"/>
        </w:rPr>
        <w:t>, although</w:t>
      </w:r>
      <w:r w:rsidR="009A0692" w:rsidRPr="00BC675F">
        <w:rPr>
          <w:rFonts w:asciiTheme="majorHAnsi" w:hAnsiTheme="majorHAnsi"/>
        </w:rPr>
        <w:t xml:space="preserve"> </w:t>
      </w:r>
      <w:r w:rsidR="00EA127C" w:rsidRPr="00BC675F">
        <w:rPr>
          <w:rFonts w:asciiTheme="majorHAnsi" w:hAnsiTheme="majorHAnsi"/>
        </w:rPr>
        <w:t>some trees may require longer fire-free periods</w:t>
      </w:r>
      <w:r w:rsidR="00B85097" w:rsidRPr="00BC675F">
        <w:rPr>
          <w:rFonts w:asciiTheme="majorHAnsi" w:hAnsiTheme="majorHAnsi"/>
        </w:rPr>
        <w:t>.</w:t>
      </w:r>
      <w:r w:rsidR="004846D0" w:rsidRPr="00BC675F">
        <w:rPr>
          <w:rFonts w:asciiTheme="majorHAnsi" w:hAnsiTheme="majorHAnsi"/>
        </w:rPr>
        <w:t xml:space="preserve"> </w:t>
      </w:r>
      <w:r w:rsidR="00B85097" w:rsidRPr="00BC675F">
        <w:rPr>
          <w:rFonts w:asciiTheme="majorHAnsi" w:hAnsiTheme="majorHAnsi"/>
        </w:rPr>
        <w:t xml:space="preserve">The Sportsmans Creek subpopulation was burnt in 2013 and again six years later in 2019. Epicormic growth and shoots </w:t>
      </w:r>
      <w:r w:rsidR="00472495">
        <w:rPr>
          <w:rFonts w:asciiTheme="majorHAnsi" w:hAnsiTheme="majorHAnsi"/>
        </w:rPr>
        <w:t>that</w:t>
      </w:r>
      <w:r w:rsidR="00472495" w:rsidRPr="00BC675F">
        <w:rPr>
          <w:rFonts w:asciiTheme="majorHAnsi" w:hAnsiTheme="majorHAnsi"/>
        </w:rPr>
        <w:t xml:space="preserve"> </w:t>
      </w:r>
      <w:r w:rsidR="00B85097" w:rsidRPr="00BC675F">
        <w:rPr>
          <w:rFonts w:asciiTheme="majorHAnsi" w:hAnsiTheme="majorHAnsi"/>
        </w:rPr>
        <w:t xml:space="preserve">had </w:t>
      </w:r>
      <w:r w:rsidR="2EC78E1C" w:rsidRPr="00BC675F">
        <w:rPr>
          <w:rFonts w:asciiTheme="majorHAnsi" w:hAnsiTheme="majorHAnsi"/>
        </w:rPr>
        <w:t xml:space="preserve">emerged </w:t>
      </w:r>
      <w:r w:rsidR="00B85097" w:rsidRPr="00BC675F">
        <w:rPr>
          <w:rFonts w:asciiTheme="majorHAnsi" w:hAnsiTheme="majorHAnsi"/>
        </w:rPr>
        <w:t xml:space="preserve">following the 2013 fire were destroyed by fire in 2019-2020 before they could reach </w:t>
      </w:r>
      <w:r w:rsidR="00C21DC6" w:rsidRPr="00BC675F">
        <w:rPr>
          <w:rFonts w:asciiTheme="majorHAnsi" w:hAnsiTheme="majorHAnsi"/>
        </w:rPr>
        <w:t xml:space="preserve">reproductive </w:t>
      </w:r>
      <w:r w:rsidR="00B85097" w:rsidRPr="00BC675F">
        <w:rPr>
          <w:rFonts w:asciiTheme="majorHAnsi" w:hAnsiTheme="majorHAnsi"/>
        </w:rPr>
        <w:t>maturity</w:t>
      </w:r>
      <w:r w:rsidR="00533151" w:rsidRPr="00BC675F">
        <w:rPr>
          <w:rFonts w:asciiTheme="majorHAnsi" w:hAnsiTheme="majorHAnsi"/>
        </w:rPr>
        <w:t xml:space="preserve"> and </w:t>
      </w:r>
      <w:r w:rsidR="00533151" w:rsidRPr="00BC675F">
        <w:t>had</w:t>
      </w:r>
      <w:r w:rsidR="3D9990BA" w:rsidRPr="00BC675F">
        <w:t xml:space="preserve"> </w:t>
      </w:r>
      <w:r w:rsidR="00533151" w:rsidRPr="00BC675F">
        <w:t>n</w:t>
      </w:r>
      <w:r w:rsidR="1D47DCBD" w:rsidRPr="00BC675F">
        <w:t>o</w:t>
      </w:r>
      <w:r w:rsidR="00533151" w:rsidRPr="00BC675F">
        <w:t xml:space="preserve">t resprouted by August 2020 </w:t>
      </w:r>
      <w:r w:rsidR="00B85097" w:rsidRPr="00BC675F">
        <w:rPr>
          <w:rFonts w:asciiTheme="majorHAnsi" w:hAnsiTheme="majorHAnsi"/>
        </w:rPr>
        <w:t>(C. Blackmore, pers comm. 6 August 2021)</w:t>
      </w:r>
      <w:r w:rsidR="5038951A" w:rsidRPr="00BC675F">
        <w:rPr>
          <w:rFonts w:asciiTheme="majorHAnsi" w:hAnsiTheme="majorHAnsi"/>
        </w:rPr>
        <w:t xml:space="preserve">, and thus </w:t>
      </w:r>
      <w:r w:rsidR="008863E1" w:rsidRPr="00BC675F">
        <w:rPr>
          <w:rFonts w:asciiTheme="majorHAnsi" w:hAnsiTheme="majorHAnsi"/>
        </w:rPr>
        <w:t xml:space="preserve">the plants </w:t>
      </w:r>
      <w:r w:rsidR="5038951A" w:rsidRPr="00BC675F">
        <w:rPr>
          <w:rFonts w:asciiTheme="majorHAnsi" w:hAnsiTheme="majorHAnsi"/>
        </w:rPr>
        <w:t>may have been killed</w:t>
      </w:r>
      <w:r w:rsidR="00B85097" w:rsidRPr="00BC675F">
        <w:rPr>
          <w:rFonts w:asciiTheme="majorHAnsi" w:hAnsiTheme="majorHAnsi"/>
        </w:rPr>
        <w:t>.</w:t>
      </w:r>
      <w:r w:rsidR="006F1CB4" w:rsidRPr="00BC675F">
        <w:rPr>
          <w:rFonts w:asciiTheme="majorHAnsi" w:hAnsiTheme="majorHAnsi"/>
        </w:rPr>
        <w:t xml:space="preserve"> </w:t>
      </w:r>
      <w:r w:rsidR="009267AC" w:rsidRPr="00BC675F">
        <w:t>At Lardner Trail</w:t>
      </w:r>
      <w:r w:rsidR="009C1E7F" w:rsidRPr="00BC675F">
        <w:t>,</w:t>
      </w:r>
      <w:r w:rsidR="009267AC" w:rsidRPr="00BC675F">
        <w:t xml:space="preserve"> only five mature trees of Banyabba shiny-barked gum showed epicormic regrowth on standing trunks after the 2019-2020 bushfires</w:t>
      </w:r>
      <w:r w:rsidR="00F36AB4" w:rsidRPr="00BC675F">
        <w:rPr>
          <w:rFonts w:asciiTheme="majorHAnsi" w:hAnsiTheme="majorHAnsi"/>
        </w:rPr>
        <w:t>. If future fires burn regrowth</w:t>
      </w:r>
      <w:r w:rsidR="007B592C" w:rsidRPr="00BC675F">
        <w:rPr>
          <w:rFonts w:asciiTheme="majorHAnsi" w:hAnsiTheme="majorHAnsi"/>
        </w:rPr>
        <w:t xml:space="preserve"> and juveniles</w:t>
      </w:r>
      <w:r w:rsidR="00F36AB4" w:rsidRPr="00BC675F">
        <w:rPr>
          <w:rFonts w:asciiTheme="majorHAnsi" w:hAnsiTheme="majorHAnsi"/>
        </w:rPr>
        <w:t xml:space="preserve"> before </w:t>
      </w:r>
      <w:r w:rsidR="007B592C" w:rsidRPr="00BC675F">
        <w:rPr>
          <w:rFonts w:asciiTheme="majorHAnsi" w:hAnsiTheme="majorHAnsi"/>
        </w:rPr>
        <w:t>they</w:t>
      </w:r>
      <w:r w:rsidR="00F36AB4" w:rsidRPr="00BC675F">
        <w:rPr>
          <w:rFonts w:asciiTheme="majorHAnsi" w:hAnsiTheme="majorHAnsi"/>
        </w:rPr>
        <w:t xml:space="preserve"> </w:t>
      </w:r>
      <w:r w:rsidR="2E980CE7" w:rsidRPr="00BC675F">
        <w:rPr>
          <w:rFonts w:asciiTheme="majorHAnsi" w:hAnsiTheme="majorHAnsi"/>
        </w:rPr>
        <w:t>re-establish their fire-resistance</w:t>
      </w:r>
      <w:r w:rsidR="006F1CB4" w:rsidRPr="00BC675F">
        <w:rPr>
          <w:rFonts w:asciiTheme="majorHAnsi" w:hAnsiTheme="majorHAnsi"/>
        </w:rPr>
        <w:t>,</w:t>
      </w:r>
      <w:r w:rsidR="00F36AB4" w:rsidRPr="00BC675F">
        <w:rPr>
          <w:rFonts w:asciiTheme="majorHAnsi" w:hAnsiTheme="majorHAnsi"/>
        </w:rPr>
        <w:t xml:space="preserve"> this could pose a threat to the future viability of this subpopulation (C. Blackmore, pers comm. 6 August 2021).  </w:t>
      </w:r>
    </w:p>
    <w:p w14:paraId="79089377" w14:textId="11D0B044" w:rsidR="000E0B66" w:rsidRPr="00BC675F" w:rsidRDefault="0009433B" w:rsidP="004846D0">
      <w:r w:rsidRPr="00BC675F">
        <w:rPr>
          <w:rFonts w:asciiTheme="majorHAnsi" w:hAnsiTheme="majorHAnsi"/>
        </w:rPr>
        <w:t xml:space="preserve">Short intervals between fires may </w:t>
      </w:r>
      <w:r w:rsidR="00EA127C" w:rsidRPr="00BC675F">
        <w:rPr>
          <w:rFonts w:asciiTheme="majorHAnsi" w:hAnsiTheme="majorHAnsi"/>
        </w:rPr>
        <w:t xml:space="preserve">also </w:t>
      </w:r>
      <w:r w:rsidRPr="00BC675F">
        <w:rPr>
          <w:rFonts w:asciiTheme="majorHAnsi" w:hAnsiTheme="majorHAnsi"/>
        </w:rPr>
        <w:t xml:space="preserve">kill juveniles of </w:t>
      </w:r>
      <w:r w:rsidR="006E61DB" w:rsidRPr="00BC675F">
        <w:rPr>
          <w:rFonts w:asciiTheme="majorHAnsi" w:hAnsiTheme="majorHAnsi"/>
        </w:rPr>
        <w:t xml:space="preserve">the </w:t>
      </w:r>
      <w:r w:rsidR="00C96ADC" w:rsidRPr="00BC675F">
        <w:rPr>
          <w:rFonts w:asciiTheme="majorHAnsi" w:hAnsiTheme="majorHAnsi"/>
        </w:rPr>
        <w:t>Banyabba shiny-barked gum</w:t>
      </w:r>
      <w:r w:rsidR="006E61DB" w:rsidRPr="00BC675F">
        <w:t xml:space="preserve"> </w:t>
      </w:r>
      <w:r w:rsidRPr="00BC675F">
        <w:t>before they become large enough to</w:t>
      </w:r>
      <w:r w:rsidR="00ED5F0D" w:rsidRPr="00BC675F">
        <w:t xml:space="preserve"> develop regenerative structures (</w:t>
      </w:r>
      <w:r w:rsidR="00161268" w:rsidRPr="00BC675F">
        <w:t xml:space="preserve">e.g. </w:t>
      </w:r>
      <w:r w:rsidR="00ED5F0D" w:rsidRPr="00BC675F">
        <w:t xml:space="preserve">lignotubers) needed to </w:t>
      </w:r>
      <w:r w:rsidRPr="00BC675F">
        <w:t xml:space="preserve">survive subsequent fires. At least 15 years between successive fires is needed to ensure the juveniles of most plant </w:t>
      </w:r>
      <w:r w:rsidR="00F163D2" w:rsidRPr="00BC675F">
        <w:t>species</w:t>
      </w:r>
      <w:r w:rsidRPr="00BC675F">
        <w:t xml:space="preserve"> can develop their fire-regenerative organs, although some </w:t>
      </w:r>
      <w:r w:rsidR="00FF0033" w:rsidRPr="00BC675F">
        <w:t xml:space="preserve">tree </w:t>
      </w:r>
      <w:r w:rsidR="00F163D2" w:rsidRPr="00BC675F">
        <w:t>species</w:t>
      </w:r>
      <w:r w:rsidRPr="00BC675F">
        <w:t xml:space="preserve"> may require at least 25 years</w:t>
      </w:r>
      <w:r w:rsidR="00CA29AD" w:rsidRPr="00BC675F">
        <w:t xml:space="preserve"> </w:t>
      </w:r>
      <w:bookmarkStart w:id="10" w:name="_Hlk81815528"/>
      <w:r w:rsidR="00CA29AD" w:rsidRPr="00BC675F">
        <w:t>(</w:t>
      </w:r>
      <w:r w:rsidR="5D529407" w:rsidRPr="00BC675F">
        <w:t>Keith 1996</w:t>
      </w:r>
      <w:r w:rsidR="00CA29AD" w:rsidRPr="00BC675F">
        <w:t>)</w:t>
      </w:r>
      <w:bookmarkEnd w:id="10"/>
      <w:r w:rsidRPr="00BC675F">
        <w:t xml:space="preserve">. </w:t>
      </w:r>
      <w:r w:rsidR="008D62B7" w:rsidRPr="00BC675F">
        <w:t>This suggests that the fire-free interval required for</w:t>
      </w:r>
      <w:r w:rsidR="00EA127C" w:rsidRPr="00BC675F">
        <w:t xml:space="preserve"> the </w:t>
      </w:r>
      <w:r w:rsidR="008D62B7" w:rsidRPr="00BC675F">
        <w:t xml:space="preserve">successful recruitment of the </w:t>
      </w:r>
      <w:r w:rsidR="00C96ADC" w:rsidRPr="00BC675F">
        <w:t>Banyabba shiny-barked gum</w:t>
      </w:r>
      <w:r w:rsidR="008D62B7" w:rsidRPr="00BC675F">
        <w:t xml:space="preserve"> may be 25 years or longer</w:t>
      </w:r>
      <w:r w:rsidR="47B2366C" w:rsidRPr="00BC675F">
        <w:t xml:space="preserve"> if seedlings emerge after fire</w:t>
      </w:r>
      <w:r w:rsidR="008D62B7" w:rsidRPr="00BC675F">
        <w:t>.</w:t>
      </w:r>
      <w:r w:rsidR="000E0B66" w:rsidRPr="00BC675F">
        <w:t xml:space="preserve"> </w:t>
      </w:r>
    </w:p>
    <w:p w14:paraId="3E098C4D" w14:textId="14529701" w:rsidR="008A66B1" w:rsidRDefault="008A66B1" w:rsidP="00A85EAD">
      <w:r w:rsidRPr="00BC675F">
        <w:t>Although adult trees are more resilient to high fire frequency, the cumulative effects of multiple</w:t>
      </w:r>
      <w:r w:rsidR="000738E3" w:rsidRPr="00BC675F">
        <w:t xml:space="preserve"> </w:t>
      </w:r>
      <w:r w:rsidRPr="00BC675F">
        <w:t>fires in a short period of time can cause substantial mortality of adult trees</w:t>
      </w:r>
      <w:r w:rsidR="00D332B2" w:rsidRPr="00BC675F">
        <w:t xml:space="preserve">. </w:t>
      </w:r>
      <w:r w:rsidR="00743896" w:rsidRPr="00BC675F">
        <w:t xml:space="preserve">Fairman et al. </w:t>
      </w:r>
      <w:r w:rsidR="00D332B2" w:rsidRPr="00BC675F">
        <w:t>(</w:t>
      </w:r>
      <w:r w:rsidR="00743896" w:rsidRPr="00BC675F">
        <w:t>2017</w:t>
      </w:r>
      <w:r w:rsidR="00D332B2" w:rsidRPr="00BC675F">
        <w:t>)</w:t>
      </w:r>
      <w:r w:rsidR="00743896" w:rsidRPr="00BC675F">
        <w:t xml:space="preserve"> recorded </w:t>
      </w:r>
      <w:r w:rsidRPr="00BC675F">
        <w:t xml:space="preserve">50 percent mortality of mature lignotuberous </w:t>
      </w:r>
      <w:r w:rsidRPr="00BC675F">
        <w:rPr>
          <w:i/>
          <w:iCs/>
        </w:rPr>
        <w:t xml:space="preserve">Eucalyptus pauciflora </w:t>
      </w:r>
      <w:r w:rsidRPr="00BC675F">
        <w:t>(</w:t>
      </w:r>
      <w:r w:rsidR="00D73250" w:rsidRPr="00BC675F">
        <w:t>s</w:t>
      </w:r>
      <w:r w:rsidRPr="00BC675F">
        <w:t xml:space="preserve">now </w:t>
      </w:r>
      <w:r w:rsidR="00D73250" w:rsidRPr="00BC675F">
        <w:t>g</w:t>
      </w:r>
      <w:r w:rsidRPr="00BC675F">
        <w:t>um) following three bushfires</w:t>
      </w:r>
      <w:r w:rsidR="00743896" w:rsidRPr="00BC675F">
        <w:t xml:space="preserve"> in</w:t>
      </w:r>
      <w:r w:rsidRPr="00BC675F">
        <w:t xml:space="preserve"> 10 years. Therefore, increasing fire frequency </w:t>
      </w:r>
      <w:r w:rsidR="00D11FA8" w:rsidRPr="00BC675F">
        <w:t xml:space="preserve">may also </w:t>
      </w:r>
      <w:r w:rsidRPr="00BC675F">
        <w:t xml:space="preserve">cause increasing mortality of mature </w:t>
      </w:r>
      <w:r w:rsidR="00C96ADC" w:rsidRPr="00BC675F">
        <w:t>Banyabba shiny-barked gum</w:t>
      </w:r>
      <w:r w:rsidRPr="00BC675F">
        <w:t>.</w:t>
      </w:r>
    </w:p>
    <w:p w14:paraId="20FFB777" w14:textId="4325646A" w:rsidR="00C304AA" w:rsidRDefault="00C304AA" w:rsidP="00C304AA">
      <w:pPr>
        <w:pStyle w:val="Heading3"/>
        <w:ind w:left="964" w:hanging="964"/>
      </w:pPr>
      <w:r>
        <w:t>Habitat critical to the survival</w:t>
      </w:r>
    </w:p>
    <w:p w14:paraId="54E8FBEA" w14:textId="22FFBE89" w:rsidR="00567C98" w:rsidRDefault="00567C98" w:rsidP="00567C98">
      <w:pPr>
        <w:spacing w:after="0"/>
      </w:pPr>
      <w:r w:rsidRPr="37859AD5">
        <w:rPr>
          <w:color w:val="000000" w:themeColor="text1"/>
        </w:rPr>
        <w:t xml:space="preserve">The </w:t>
      </w:r>
      <w:r w:rsidR="00C96ADC">
        <w:t>Banyabba shiny-barked gum</w:t>
      </w:r>
      <w:r w:rsidRPr="37859AD5">
        <w:rPr>
          <w:color w:val="000000" w:themeColor="text1"/>
        </w:rPr>
        <w:t xml:space="preserve"> </w:t>
      </w:r>
      <w:r>
        <w:t xml:space="preserve">is found </w:t>
      </w:r>
      <w:r w:rsidR="3D30DBED">
        <w:t>o</w:t>
      </w:r>
      <w:r>
        <w:t>n slight rises on shallow to skeletal sandstone soils</w:t>
      </w:r>
      <w:r w:rsidR="266DA5C7">
        <w:t>,</w:t>
      </w:r>
      <w:r w:rsidR="311C36CD">
        <w:t xml:space="preserve"> </w:t>
      </w:r>
      <w:r>
        <w:t xml:space="preserve">in </w:t>
      </w:r>
      <w:r w:rsidRPr="37859AD5">
        <w:rPr>
          <w:rFonts w:asciiTheme="majorHAnsi" w:hAnsiTheme="majorHAnsi" w:cs="Calibri"/>
          <w:color w:val="000000" w:themeColor="text1"/>
        </w:rPr>
        <w:t xml:space="preserve">dry sclerophyll forests and woodlands </w:t>
      </w:r>
      <w:r>
        <w:t xml:space="preserve">over a low heathy understorey. Accordingly, the habitat critical to the survival of the </w:t>
      </w:r>
      <w:r w:rsidR="00F163D2">
        <w:t>subspecies</w:t>
      </w:r>
      <w:r>
        <w:t xml:space="preserve"> includes </w:t>
      </w:r>
      <w:r w:rsidR="752C5EE7">
        <w:t xml:space="preserve">areas that conform with this description </w:t>
      </w:r>
      <w:r>
        <w:t xml:space="preserve">where the </w:t>
      </w:r>
      <w:r w:rsidR="00F163D2">
        <w:t>subspecies</w:t>
      </w:r>
      <w:r>
        <w:t xml:space="preserve"> currently occurs, </w:t>
      </w:r>
      <w:r w:rsidR="5E627935">
        <w:t xml:space="preserve">may have </w:t>
      </w:r>
      <w:r>
        <w:t>occurred in the past</w:t>
      </w:r>
      <w:r w:rsidR="377A7482">
        <w:t xml:space="preserve"> or could occupy in future once it became established</w:t>
      </w:r>
      <w:r>
        <w:t xml:space="preserve">. </w:t>
      </w:r>
    </w:p>
    <w:p w14:paraId="091534E6" w14:textId="77777777" w:rsidR="00567C98" w:rsidRDefault="00567C98" w:rsidP="00567C98">
      <w:pPr>
        <w:spacing w:after="0"/>
      </w:pPr>
    </w:p>
    <w:p w14:paraId="0D9B1CD2" w14:textId="77777777" w:rsidR="00567C98" w:rsidRDefault="00567C98" w:rsidP="00567C98">
      <w:pPr>
        <w:spacing w:after="0"/>
      </w:pPr>
      <w:r w:rsidRPr="008A18B0">
        <w:t>No Critical Habitat as defined under section 207A of the EPBC Act has been identified or included in the Register of Critical Habitat.</w:t>
      </w:r>
    </w:p>
    <w:p w14:paraId="62EF9ED0" w14:textId="1DAC8EC5" w:rsidR="00A249E7" w:rsidRDefault="00A249E7" w:rsidP="00443910">
      <w:pPr>
        <w:spacing w:after="0"/>
      </w:pPr>
    </w:p>
    <w:p w14:paraId="4877D274" w14:textId="1EB96EE7" w:rsidR="00B54C08" w:rsidRDefault="00C304AA" w:rsidP="003D65C0">
      <w:pPr>
        <w:pStyle w:val="Heading3"/>
        <w:spacing w:before="0"/>
        <w:rPr>
          <w:rFonts w:eastAsiaTheme="minorHAnsi"/>
        </w:rPr>
      </w:pPr>
      <w:r w:rsidRPr="00476948">
        <w:rPr>
          <w:rFonts w:eastAsiaTheme="minorHAnsi"/>
        </w:rPr>
        <w:t>Important populations</w:t>
      </w:r>
    </w:p>
    <w:p w14:paraId="2804FAD9" w14:textId="4C7D3C48" w:rsidR="005D049C" w:rsidRDefault="005D049C" w:rsidP="005D049C">
      <w:r w:rsidRPr="00BC1F4B">
        <w:t xml:space="preserve">In this section, the word population is used to refer to subpopulation, in keeping with the terminology used in the EPBC Act and state/territory environmental legislation. </w:t>
      </w:r>
      <w:r>
        <w:t xml:space="preserve">An ‘important population’ is a population that is necessary for a </w:t>
      </w:r>
      <w:r w:rsidR="00F163D2">
        <w:t>species</w:t>
      </w:r>
      <w:r>
        <w:t xml:space="preserve">’ long-term survival and recovery (DotE 2013). </w:t>
      </w:r>
    </w:p>
    <w:p w14:paraId="62182E7F" w14:textId="5C21B5C9" w:rsidR="005D049C" w:rsidRDefault="005D049C" w:rsidP="005D049C">
      <w:r>
        <w:t xml:space="preserve">All populations are important for the conservation of the </w:t>
      </w:r>
      <w:r w:rsidR="00F163D2">
        <w:t>subspecies</w:t>
      </w:r>
      <w:r>
        <w:t>, due to</w:t>
      </w:r>
      <w:r w:rsidR="0025772E">
        <w:t xml:space="preserve"> </w:t>
      </w:r>
      <w:r w:rsidR="63F3FACB">
        <w:t>its</w:t>
      </w:r>
      <w:r w:rsidR="0025772E">
        <w:t xml:space="preserve"> </w:t>
      </w:r>
      <w:r>
        <w:t>very low number of mature in</w:t>
      </w:r>
      <w:r w:rsidR="00A865EC">
        <w:t>divi</w:t>
      </w:r>
      <w:r>
        <w:t>duals</w:t>
      </w:r>
      <w:r w:rsidR="00E74147">
        <w:t xml:space="preserve"> and</w:t>
      </w:r>
      <w:r w:rsidR="0025772E">
        <w:t xml:space="preserve"> </w:t>
      </w:r>
      <w:r>
        <w:t>restricted geographic range</w:t>
      </w:r>
      <w:r w:rsidR="00E74147">
        <w:t>.</w:t>
      </w:r>
    </w:p>
    <w:p w14:paraId="15380003" w14:textId="421530F3" w:rsidR="00C304AA" w:rsidRDefault="00C304AA" w:rsidP="001E5131">
      <w:pPr>
        <w:pStyle w:val="Heading3"/>
        <w:ind w:left="964" w:hanging="964"/>
      </w:pPr>
      <w:r>
        <w:t>Threats</w:t>
      </w:r>
    </w:p>
    <w:p w14:paraId="4203AE7F" w14:textId="43126CEA" w:rsidR="008A07B5" w:rsidRPr="008A07B5" w:rsidRDefault="000759C0" w:rsidP="00147BBC">
      <w:r>
        <w:t xml:space="preserve">The main threat to this subspecies </w:t>
      </w:r>
      <w:r w:rsidR="007A646F">
        <w:t xml:space="preserve">is </w:t>
      </w:r>
      <w:r>
        <w:t>fire regimes that cause declines in biodiversity</w:t>
      </w:r>
      <w:r w:rsidR="004E4FBB">
        <w:t xml:space="preserve">. </w:t>
      </w:r>
      <w:r w:rsidR="00147BBC">
        <w:t xml:space="preserve">Other threats include </w:t>
      </w:r>
      <w:r w:rsidR="00AE6BF0">
        <w:t>road and trail maintenance</w:t>
      </w:r>
      <w:r w:rsidR="004E4FBB">
        <w:t>, damage by visitors,</w:t>
      </w:r>
      <w:r w:rsidR="00F41A0E">
        <w:t xml:space="preserve"> climate change </w:t>
      </w:r>
      <w:r w:rsidR="00AE6BF0">
        <w:t xml:space="preserve">and </w:t>
      </w:r>
      <w:r w:rsidR="00A16676">
        <w:t>m</w:t>
      </w:r>
      <w:r w:rsidR="00AE6BF0">
        <w:t xml:space="preserve">yrtle </w:t>
      </w:r>
      <w:r w:rsidR="00A16676">
        <w:t>r</w:t>
      </w:r>
      <w:r w:rsidR="00AE6BF0">
        <w:t>ust (</w:t>
      </w:r>
      <w:r w:rsidR="00AE6BF0" w:rsidRPr="37859AD5">
        <w:rPr>
          <w:i/>
          <w:iCs/>
        </w:rPr>
        <w:t>Austropuccinia psidii</w:t>
      </w:r>
      <w:r w:rsidR="00AE6BF0">
        <w:t>)</w:t>
      </w:r>
      <w:r w:rsidR="006649DF">
        <w:t xml:space="preserve">. </w:t>
      </w:r>
    </w:p>
    <w:p w14:paraId="52643025" w14:textId="6DD35B30" w:rsidR="00D759FF" w:rsidRDefault="003A4214" w:rsidP="00FE23C9">
      <w:r>
        <w:t xml:space="preserve">Threats in Table </w:t>
      </w:r>
      <w:r w:rsidR="0024677A">
        <w:t>2</w:t>
      </w:r>
      <w:r>
        <w:t xml:space="preserve"> are noted in approximate order of </w:t>
      </w:r>
      <w:r w:rsidR="009137FE">
        <w:t xml:space="preserve">highest to lowest </w:t>
      </w:r>
      <w:r w:rsidR="00C3331E">
        <w:t>impact, based on available evidence.</w:t>
      </w:r>
    </w:p>
    <w:p w14:paraId="24BE3EAE" w14:textId="2BE34EA2" w:rsidR="000C57E9" w:rsidRPr="00304B01" w:rsidRDefault="000C57E9" w:rsidP="000C57E9">
      <w:pPr>
        <w:pStyle w:val="Caption"/>
      </w:pPr>
      <w:r w:rsidRPr="00304B01">
        <w:t xml:space="preserve">Table </w:t>
      </w:r>
      <w:r w:rsidR="0024677A">
        <w:rPr>
          <w:noProof/>
        </w:rPr>
        <w:t>2</w:t>
      </w:r>
      <w:r w:rsidRPr="00304B01">
        <w:t xml:space="preserve"> Threats impacting </w:t>
      </w:r>
      <w:r w:rsidR="00C96ADC">
        <w:t>Banyabba shiny-barked gum</w:t>
      </w:r>
    </w:p>
    <w:tbl>
      <w:tblPr>
        <w:tblStyle w:val="TableGrid"/>
        <w:tblW w:w="0" w:type="auto"/>
        <w:tblLook w:val="04A0" w:firstRow="1" w:lastRow="0" w:firstColumn="1" w:lastColumn="0" w:noHBand="0" w:noVBand="1"/>
      </w:tblPr>
      <w:tblGrid>
        <w:gridCol w:w="2263"/>
        <w:gridCol w:w="2835"/>
        <w:gridCol w:w="3962"/>
      </w:tblGrid>
      <w:tr w:rsidR="000C57E9" w:rsidRPr="00304B01" w14:paraId="797119E9" w14:textId="77777777" w:rsidTr="37859AD5">
        <w:trPr>
          <w:cantSplit/>
          <w:tblHeader/>
        </w:trPr>
        <w:tc>
          <w:tcPr>
            <w:tcW w:w="2263" w:type="dxa"/>
          </w:tcPr>
          <w:p w14:paraId="317769D6" w14:textId="77777777" w:rsidR="000C57E9" w:rsidRPr="00304B01" w:rsidRDefault="000C57E9" w:rsidP="007923ED">
            <w:pPr>
              <w:pStyle w:val="TableHeading"/>
            </w:pPr>
            <w:r w:rsidRPr="00304B01">
              <w:t xml:space="preserve">Threat </w:t>
            </w:r>
          </w:p>
        </w:tc>
        <w:tc>
          <w:tcPr>
            <w:tcW w:w="2835" w:type="dxa"/>
          </w:tcPr>
          <w:p w14:paraId="4D23FB4D" w14:textId="76F31AE5" w:rsidR="000C57E9" w:rsidRPr="00304B01" w:rsidRDefault="000C57E9" w:rsidP="007923ED">
            <w:pPr>
              <w:pStyle w:val="TableHeading"/>
            </w:pPr>
            <w:r w:rsidRPr="00304B01">
              <w:t>Status</w:t>
            </w:r>
            <w:r w:rsidRPr="00304B01">
              <w:rPr>
                <w:rStyle w:val="Strong"/>
                <w:vertAlign w:val="superscript"/>
              </w:rPr>
              <w:t>a</w:t>
            </w:r>
          </w:p>
        </w:tc>
        <w:tc>
          <w:tcPr>
            <w:tcW w:w="3962" w:type="dxa"/>
          </w:tcPr>
          <w:p w14:paraId="786C9A87" w14:textId="77777777" w:rsidR="000C57E9" w:rsidRPr="007C7D7E" w:rsidRDefault="000C57E9" w:rsidP="007923ED">
            <w:pPr>
              <w:pStyle w:val="TableHeading"/>
            </w:pPr>
            <w:r w:rsidRPr="007C7D7E">
              <w:t xml:space="preserve">Evidence </w:t>
            </w:r>
          </w:p>
        </w:tc>
      </w:tr>
      <w:tr w:rsidR="003F1E88" w:rsidRPr="009F5106" w14:paraId="1825BE7F" w14:textId="77777777" w:rsidTr="37859AD5">
        <w:tc>
          <w:tcPr>
            <w:tcW w:w="9060" w:type="dxa"/>
            <w:gridSpan w:val="3"/>
          </w:tcPr>
          <w:p w14:paraId="02FBFD01" w14:textId="580BB894" w:rsidR="003F1E88" w:rsidRPr="009F5106" w:rsidRDefault="00F5228D" w:rsidP="003F1E88">
            <w:pPr>
              <w:pStyle w:val="Normalsmall"/>
            </w:pPr>
            <w:r w:rsidRPr="009F5106">
              <w:t>Habitat disturbance and modification</w:t>
            </w:r>
          </w:p>
        </w:tc>
      </w:tr>
      <w:tr w:rsidR="00116E59" w:rsidRPr="009F5106" w14:paraId="65919A98" w14:textId="77777777" w:rsidTr="37859AD5">
        <w:tc>
          <w:tcPr>
            <w:tcW w:w="2263" w:type="dxa"/>
          </w:tcPr>
          <w:p w14:paraId="7B09CB47" w14:textId="4C6F9112" w:rsidR="00116E59" w:rsidRPr="009F5106" w:rsidRDefault="00116E59" w:rsidP="00116E59">
            <w:pPr>
              <w:pStyle w:val="TableText"/>
            </w:pPr>
            <w:r>
              <w:t>Fire regimes that cause declines in biodiversity</w:t>
            </w:r>
            <w:r>
              <w:rPr>
                <w:rStyle w:val="FootnoteReference"/>
              </w:rPr>
              <w:t>b</w:t>
            </w:r>
          </w:p>
        </w:tc>
        <w:tc>
          <w:tcPr>
            <w:tcW w:w="2835" w:type="dxa"/>
          </w:tcPr>
          <w:p w14:paraId="4CF8DBDA" w14:textId="77777777" w:rsidR="007930AF" w:rsidRPr="00FE620C" w:rsidRDefault="007930AF" w:rsidP="007930AF">
            <w:pPr>
              <w:pStyle w:val="TableBullet1"/>
              <w:keepNext/>
            </w:pPr>
            <w:r w:rsidRPr="00FE620C">
              <w:t>Timing: current</w:t>
            </w:r>
            <w:r>
              <w:t>/future</w:t>
            </w:r>
          </w:p>
          <w:p w14:paraId="02171443" w14:textId="77777777" w:rsidR="007930AF" w:rsidRPr="00FE620C" w:rsidRDefault="007930AF" w:rsidP="007930AF">
            <w:pPr>
              <w:pStyle w:val="TableBullet1"/>
              <w:keepNext/>
            </w:pPr>
            <w:r w:rsidRPr="00FE620C">
              <w:t xml:space="preserve">Confidence: </w:t>
            </w:r>
            <w:r>
              <w:t>inferred</w:t>
            </w:r>
          </w:p>
          <w:p w14:paraId="4A710E8E" w14:textId="77777777" w:rsidR="007930AF" w:rsidRPr="00FE620C" w:rsidRDefault="007930AF" w:rsidP="007930AF">
            <w:pPr>
              <w:pStyle w:val="TableBullet1"/>
              <w:keepNext/>
            </w:pPr>
            <w:r>
              <w:t>Likelihood: almost certain</w:t>
            </w:r>
          </w:p>
          <w:p w14:paraId="6E482A9D" w14:textId="77777777" w:rsidR="007930AF" w:rsidRPr="00FE620C" w:rsidRDefault="007930AF" w:rsidP="007930AF">
            <w:pPr>
              <w:pStyle w:val="TableBullet1"/>
              <w:keepNext/>
            </w:pPr>
            <w:r w:rsidRPr="00FE620C">
              <w:t>Consequence: major</w:t>
            </w:r>
          </w:p>
          <w:p w14:paraId="6197AF63" w14:textId="77777777" w:rsidR="007930AF" w:rsidRPr="00FE620C" w:rsidRDefault="007930AF" w:rsidP="007930AF">
            <w:pPr>
              <w:pStyle w:val="TableBullet1"/>
              <w:keepNext/>
            </w:pPr>
            <w:r w:rsidRPr="00FE620C">
              <w:t>Trend: increasing</w:t>
            </w:r>
          </w:p>
          <w:p w14:paraId="1330479A" w14:textId="77777777" w:rsidR="007930AF" w:rsidRDefault="007930AF" w:rsidP="007930AF">
            <w:pPr>
              <w:pStyle w:val="TableBullet1"/>
              <w:keepNext/>
            </w:pPr>
            <w:r w:rsidRPr="00FE620C">
              <w:t>Extent: across the entire range</w:t>
            </w:r>
          </w:p>
          <w:p w14:paraId="5A4C1CF8" w14:textId="31CD1B23" w:rsidR="00116E59" w:rsidRPr="009F5106" w:rsidRDefault="00116E59" w:rsidP="007930AF">
            <w:pPr>
              <w:pStyle w:val="TableBullet1"/>
              <w:numPr>
                <w:ilvl w:val="0"/>
                <w:numId w:val="0"/>
              </w:numPr>
              <w:ind w:left="284"/>
            </w:pPr>
            <w:r w:rsidRPr="009F5106">
              <w:t xml:space="preserve"> </w:t>
            </w:r>
          </w:p>
        </w:tc>
        <w:tc>
          <w:tcPr>
            <w:tcW w:w="3962" w:type="dxa"/>
          </w:tcPr>
          <w:p w14:paraId="1EE62B2B" w14:textId="6FA2E233" w:rsidR="00116E59" w:rsidRPr="009F5106" w:rsidRDefault="00994DF9" w:rsidP="00116E59">
            <w:pPr>
              <w:pStyle w:val="Normalsmall"/>
              <w:spacing w:line="240" w:lineRule="auto"/>
            </w:pPr>
            <w:r>
              <w:t xml:space="preserve">‘Fire regimes that cause declines in biodiversity’ is listed as a key threatening process under the EPBC Act (DAWE 2022). </w:t>
            </w:r>
            <w:r w:rsidR="00116E59" w:rsidRPr="009F5106">
              <w:t>High frequency fires and severe fires pose a threat to the Banyabba shiny-barked gum (Gallagher 202</w:t>
            </w:r>
            <w:r w:rsidR="00912B3D">
              <w:t>2</w:t>
            </w:r>
            <w:r w:rsidR="00116E59" w:rsidRPr="009F5106">
              <w:t xml:space="preserve">). Frequent fires appear to cause incremental mortality and limit recruitment in the Banyabba shiny-barked gum (see </w:t>
            </w:r>
            <w:r w:rsidR="00116E59" w:rsidRPr="009F5106">
              <w:rPr>
                <w:i/>
                <w:iCs/>
              </w:rPr>
              <w:t>Fire ecology</w:t>
            </w:r>
            <w:r w:rsidR="00116E59" w:rsidRPr="009F5106">
              <w:t xml:space="preserve"> section above). </w:t>
            </w:r>
            <w:r w:rsidR="00472495">
              <w:t xml:space="preserve">Although the subspecies </w:t>
            </w:r>
            <w:r w:rsidR="00B43CC4">
              <w:t xml:space="preserve">is capable of surviving fire and resprouting post-fire, the apparent lack of recruitment </w:t>
            </w:r>
            <w:r w:rsidR="00E5547A" w:rsidRPr="00E5547A">
              <w:rPr>
                <w:highlight w:val="yellow"/>
              </w:rPr>
              <w:t>from seedlings</w:t>
            </w:r>
            <w:r w:rsidR="00E5547A">
              <w:t xml:space="preserve"> </w:t>
            </w:r>
            <w:r w:rsidR="00B43CC4">
              <w:t xml:space="preserve">suggests that individuals that are lost due to disturbance events may not be replaced, leading to population decline. </w:t>
            </w:r>
            <w:r w:rsidR="00116E59" w:rsidRPr="009F5106">
              <w:rPr>
                <w:rFonts w:eastAsia="Calibri"/>
              </w:rPr>
              <w:t>Individual trees may also be at risk from fire suppression and mop-up operations.</w:t>
            </w:r>
          </w:p>
          <w:p w14:paraId="7F12DFE4" w14:textId="19F8EDB8" w:rsidR="00116E59" w:rsidRPr="009F5106" w:rsidRDefault="00116E59" w:rsidP="00116E59">
            <w:pPr>
              <w:pStyle w:val="Normalsmall"/>
              <w:spacing w:line="240" w:lineRule="auto"/>
            </w:pPr>
            <w:r w:rsidRPr="009F5106">
              <w:t>In 2019-2020, catastrophic bushfire conditions resulted in extensive bushfires across eastern Australia. Gallagher (202</w:t>
            </w:r>
            <w:r w:rsidR="00983FFE">
              <w:t>2</w:t>
            </w:r>
            <w:r w:rsidRPr="009F5106">
              <w:t xml:space="preserve">) suggests that approximately 98% of the subspecies’ range in Banyabba </w:t>
            </w:r>
            <w:r w:rsidR="00E5547A">
              <w:t>NR</w:t>
            </w:r>
            <w:r w:rsidRPr="009F5106">
              <w:t xml:space="preserve"> was within the extent of these fires. This agrees with on-ground observations that found both subpopulations in Banyabba </w:t>
            </w:r>
            <w:r w:rsidR="00E5547A">
              <w:t>NR</w:t>
            </w:r>
            <w:r w:rsidRPr="009F5106">
              <w:t xml:space="preserve"> were burnt in the 2019–20 bushfires. The Yuraygir SCA subpopulation, which was discovered in 2021, wasn’t affected by these fires. </w:t>
            </w:r>
          </w:p>
          <w:p w14:paraId="35003F85" w14:textId="0B958657" w:rsidR="00116E59" w:rsidRPr="009F5106" w:rsidRDefault="00116E59" w:rsidP="00116E59">
            <w:pPr>
              <w:pStyle w:val="TableText"/>
              <w:rPr>
                <w:rFonts w:eastAsia="Calibri"/>
                <w:szCs w:val="18"/>
              </w:rPr>
            </w:pPr>
            <w:r w:rsidRPr="009F5106">
              <w:rPr>
                <w:lang w:eastAsia="ja-JP"/>
              </w:rPr>
              <w:t>These bushfires were partially caused by the 2017–2019 droughts in NSW through low fuel moisture content, leaf senescence and shedding, and lack of moist impediments to fire spread (Nolan et al. 2020).</w:t>
            </w:r>
          </w:p>
        </w:tc>
      </w:tr>
      <w:tr w:rsidR="00116E59" w:rsidRPr="009F5106" w14:paraId="153926CE" w14:textId="77777777" w:rsidTr="37859AD5">
        <w:tc>
          <w:tcPr>
            <w:tcW w:w="2263" w:type="dxa"/>
          </w:tcPr>
          <w:p w14:paraId="2E8CA01F" w14:textId="206530D1" w:rsidR="00116E59" w:rsidRPr="009F5106" w:rsidRDefault="00116E59" w:rsidP="00116E59">
            <w:pPr>
              <w:pStyle w:val="TableText"/>
              <w:rPr>
                <w:b/>
                <w:bCs/>
              </w:rPr>
            </w:pPr>
            <w:r w:rsidRPr="009F5106">
              <w:t>Road and trail maintenance</w:t>
            </w:r>
          </w:p>
        </w:tc>
        <w:tc>
          <w:tcPr>
            <w:tcW w:w="2835" w:type="dxa"/>
          </w:tcPr>
          <w:p w14:paraId="650E9458" w14:textId="77777777" w:rsidR="00116E59" w:rsidRPr="009F5106" w:rsidRDefault="00116E59" w:rsidP="00116E59">
            <w:pPr>
              <w:pStyle w:val="TableBullet1"/>
            </w:pPr>
            <w:r w:rsidRPr="009F5106">
              <w:t>Timing: future</w:t>
            </w:r>
          </w:p>
          <w:p w14:paraId="7B5DECAD" w14:textId="4BE472C0" w:rsidR="00116E59" w:rsidRDefault="00116E59" w:rsidP="00116E59">
            <w:pPr>
              <w:pStyle w:val="TableBullet1"/>
            </w:pPr>
            <w:r w:rsidRPr="009F5106">
              <w:t>Confidence: inferred</w:t>
            </w:r>
          </w:p>
          <w:p w14:paraId="71C8AA05" w14:textId="78357360" w:rsidR="007112D8" w:rsidRPr="00FE620C" w:rsidRDefault="007112D8" w:rsidP="007112D8">
            <w:pPr>
              <w:pStyle w:val="TableBullet1"/>
              <w:keepNext/>
            </w:pPr>
            <w:r>
              <w:t xml:space="preserve">Likelihood: </w:t>
            </w:r>
            <w:r w:rsidR="009A7BEE">
              <w:t>likely</w:t>
            </w:r>
          </w:p>
          <w:p w14:paraId="5D4D9A96" w14:textId="77777777" w:rsidR="00116E59" w:rsidRPr="009F5106" w:rsidRDefault="00116E59" w:rsidP="00116E59">
            <w:pPr>
              <w:pStyle w:val="TableBullet1"/>
            </w:pPr>
            <w:r w:rsidRPr="009F5106">
              <w:t>Consequence: moderate</w:t>
            </w:r>
          </w:p>
          <w:p w14:paraId="05306282" w14:textId="77777777" w:rsidR="00116E59" w:rsidRPr="009F5106" w:rsidRDefault="00116E59" w:rsidP="00116E59">
            <w:pPr>
              <w:pStyle w:val="TableBullet1"/>
            </w:pPr>
            <w:r w:rsidRPr="009F5106">
              <w:t>Trend: stable</w:t>
            </w:r>
          </w:p>
          <w:p w14:paraId="63E79D60" w14:textId="2C3FCBED" w:rsidR="00116E59" w:rsidRPr="009F5106" w:rsidRDefault="00116E59" w:rsidP="00116E59">
            <w:pPr>
              <w:pStyle w:val="TableBullet1"/>
              <w:rPr>
                <w:b/>
                <w:bCs/>
              </w:rPr>
            </w:pPr>
            <w:r w:rsidRPr="009F5106">
              <w:t>Extent: across part of its range</w:t>
            </w:r>
          </w:p>
        </w:tc>
        <w:tc>
          <w:tcPr>
            <w:tcW w:w="3962" w:type="dxa"/>
          </w:tcPr>
          <w:p w14:paraId="478D5D17" w14:textId="1E82691D" w:rsidR="00116E59" w:rsidRPr="009F5106" w:rsidRDefault="00116E59" w:rsidP="00116E59">
            <w:pPr>
              <w:pStyle w:val="TableText"/>
              <w:keepNext/>
              <w:rPr>
                <w:b/>
                <w:bCs/>
              </w:rPr>
            </w:pPr>
            <w:r w:rsidRPr="009F5106">
              <w:t>Inappropriate road or trail maintenance including clearing, spraying and soil disturbance pose a threat to the Banyabba shiny-barked gum individuals in close proximity to roadsides (OEH 2016; OEH 2018).</w:t>
            </w:r>
          </w:p>
        </w:tc>
      </w:tr>
      <w:tr w:rsidR="00116E59" w:rsidRPr="009F5106" w14:paraId="378FF562" w14:textId="77777777" w:rsidTr="37859AD5">
        <w:tc>
          <w:tcPr>
            <w:tcW w:w="2263" w:type="dxa"/>
          </w:tcPr>
          <w:p w14:paraId="705B6E3B" w14:textId="5C65A712" w:rsidR="00116E59" w:rsidRPr="009F5106" w:rsidRDefault="00116E59" w:rsidP="00116E59">
            <w:pPr>
              <w:pStyle w:val="TableText"/>
            </w:pPr>
            <w:r w:rsidRPr="009F5106">
              <w:t xml:space="preserve">Damage by visitors </w:t>
            </w:r>
          </w:p>
        </w:tc>
        <w:tc>
          <w:tcPr>
            <w:tcW w:w="2835" w:type="dxa"/>
          </w:tcPr>
          <w:p w14:paraId="72663FD5" w14:textId="77777777" w:rsidR="00116E59" w:rsidRPr="00524E06" w:rsidRDefault="00116E59" w:rsidP="00116E59">
            <w:pPr>
              <w:pStyle w:val="TableBullet1"/>
            </w:pPr>
            <w:r w:rsidRPr="00524E06">
              <w:t>Timing: future</w:t>
            </w:r>
          </w:p>
          <w:p w14:paraId="57ABC297" w14:textId="3915529F" w:rsidR="00116E59" w:rsidRPr="00524E06" w:rsidRDefault="00116E59" w:rsidP="00116E59">
            <w:pPr>
              <w:pStyle w:val="TableBullet1"/>
            </w:pPr>
            <w:r w:rsidRPr="00524E06">
              <w:t>Confidence: suspected</w:t>
            </w:r>
          </w:p>
          <w:p w14:paraId="22756E45" w14:textId="1A4A3243" w:rsidR="00C4601C" w:rsidRPr="00524E06" w:rsidRDefault="00C4601C" w:rsidP="00C4601C">
            <w:pPr>
              <w:pStyle w:val="TableBullet1"/>
              <w:keepNext/>
              <w:rPr>
                <w:color w:val="000000" w:themeColor="text1"/>
              </w:rPr>
            </w:pPr>
            <w:r w:rsidRPr="00524E06">
              <w:rPr>
                <w:color w:val="000000" w:themeColor="text1"/>
              </w:rPr>
              <w:t xml:space="preserve">Likelihood: </w:t>
            </w:r>
            <w:r w:rsidR="00A86360" w:rsidRPr="00524E06">
              <w:rPr>
                <w:color w:val="000000" w:themeColor="text1"/>
              </w:rPr>
              <w:t>possible</w:t>
            </w:r>
          </w:p>
          <w:p w14:paraId="73551091" w14:textId="51284D7D" w:rsidR="00116E59" w:rsidRPr="00524E06" w:rsidRDefault="00116E59" w:rsidP="00116E59">
            <w:pPr>
              <w:pStyle w:val="TableBullet1"/>
            </w:pPr>
            <w:r w:rsidRPr="00524E06">
              <w:t xml:space="preserve">Consequence: </w:t>
            </w:r>
            <w:r w:rsidR="003C623A">
              <w:t>minor</w:t>
            </w:r>
          </w:p>
          <w:p w14:paraId="2169723B" w14:textId="77777777" w:rsidR="00116E59" w:rsidRPr="00524E06" w:rsidRDefault="00116E59" w:rsidP="00116E59">
            <w:pPr>
              <w:pStyle w:val="TableBullet1"/>
            </w:pPr>
            <w:r w:rsidRPr="00524E06">
              <w:t>Trend: stable</w:t>
            </w:r>
          </w:p>
          <w:p w14:paraId="7EA0B74E" w14:textId="654FF61B" w:rsidR="00116E59" w:rsidRPr="00524E06" w:rsidRDefault="00116E59" w:rsidP="00116E59">
            <w:pPr>
              <w:pStyle w:val="TableBullet1"/>
              <w:rPr>
                <w:b/>
                <w:bCs/>
              </w:rPr>
            </w:pPr>
            <w:r w:rsidRPr="00524E06">
              <w:t>Extent: across part of its range</w:t>
            </w:r>
          </w:p>
        </w:tc>
        <w:tc>
          <w:tcPr>
            <w:tcW w:w="3962" w:type="dxa"/>
          </w:tcPr>
          <w:p w14:paraId="76A51E7F" w14:textId="1231A555" w:rsidR="00116E59" w:rsidRPr="009F5106" w:rsidRDefault="00116E59" w:rsidP="00116E59">
            <w:pPr>
              <w:pStyle w:val="TableText"/>
              <w:keepNext/>
              <w:rPr>
                <w:b/>
                <w:bCs/>
              </w:rPr>
            </w:pPr>
            <w:r w:rsidRPr="009F5106">
              <w:t>Camping and visitation in close proximity to roadsides and trails within the subspecies</w:t>
            </w:r>
            <w:r w:rsidR="00B43CC4">
              <w:t>’</w:t>
            </w:r>
            <w:r w:rsidRPr="009F5106">
              <w:t xml:space="preserve"> distribution may </w:t>
            </w:r>
            <w:r w:rsidR="003C623A">
              <w:t>damage</w:t>
            </w:r>
            <w:r w:rsidRPr="009F5106">
              <w:t xml:space="preserve"> Banyabba shiny-barked gum individuals (OEH 2016; OEH 2018).</w:t>
            </w:r>
          </w:p>
        </w:tc>
      </w:tr>
      <w:tr w:rsidR="00116E59" w:rsidRPr="009F5106" w14:paraId="0D73C3F7" w14:textId="77777777" w:rsidTr="37859AD5">
        <w:tc>
          <w:tcPr>
            <w:tcW w:w="9060" w:type="dxa"/>
            <w:gridSpan w:val="3"/>
          </w:tcPr>
          <w:p w14:paraId="79ECD351" w14:textId="3A304448" w:rsidR="00116E59" w:rsidRPr="00524E06" w:rsidRDefault="00116E59" w:rsidP="00116E59">
            <w:pPr>
              <w:pStyle w:val="TableText"/>
            </w:pPr>
            <w:r w:rsidRPr="00524E06">
              <w:t>Climate Change</w:t>
            </w:r>
          </w:p>
        </w:tc>
      </w:tr>
      <w:tr w:rsidR="00116E59" w:rsidRPr="009F5106" w14:paraId="0E208968" w14:textId="77777777" w:rsidTr="37859AD5">
        <w:tc>
          <w:tcPr>
            <w:tcW w:w="2263" w:type="dxa"/>
          </w:tcPr>
          <w:p w14:paraId="2DD7CBEC" w14:textId="08A2FA99" w:rsidR="00116E59" w:rsidRPr="009F5106" w:rsidRDefault="00C4601C" w:rsidP="00116E59">
            <w:pPr>
              <w:pStyle w:val="TableText"/>
              <w:rPr>
                <w:szCs w:val="18"/>
              </w:rPr>
            </w:pPr>
            <w:r w:rsidRPr="00C74332">
              <w:t>Increased frequency of extreme temperatures, droughts and fire danger weather, and changes in precipitation</w:t>
            </w:r>
          </w:p>
        </w:tc>
        <w:tc>
          <w:tcPr>
            <w:tcW w:w="2835" w:type="dxa"/>
          </w:tcPr>
          <w:p w14:paraId="4AB6EB55" w14:textId="1153E058" w:rsidR="00116E59" w:rsidRPr="00524E06" w:rsidRDefault="00116E59" w:rsidP="00116E59">
            <w:pPr>
              <w:pStyle w:val="TableBullet1"/>
            </w:pPr>
            <w:r w:rsidRPr="00524E06">
              <w:t>Timing: current and future</w:t>
            </w:r>
          </w:p>
          <w:p w14:paraId="666F0A79" w14:textId="17FD6878" w:rsidR="00116E59" w:rsidRPr="00524E06" w:rsidRDefault="00116E59" w:rsidP="00116E59">
            <w:pPr>
              <w:pStyle w:val="TableBullet1"/>
            </w:pPr>
            <w:r w:rsidRPr="00524E06">
              <w:t>Confidence:  observed and inferred</w:t>
            </w:r>
          </w:p>
          <w:p w14:paraId="086C0E04" w14:textId="77777777" w:rsidR="00C4601C" w:rsidRPr="00524E06" w:rsidRDefault="00C4601C" w:rsidP="00C4601C">
            <w:pPr>
              <w:pStyle w:val="TableBullet1"/>
              <w:keepNext/>
            </w:pPr>
            <w:r w:rsidRPr="00524E06">
              <w:t>Likelihood: almost certain</w:t>
            </w:r>
          </w:p>
          <w:p w14:paraId="4CF1A1B1" w14:textId="77777777" w:rsidR="00116E59" w:rsidRPr="00524E06" w:rsidRDefault="00116E59" w:rsidP="00116E59">
            <w:pPr>
              <w:pStyle w:val="TableBullet1"/>
            </w:pPr>
            <w:r w:rsidRPr="00524E06">
              <w:t>Consequence: major</w:t>
            </w:r>
          </w:p>
          <w:p w14:paraId="6CD4E60E" w14:textId="77777777" w:rsidR="00116E59" w:rsidRPr="00524E06" w:rsidRDefault="00116E59" w:rsidP="00116E59">
            <w:pPr>
              <w:pStyle w:val="TableBullet1"/>
            </w:pPr>
            <w:r w:rsidRPr="00524E06">
              <w:t>Trend: increasing</w:t>
            </w:r>
          </w:p>
          <w:p w14:paraId="3E8A905C" w14:textId="77777777" w:rsidR="00116E59" w:rsidRPr="00524E06" w:rsidRDefault="00116E59" w:rsidP="00116E59">
            <w:pPr>
              <w:pStyle w:val="TableBullet1"/>
            </w:pPr>
            <w:r w:rsidRPr="00524E06">
              <w:t>Extent: across the entire range</w:t>
            </w:r>
          </w:p>
        </w:tc>
        <w:tc>
          <w:tcPr>
            <w:tcW w:w="3962" w:type="dxa"/>
          </w:tcPr>
          <w:p w14:paraId="038428E2" w14:textId="7DC46935" w:rsidR="00116E59" w:rsidRPr="009F5106" w:rsidRDefault="00116E59" w:rsidP="00116E59">
            <w:pPr>
              <w:pStyle w:val="TableText"/>
            </w:pPr>
            <w:r w:rsidRPr="009F5106">
              <w:t xml:space="preserve">From 2017-19, north-eastern NSW experienced severe drought </w:t>
            </w:r>
            <w:r w:rsidRPr="009F5106">
              <w:fldChar w:fldCharType="begin"/>
            </w:r>
            <w:r w:rsidRPr="009F5106">
              <w:instrText xml:space="preserve"> ADDIN EN.CITE &lt;EndNote&gt;&lt;Cite&gt;&lt;Author&gt;DPI&lt;/Author&gt;&lt;Year&gt;2020&lt;/Year&gt;&lt;RecNum&gt;29&lt;/RecNum&gt;&lt;DisplayText&gt;(Bureau of Meteorology 2020; DPI 2020)&lt;/DisplayText&gt;&lt;record&gt;&lt;rec-number&gt;29&lt;/rec-number&gt;&lt;foreign-keys&gt;&lt;key app="EN" db-id="p2z0twtvz9z0xke5fdtpr0scdr5x2xa25d2f" timestamp="1601007580"&gt;29&lt;/key&gt;&lt;/foreign-keys&gt;&lt;ref-type name="Web Page"&gt;12&lt;/ref-type&gt;&lt;contributors&gt;&lt;authors&gt;&lt;author&gt;DPI&lt;/author&gt;&lt;/authors&gt;&lt;secondary-authors&gt;&lt;author&gt;NSW Department of Primary Industries&lt;/author&gt;&lt;/secondary-authors&gt;&lt;/contributors&gt;&lt;titles&gt;&lt;title&gt;Drought in NSW&lt;/title&gt;&lt;/titles&gt;&lt;number&gt;14 Spetember 2020&lt;/number&gt;&lt;dates&gt;&lt;year&gt;2020&lt;/year&gt;&lt;/dates&gt;&lt;label&gt;Threats - drought&lt;/label&gt;&lt;urls&gt;&lt;related-urls&gt;&lt;url&gt;https://www.dpi.nsw.gov.au/climate-and-emergencies/droughthub/drought-in-nsw&lt;/url&gt;&lt;/related-urls&gt;&lt;/urls&gt;&lt;/record&gt;&lt;/Cite&gt;&lt;Cite&gt;&lt;Author&gt;Bureau of Meteorology&lt;/Author&gt;&lt;Year&gt;2020&lt;/Year&gt;&lt;RecNum&gt;96&lt;/RecNum&gt;&lt;record&gt;&lt;rec-number&gt;96&lt;/rec-number&gt;&lt;foreign-keys&gt;&lt;key app="EN" db-id="p2z0twtvz9z0xke5fdtpr0scdr5x2xa25d2f" timestamp="1627271782"&gt;96&lt;/key&gt;&lt;/foreign-keys&gt;&lt;ref-type name="Report"&gt;27&lt;/ref-type&gt;&lt;contributors&gt;&lt;authors&gt;&lt;author&gt;Bureau of Meteorology,&lt;/author&gt;&lt;/authors&gt;&lt;/contributors&gt;&lt;titles&gt;&lt;title&gt;Special Climate Statement 70 update—drought conditions in Australia and impact on water resources in the Murray–Darling Basin&lt;/title&gt;&lt;/titles&gt;&lt;dates&gt;&lt;year&gt;2020&lt;/year&gt;&lt;/dates&gt;&lt;publisher&gt;Bureau of Meteorology (Commonwealth)&lt;/publisher&gt;&lt;label&gt;Threats - drought&lt;/label&gt;&lt;urls&gt;&lt;/urls&gt;&lt;/record&gt;&lt;/Cite&gt;&lt;/EndNote&gt;</w:instrText>
            </w:r>
            <w:r w:rsidRPr="009F5106">
              <w:fldChar w:fldCharType="separate"/>
            </w:r>
            <w:r w:rsidRPr="009F5106">
              <w:rPr>
                <w:noProof/>
              </w:rPr>
              <w:t>(Bureau of Meteorology 2020; DPI 2020)</w:t>
            </w:r>
            <w:r w:rsidRPr="009F5106">
              <w:fldChar w:fldCharType="end"/>
            </w:r>
            <w:r w:rsidRPr="009F5106">
              <w:t>. A</w:t>
            </w:r>
            <w:r w:rsidRPr="009F5106">
              <w:rPr>
                <w:noProof/>
              </w:rPr>
              <w:t>pproximately 48% of the subspecies</w:t>
            </w:r>
            <w:r w:rsidR="00B43CC4">
              <w:rPr>
                <w:noProof/>
              </w:rPr>
              <w:t>’</w:t>
            </w:r>
            <w:r w:rsidRPr="009F5106">
              <w:rPr>
                <w:noProof/>
              </w:rPr>
              <w:t xml:space="preserve"> modelled distribution in Banyabba </w:t>
            </w:r>
            <w:r w:rsidR="00E5547A">
              <w:rPr>
                <w:noProof/>
              </w:rPr>
              <w:t>NR</w:t>
            </w:r>
            <w:r w:rsidRPr="009F5106">
              <w:rPr>
                <w:noProof/>
              </w:rPr>
              <w:t xml:space="preserve"> was in drought in the six months preceeding the 2019-2020 bushfires (Gallagher </w:t>
            </w:r>
            <w:r w:rsidR="0035795A">
              <w:rPr>
                <w:noProof/>
              </w:rPr>
              <w:t>2022</w:t>
            </w:r>
            <w:r w:rsidRPr="009F5106">
              <w:rPr>
                <w:noProof/>
              </w:rPr>
              <w:t>)</w:t>
            </w:r>
            <w:r w:rsidRPr="009F5106">
              <w:t xml:space="preserve">. This modelling did not include the Yuraygir SCA subpopulation as it was discovered in 2021. </w:t>
            </w:r>
          </w:p>
          <w:p w14:paraId="0760F7B2" w14:textId="2E0B246F" w:rsidR="00116E59" w:rsidRPr="009F5106" w:rsidRDefault="00116E59" w:rsidP="00116E59">
            <w:pPr>
              <w:pStyle w:val="TableText"/>
              <w:rPr>
                <w:lang w:eastAsia="ja-JP"/>
              </w:rPr>
            </w:pPr>
            <w:r w:rsidRPr="009F5106">
              <w:rPr>
                <w:lang w:eastAsia="ja-JP"/>
              </w:rPr>
              <w:t xml:space="preserve">The north coast of NSW is expected to undergo an increase in severe and average Forest Fire Danger Index values, which are used as an indicator of fire risk. These increases are projected for summer and spring, which represent peak fire risk season (DPIE 2014a). These changes to fire conditions will likely increase the probability of frequent and high severity bushfires impacting the </w:t>
            </w:r>
            <w:r w:rsidRPr="009F5106">
              <w:t>Banyabba shiny-barked gum</w:t>
            </w:r>
            <w:r w:rsidRPr="009F5106">
              <w:rPr>
                <w:lang w:eastAsia="ja-JP"/>
              </w:rPr>
              <w:t xml:space="preserve"> into the future.</w:t>
            </w:r>
          </w:p>
          <w:p w14:paraId="4CCE5806" w14:textId="2287C04B" w:rsidR="00116E59" w:rsidRPr="009F5106" w:rsidRDefault="00116E59" w:rsidP="00116E59">
            <w:pPr>
              <w:pStyle w:val="TableText"/>
              <w:rPr>
                <w:lang w:eastAsia="ja-JP"/>
              </w:rPr>
            </w:pPr>
            <w:r w:rsidRPr="009F5106">
              <w:rPr>
                <w:lang w:eastAsia="ja-JP"/>
              </w:rPr>
              <w:t>In this region of NSW there is also a projected increase in minimum and maximum temperatures and the number of hot days (above 35℃). Rainfall is projected to decrease in winter and increase in autumn and spring (DPIE 2014b)</w:t>
            </w:r>
            <w:r w:rsidR="00B43CC4">
              <w:rPr>
                <w:lang w:eastAsia="ja-JP"/>
              </w:rPr>
              <w:t>.</w:t>
            </w:r>
            <w:r w:rsidRPr="009F5106">
              <w:rPr>
                <w:lang w:eastAsia="ja-JP"/>
              </w:rPr>
              <w:t xml:space="preserve"> </w:t>
            </w:r>
          </w:p>
          <w:p w14:paraId="2313ACDB" w14:textId="2747AE56" w:rsidR="00116E59" w:rsidRPr="009F5106" w:rsidRDefault="00116E59" w:rsidP="00116E59">
            <w:pPr>
              <w:pStyle w:val="TableText"/>
              <w:rPr>
                <w:lang w:eastAsia="ja-JP"/>
              </w:rPr>
            </w:pPr>
            <w:r w:rsidRPr="009F5106">
              <w:rPr>
                <w:lang w:eastAsia="ja-JP"/>
              </w:rPr>
              <w:t xml:space="preserve">The long-term impact of drought on </w:t>
            </w:r>
            <w:r w:rsidRPr="009F5106">
              <w:t>Banyabba shiny-barked gum</w:t>
            </w:r>
            <w:r w:rsidRPr="009F5106">
              <w:rPr>
                <w:lang w:eastAsia="ja-JP"/>
              </w:rPr>
              <w:t xml:space="preserve"> is uncertain. However, </w:t>
            </w:r>
            <w:r w:rsidRPr="009F5106">
              <w:t xml:space="preserve">drought may cause widespread plant mortality in forest ecosystems, as many plants are vulnerable to drought stress and hydraulic  failure of their vascular system </w:t>
            </w:r>
            <w:r w:rsidRPr="009F5106">
              <w:fldChar w:fldCharType="begin" w:fldLock="1"/>
            </w:r>
            <w:r w:rsidRPr="009F5106">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page":"660-684","title":"A global overview of drought and heat-induced tree mortality reveals emerging climate change risks for forests","type":"article-journal","volume":"259"},"uris":["http://www.mendeley.com/documents/?uuid=ea1f3fe1-c8b5-4b7a-8492-73a75f9ac3fa"]},{"id":"ITEM-2","itemData":{"DOI":"10.1038/nature11688","ISSN":"00280836","PMID":"23172141","abstract":"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a 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 2012 Macmillan Publishers Limited. All rights reserved.","author":[{"dropping-particle":"","family":"Choat","given":"Brendan","non-dropping-particle":"","parse-names":false,"suffix":""},{"dropping-particle":"","family":"Jansen","given":"Steven","non-dropping-particle":"","parse-names":false,"suffix":""},{"dropping-particle":"","family":"Brodribb","given":"Tim J.","non-dropping-particle":"","parse-names":false,"suffix":""},{"dropping-particle":"","family":"Cochard","given":"Hervé","non-dropping-particle":"","parse-names":false,"suffix":""},{"dropping-particle":"","family":"Delzon","given":"Sylvain","non-dropping-particle":"","parse-names":false,"suffix":""},{"dropping-particle":"","family":"Bhaskar","given":"Radika","non-dropping-particle":"","parse-names":false,"suffix":""},{"dropping-particle":"","family":"Bucci","given":"Sandra J.","non-dropping-particle":"","parse-names":false,"suffix":""},{"dropping-particle":"","family":"Feild","given":"Taylor S.","non-dropping-particle":"","parse-names":false,"suffix":""},{"dropping-particle":"","family":"Gleason","given":"Sean M.","non-dropping-particle":"","parse-names":false,"suffix":""},{"dropping-particle":"","family":"Hacke","given":"Uwe G.","non-dropping-particle":"","parse-names":false,"suffix":""},{"dropping-particle":"","family":"Jacobsen","given":"Anna L.","non-dropping-particle":"","parse-names":false,"suffix":""},{"dropping-particle":"","family":"Lens","given":"Frederic","non-dropping-particle":"","parse-names":false,"suffix":""},{"dropping-particle":"","family":"Maherali","given":"Hafiz","non-dropping-particle":"","parse-names":false,"suffix":""},{"dropping-particle":"","family":"Martínez-Vilalta","given":"Jordi","non-dropping-particle":"","parse-names":false,"suffix":""},{"dropping-particle":"","family":"Mayr","given":"Stefan","non-dropping-particle":"","parse-names":false,"suffix":""},{"dropping-particle":"","family":"Mencuccini","given":"Maurizio","non-dropping-particle":"","parse-names":false,"suffix":""},{"dropping-particle":"","family":"Mitchell","given":"Patrick J.","non-dropping-particle":"","parse-names":false,"suffix":""},{"dropping-particle":"","family":"Nardini","given":"Andrea","non-dropping-particle":"","parse-names":false,"suffix":""},{"dropping-particle":"","family":"Pittermann","given":"Jarmila","non-dropping-particle":"","parse-names":false,"suffix":""},{"dropping-particle":"","family":"Pratt","given":"R. Brandon","non-dropping-particle":"","parse-names":false,"suffix":""},{"dropping-particle":"","family":"Sperry","given":"John S.","non-dropping-particle":"","parse-names":false,"suffix":""},{"dropping-particle":"","family":"Westoby","given":"Mark","non-dropping-particle":"","parse-names":false,"suffix":""},{"dropping-particle":"","family":"Wright","given":"Ian J.","non-dropping-particle":"","parse-names":false,"suffix":""},{"dropping-particle":"","family":"Zanne","given":"Amy E.","non-dropping-particle":"","parse-names":false,"suffix":""}],"container-title":"Nature","id":"ITEM-2","issue":"7426","issued":{"date-parts":[["2012"]]},"page":"752-755","title":"Global convergence in the vulnerability of forests to drought","type":"article-journal","volume":"491"},"uris":["http://www.mendeley.com/documents/?uuid=baca1928-082b-4281-88d0-825aed380605"]}],"mendeley":{"formattedCitation":"(Allen et al. 2010, Choat et al. 2012)","plainTextFormattedCitation":"(Allen et al. 2010, Choat et al. 2012)","previouslyFormattedCitation":"(Allen et al. 2010, Choat et al. 2012)"},"properties":{"noteIndex":0},"schema":"https://github.com/citation-style-language/schema/raw/master/csl-citation.json"}</w:instrText>
            </w:r>
            <w:r w:rsidRPr="009F5106">
              <w:fldChar w:fldCharType="separate"/>
            </w:r>
            <w:r w:rsidRPr="009F5106">
              <w:rPr>
                <w:noProof/>
              </w:rPr>
              <w:t>(Allen et al. 2010; Choat et al. 2012; De Kauwe et al. 2020)</w:t>
            </w:r>
            <w:r w:rsidRPr="009F5106">
              <w:fldChar w:fldCharType="end"/>
            </w:r>
            <w:r w:rsidRPr="009F5106">
              <w:t>.</w:t>
            </w:r>
            <w:r w:rsidRPr="009F5106">
              <w:rPr>
                <w:lang w:eastAsia="ja-JP"/>
              </w:rPr>
              <w:t xml:space="preserve"> </w:t>
            </w:r>
          </w:p>
          <w:p w14:paraId="38A0DBE4" w14:textId="44CDAD7B" w:rsidR="00116E59" w:rsidRPr="009F5106" w:rsidRDefault="00116E59" w:rsidP="00116E59">
            <w:pPr>
              <w:pStyle w:val="TableText"/>
            </w:pPr>
            <w:r w:rsidRPr="009F5106">
              <w:rPr>
                <w:lang w:eastAsia="ja-JP"/>
              </w:rPr>
              <w:t>Post-fire recruitment and seedling survival can also be threatened by drought, as environments with higher precipitation may have greater capacity to regenerate compared to environments where drought conditions are present pre- or post-fire (Auld 2020; Gallagher 202</w:t>
            </w:r>
            <w:r w:rsidR="003D08D4">
              <w:rPr>
                <w:lang w:eastAsia="ja-JP"/>
              </w:rPr>
              <w:t>2</w:t>
            </w:r>
            <w:r w:rsidRPr="009F5106">
              <w:rPr>
                <w:lang w:eastAsia="ja-JP"/>
              </w:rPr>
              <w:t xml:space="preserve">). </w:t>
            </w:r>
          </w:p>
        </w:tc>
      </w:tr>
      <w:tr w:rsidR="00116E59" w:rsidRPr="009F5106" w14:paraId="59C53827" w14:textId="77777777" w:rsidTr="37859AD5">
        <w:tc>
          <w:tcPr>
            <w:tcW w:w="9060" w:type="dxa"/>
            <w:gridSpan w:val="3"/>
          </w:tcPr>
          <w:p w14:paraId="4D3733A6" w14:textId="77777777" w:rsidR="00116E59" w:rsidRPr="009F5106" w:rsidRDefault="00116E59" w:rsidP="00116E59">
            <w:pPr>
              <w:pStyle w:val="Normalsmall"/>
            </w:pPr>
            <w:r w:rsidRPr="009F5106">
              <w:t>Disease</w:t>
            </w:r>
          </w:p>
        </w:tc>
      </w:tr>
      <w:tr w:rsidR="00116E59" w:rsidRPr="009F5106" w14:paraId="100DD6C8" w14:textId="77777777" w:rsidTr="37859AD5">
        <w:tc>
          <w:tcPr>
            <w:tcW w:w="2263" w:type="dxa"/>
          </w:tcPr>
          <w:p w14:paraId="7E0809A1" w14:textId="1D40E968" w:rsidR="00116E59" w:rsidRPr="009F5106" w:rsidRDefault="00116E59" w:rsidP="00116E59">
            <w:pPr>
              <w:pStyle w:val="Normalsmall"/>
            </w:pPr>
            <w:r w:rsidRPr="009F5106">
              <w:t xml:space="preserve">Myrtle rust </w:t>
            </w:r>
          </w:p>
        </w:tc>
        <w:tc>
          <w:tcPr>
            <w:tcW w:w="2835" w:type="dxa"/>
          </w:tcPr>
          <w:p w14:paraId="1566610C" w14:textId="77777777" w:rsidR="00116E59" w:rsidRPr="009F5106" w:rsidRDefault="00116E59" w:rsidP="00116E59">
            <w:pPr>
              <w:pStyle w:val="TableBullet1"/>
            </w:pPr>
            <w:r w:rsidRPr="009F5106">
              <w:t>Timing: future</w:t>
            </w:r>
          </w:p>
          <w:p w14:paraId="13A5D112" w14:textId="795F6FCE" w:rsidR="00116E59" w:rsidRDefault="00116E59" w:rsidP="00116E59">
            <w:pPr>
              <w:pStyle w:val="TableBullet1"/>
            </w:pPr>
            <w:r w:rsidRPr="009F5106">
              <w:t>Confidence: suspected</w:t>
            </w:r>
          </w:p>
          <w:p w14:paraId="1091A905" w14:textId="2CCC548C" w:rsidR="00C4601C" w:rsidRPr="00FE620C" w:rsidRDefault="00C4601C" w:rsidP="00C4601C">
            <w:pPr>
              <w:pStyle w:val="TableBullet1"/>
              <w:keepNext/>
            </w:pPr>
            <w:r>
              <w:t>Likelihood:</w:t>
            </w:r>
            <w:r w:rsidR="00142158">
              <w:t xml:space="preserve"> possible</w:t>
            </w:r>
          </w:p>
          <w:p w14:paraId="5B524C7F" w14:textId="77777777" w:rsidR="00116E59" w:rsidRPr="009F5106" w:rsidRDefault="00116E59" w:rsidP="00116E59">
            <w:pPr>
              <w:pStyle w:val="TableBullet1"/>
            </w:pPr>
            <w:r w:rsidRPr="009F5106">
              <w:t>Consequence: major</w:t>
            </w:r>
          </w:p>
          <w:p w14:paraId="7F4D7D5F" w14:textId="3FE107DC" w:rsidR="00116E59" w:rsidRPr="009F5106" w:rsidRDefault="00116E59" w:rsidP="00116E59">
            <w:pPr>
              <w:pStyle w:val="TableBullet1"/>
            </w:pPr>
            <w:r w:rsidRPr="009F5106">
              <w:t>Trend: unknown</w:t>
            </w:r>
          </w:p>
          <w:p w14:paraId="5ACFB287" w14:textId="77777777" w:rsidR="00116E59" w:rsidRPr="009F5106" w:rsidRDefault="00116E59" w:rsidP="00116E59">
            <w:pPr>
              <w:pStyle w:val="TableBullet1"/>
            </w:pPr>
            <w:r w:rsidRPr="009F5106">
              <w:t>Extent: across the entire range</w:t>
            </w:r>
          </w:p>
        </w:tc>
        <w:tc>
          <w:tcPr>
            <w:tcW w:w="3962" w:type="dxa"/>
          </w:tcPr>
          <w:p w14:paraId="730CA476" w14:textId="77777777" w:rsidR="00116E59" w:rsidRPr="009F5106" w:rsidRDefault="00116E59" w:rsidP="00116E59">
            <w:pPr>
              <w:pStyle w:val="TableText"/>
            </w:pPr>
            <w:r w:rsidRPr="009F5106">
              <w:t>Myrtle rust threatens plants in the Myrtaceae family and can cause deformed leaves, heavy defoliation of branches, reduced fertility, dieback, stunted growth and plant death (Makinson 2018; 2020).</w:t>
            </w:r>
          </w:p>
          <w:p w14:paraId="4FCD3F9A" w14:textId="0864DF72" w:rsidR="00116E59" w:rsidRPr="009F5106" w:rsidRDefault="00116E59" w:rsidP="00116E59">
            <w:pPr>
              <w:pStyle w:val="TableText"/>
            </w:pPr>
            <w:r w:rsidRPr="009F5106">
              <w:t>Banyabba shiny-barked gum is in the family Myrtaceae and occurs within a myrtle rust prone area. Gallagher (202</w:t>
            </w:r>
            <w:r w:rsidR="00D34F99">
              <w:t>2</w:t>
            </w:r>
            <w:r w:rsidRPr="009F5106">
              <w:t xml:space="preserve">) notes that the subspecies is at medium risk of infection by myrtle rust based on intersecting burnt areas of the </w:t>
            </w:r>
            <w:r w:rsidR="00EE2CED">
              <w:t>sub</w:t>
            </w:r>
            <w:r w:rsidRPr="009F5106">
              <w:t xml:space="preserve">species’ range (from the 2019-2020 bushfires) and national mapping of suitable habitat for myrtle rust from Berthon et al. (2018).  </w:t>
            </w:r>
          </w:p>
        </w:tc>
      </w:tr>
    </w:tbl>
    <w:p w14:paraId="3136309D" w14:textId="77777777" w:rsidR="00B82F5E" w:rsidRPr="009A615F" w:rsidRDefault="00B82F5E" w:rsidP="00B82F5E">
      <w:pPr>
        <w:pStyle w:val="FigureTableNoteSource"/>
      </w:pPr>
      <w:r w:rsidRPr="009F4586">
        <w:rPr>
          <w:vertAlign w:val="superscript"/>
        </w:rPr>
        <w:t>a</w:t>
      </w:r>
      <w:r>
        <w:t>Timing</w:t>
      </w:r>
      <w:r w:rsidRPr="009A615F">
        <w:t>—identif</w:t>
      </w:r>
      <w:r>
        <w:t>ies</w:t>
      </w:r>
      <w:r w:rsidRPr="009A615F">
        <w:t xml:space="preserve"> the temporal nature of the threat</w:t>
      </w:r>
    </w:p>
    <w:p w14:paraId="06F3D2E7" w14:textId="77777777" w:rsidR="00B82F5E" w:rsidRPr="009A615F" w:rsidRDefault="00B82F5E" w:rsidP="00B82F5E">
      <w:pPr>
        <w:pStyle w:val="FigureTableNoteSource"/>
      </w:pPr>
      <w:r w:rsidRPr="009A615F">
        <w:t>Confidence—identif</w:t>
      </w:r>
      <w:r>
        <w:t>ies</w:t>
      </w:r>
      <w:r w:rsidRPr="009A615F">
        <w:t xml:space="preserve"> the </w:t>
      </w:r>
      <w:r>
        <w:t>nature of the evidence about</w:t>
      </w:r>
      <w:r w:rsidRPr="009A615F">
        <w:t xml:space="preserve"> the impact of the threat on the species</w:t>
      </w:r>
    </w:p>
    <w:p w14:paraId="52EE8F8E" w14:textId="77777777" w:rsidR="00B82F5E" w:rsidRDefault="00B82F5E" w:rsidP="00B82F5E">
      <w:pPr>
        <w:pStyle w:val="FigureTableNoteSource"/>
      </w:pPr>
      <w:r>
        <w:t>Likelihood</w:t>
      </w:r>
      <w:r w:rsidRPr="009A615F">
        <w:t>—identif</w:t>
      </w:r>
      <w:r>
        <w:t>ies</w:t>
      </w:r>
      <w:r w:rsidRPr="009A615F">
        <w:t xml:space="preserve"> the</w:t>
      </w:r>
      <w:r>
        <w:t xml:space="preserve"> likelihood of the threat impacting on the whole population or extent of the species</w:t>
      </w:r>
    </w:p>
    <w:p w14:paraId="250617CC" w14:textId="77777777" w:rsidR="00B82F5E" w:rsidRPr="009A615F" w:rsidRDefault="00B82F5E" w:rsidP="00B82F5E">
      <w:pPr>
        <w:pStyle w:val="FigureTableNoteSource"/>
      </w:pPr>
      <w:r w:rsidRPr="009A615F">
        <w:t>Consequence—identif</w:t>
      </w:r>
      <w:r>
        <w:t>ies</w:t>
      </w:r>
      <w:r w:rsidRPr="009A615F">
        <w:t xml:space="preserve"> the severity of the threat</w:t>
      </w:r>
    </w:p>
    <w:p w14:paraId="75CBC572" w14:textId="77777777" w:rsidR="00B82F5E" w:rsidRPr="009A615F" w:rsidRDefault="00B82F5E" w:rsidP="00B82F5E">
      <w:pPr>
        <w:pStyle w:val="FigureTableNoteSource"/>
      </w:pPr>
      <w:r w:rsidRPr="009A615F">
        <w:t>Trend—identif</w:t>
      </w:r>
      <w:r>
        <w:t>ies</w:t>
      </w:r>
      <w:r w:rsidRPr="009A615F">
        <w:t xml:space="preserve"> the extent to which it will continue to operate on the species</w:t>
      </w:r>
    </w:p>
    <w:p w14:paraId="2562AC8A" w14:textId="77777777" w:rsidR="00B82F5E" w:rsidRPr="006E3429" w:rsidRDefault="00B82F5E" w:rsidP="00B82F5E">
      <w:pPr>
        <w:pStyle w:val="FigureTableNoteSource"/>
        <w:spacing w:before="0"/>
        <w:contextualSpacing w:val="0"/>
      </w:pPr>
      <w:r w:rsidRPr="009A615F">
        <w:t>Extent—identif</w:t>
      </w:r>
      <w:r>
        <w:t>ies</w:t>
      </w:r>
      <w:r w:rsidRPr="009A615F">
        <w:t xml:space="preserve"> its spatial conte</w:t>
      </w:r>
      <w:r>
        <w:t>x</w:t>
      </w:r>
      <w:r w:rsidRPr="009A615F">
        <w:t>t in terms of the range of the species</w:t>
      </w:r>
    </w:p>
    <w:p w14:paraId="5581E301" w14:textId="250FAEF7" w:rsidR="00B82F5E" w:rsidRDefault="00B82F5E" w:rsidP="00B82F5E">
      <w:pPr>
        <w:pStyle w:val="FigureTableNoteSource"/>
        <w:contextualSpacing w:val="0"/>
        <w:rPr>
          <w:rFonts w:asciiTheme="minorHAnsi" w:hAnsiTheme="minorHAnsi" w:cstheme="minorHAnsi"/>
          <w:szCs w:val="18"/>
        </w:rPr>
      </w:pPr>
      <w:r>
        <w:rPr>
          <w:rStyle w:val="FootnoteReference"/>
        </w:rPr>
        <w:t>b</w:t>
      </w:r>
      <w:r w:rsidRPr="00230041">
        <w:rPr>
          <w:rFonts w:asciiTheme="minorHAnsi" w:hAnsiTheme="minorHAnsi" w:cstheme="minorHAnsi"/>
          <w:szCs w:val="18"/>
        </w:rPr>
        <w:t>Fire regimes that cause declines in biodiversity include the full range of fire-related ecological processes that directly or indirectly cause persistent declines in the distribution, abundance, genetic diversity or function of a species or ecological community</w:t>
      </w:r>
      <w:r>
        <w:rPr>
          <w:rFonts w:asciiTheme="minorHAnsi" w:hAnsiTheme="minorHAnsi" w:cstheme="minorHAnsi"/>
          <w:szCs w:val="18"/>
        </w:rPr>
        <w:t xml:space="preserve">. </w:t>
      </w:r>
      <w:r w:rsidRPr="00230041">
        <w:rPr>
          <w:rFonts w:asciiTheme="minorHAnsi" w:hAnsiTheme="minorHAnsi" w:cstheme="minorHAnsi"/>
          <w:szCs w:val="18"/>
        </w:rPr>
        <w:t>‘</w:t>
      </w:r>
      <w:r>
        <w:rPr>
          <w:rFonts w:asciiTheme="minorHAnsi" w:hAnsiTheme="minorHAnsi" w:cstheme="minorHAnsi"/>
          <w:szCs w:val="18"/>
        </w:rPr>
        <w:t>F</w:t>
      </w:r>
      <w:r w:rsidRPr="00230041">
        <w:rPr>
          <w:rFonts w:asciiTheme="minorHAnsi" w:hAnsiTheme="minorHAnsi" w:cstheme="minorHAnsi"/>
          <w:szCs w:val="18"/>
        </w:rPr>
        <w:t>ire regime’ refers to the frequency, intensity or severity, season, and types (aerial/subterranean) of successive fire events at a point in the landscape</w:t>
      </w:r>
    </w:p>
    <w:p w14:paraId="619CFC2B" w14:textId="77777777" w:rsidR="005B48A3" w:rsidRDefault="005B48A3" w:rsidP="005B48A3">
      <w:pPr>
        <w:pStyle w:val="FigureTableNoteSource"/>
        <w:keepNext/>
        <w:keepLines/>
        <w:rPr>
          <w:rFonts w:cs="Calibri"/>
          <w:b/>
          <w:bCs/>
          <w:szCs w:val="18"/>
        </w:rPr>
      </w:pPr>
      <w:r>
        <w:rPr>
          <w:b/>
          <w:bCs/>
        </w:rPr>
        <w:t>Categories for likelihood are defined as follows:</w:t>
      </w:r>
    </w:p>
    <w:p w14:paraId="5E82D895" w14:textId="77777777" w:rsidR="005B48A3" w:rsidRDefault="005B48A3" w:rsidP="005B48A3">
      <w:pPr>
        <w:pStyle w:val="FigureTableNoteSource"/>
        <w:keepNext/>
        <w:keepLines/>
      </w:pPr>
      <w:r>
        <w:t>Almost certain – expected to occur every year</w:t>
      </w:r>
    </w:p>
    <w:p w14:paraId="5CBBB999" w14:textId="77777777" w:rsidR="005B48A3" w:rsidRDefault="005B48A3" w:rsidP="005B48A3">
      <w:pPr>
        <w:pStyle w:val="FigureTableNoteSource"/>
        <w:keepNext/>
        <w:keepLines/>
      </w:pPr>
      <w:r>
        <w:t>Likely – expected to occur at least once every five years</w:t>
      </w:r>
    </w:p>
    <w:p w14:paraId="28CC0AE2" w14:textId="77777777" w:rsidR="005B48A3" w:rsidRDefault="005B48A3" w:rsidP="005B48A3">
      <w:pPr>
        <w:pStyle w:val="FigureTableNoteSource"/>
        <w:keepNext/>
        <w:keepLines/>
      </w:pPr>
      <w:r>
        <w:t>Possible – might occur at some time</w:t>
      </w:r>
    </w:p>
    <w:p w14:paraId="36CA53F2" w14:textId="77777777" w:rsidR="005B48A3" w:rsidRDefault="005B48A3" w:rsidP="005B48A3">
      <w:pPr>
        <w:pStyle w:val="FigureTableNoteSource"/>
        <w:keepNext/>
        <w:keepLines/>
      </w:pPr>
      <w:r>
        <w:t>Unlikely – known to have occurred only a few times</w:t>
      </w:r>
    </w:p>
    <w:p w14:paraId="0B034E92" w14:textId="77777777" w:rsidR="005B48A3" w:rsidRDefault="005B48A3" w:rsidP="005B48A3">
      <w:pPr>
        <w:pStyle w:val="FigureTableNoteSource"/>
        <w:keepNext/>
        <w:keepLines/>
        <w:contextualSpacing w:val="0"/>
      </w:pPr>
      <w:r>
        <w:t>Unknown – currently unknown how often the threat will occur</w:t>
      </w:r>
    </w:p>
    <w:p w14:paraId="18EA00D9" w14:textId="77777777" w:rsidR="005B48A3" w:rsidRDefault="005B48A3" w:rsidP="005B48A3">
      <w:pPr>
        <w:pStyle w:val="FigureTableNoteSource"/>
        <w:keepNext/>
        <w:keepLines/>
        <w:rPr>
          <w:b/>
          <w:bCs/>
        </w:rPr>
      </w:pPr>
      <w:r>
        <w:rPr>
          <w:b/>
          <w:bCs/>
        </w:rPr>
        <w:t xml:space="preserve">Categories for consequences are defined as follows: </w:t>
      </w:r>
    </w:p>
    <w:p w14:paraId="642F3515" w14:textId="77777777" w:rsidR="005B48A3" w:rsidRDefault="005B48A3" w:rsidP="005B48A3">
      <w:pPr>
        <w:pStyle w:val="FigureTableNoteSource"/>
        <w:keepNext/>
        <w:keepLines/>
      </w:pPr>
      <w:r>
        <w:t>Not significant – no long-term effect on individuals or populations</w:t>
      </w:r>
    </w:p>
    <w:p w14:paraId="021465F0" w14:textId="77777777" w:rsidR="005B48A3" w:rsidRDefault="005B48A3" w:rsidP="005B48A3">
      <w:pPr>
        <w:pStyle w:val="FigureTableNoteSource"/>
        <w:keepNext/>
        <w:keepLines/>
      </w:pPr>
      <w:r>
        <w:t>Minor – individuals are adversely affected but no effect at population level</w:t>
      </w:r>
    </w:p>
    <w:p w14:paraId="63974C9A" w14:textId="77777777" w:rsidR="005B48A3" w:rsidRDefault="005B48A3" w:rsidP="005B48A3">
      <w:pPr>
        <w:pStyle w:val="FigureTableNoteSource"/>
        <w:keepNext/>
        <w:keepLines/>
      </w:pPr>
      <w:r>
        <w:t>Moderate – population recovery stable or declining</w:t>
      </w:r>
    </w:p>
    <w:p w14:paraId="3E62946D" w14:textId="77777777" w:rsidR="005B48A3" w:rsidRDefault="005B48A3" w:rsidP="005B48A3">
      <w:pPr>
        <w:pStyle w:val="FigureTableNoteSource"/>
        <w:keepNext/>
        <w:keepLines/>
        <w:spacing w:before="0"/>
      </w:pPr>
      <w:r>
        <w:t>Major – population decline is ongoing</w:t>
      </w:r>
    </w:p>
    <w:p w14:paraId="66E4FA54" w14:textId="77777777" w:rsidR="005B48A3" w:rsidRPr="006E3429" w:rsidRDefault="005B48A3" w:rsidP="005B48A3">
      <w:pPr>
        <w:pStyle w:val="FigureTableNoteSource"/>
        <w:keepNext/>
        <w:keepLines/>
        <w:spacing w:before="0"/>
      </w:pPr>
      <w:r>
        <w:t>Catastrophic – population trajectory close to extinction</w:t>
      </w:r>
    </w:p>
    <w:p w14:paraId="22A46EA6" w14:textId="3C5EBD03" w:rsidR="00E707AE" w:rsidRDefault="00BD7983">
      <w:bookmarkStart w:id="11" w:name="_Toc430782162"/>
      <w:bookmarkStart w:id="12" w:name="_Toc511376531"/>
      <w:r>
        <w:t xml:space="preserve">Each threat has been described </w:t>
      </w:r>
      <w:r w:rsidR="000E630E">
        <w:t xml:space="preserve">in Table </w:t>
      </w:r>
      <w:r w:rsidR="00E174CE">
        <w:t>2</w:t>
      </w:r>
      <w:r w:rsidR="000E630E">
        <w:t xml:space="preserve"> </w:t>
      </w:r>
      <w:r>
        <w:t xml:space="preserve">in terms of the extent that it is operating on the </w:t>
      </w:r>
      <w:r w:rsidR="00F163D2">
        <w:t>subspecies</w:t>
      </w:r>
      <w:r>
        <w:t xml:space="preserve">. </w:t>
      </w:r>
      <w:r w:rsidR="00F92E66">
        <w:t>The</w:t>
      </w:r>
      <w:r>
        <w:t xml:space="preserve"> risk matrix (</w:t>
      </w:r>
      <w:r w:rsidR="00E174CE">
        <w:t>3</w:t>
      </w:r>
      <w:r>
        <w:t xml:space="preserve">) provides a visual </w:t>
      </w:r>
      <w:r w:rsidR="00F92E66">
        <w:t>depiction of</w:t>
      </w:r>
      <w:r>
        <w:t xml:space="preserve"> the level of risk being imposed by a threat and supports the prioritisation of subsequent management and conservation actions. In </w:t>
      </w:r>
      <w:r w:rsidR="00F92E66">
        <w:t xml:space="preserve">preparing </w:t>
      </w:r>
      <w:r>
        <w:t>a risk matrix</w:t>
      </w:r>
      <w:r w:rsidR="00F92E66">
        <w:t>,</w:t>
      </w:r>
      <w:r>
        <w:t xml:space="preserve"> several factors have been taken into consideration, they are: the life stage they affect; the duration of the impact; and the efficacy of curre</w:t>
      </w:r>
      <w:r w:rsidRPr="00B038DF">
        <w:t>nt management regimes, assuming that management will continu</w:t>
      </w:r>
      <w:r w:rsidR="00774EAA" w:rsidRPr="00B038DF">
        <w:t>e to be applied appropriately.</w:t>
      </w:r>
      <w:r w:rsidRPr="00B038DF">
        <w:t xml:space="preserve"> The risk matrix</w:t>
      </w:r>
      <w:r w:rsidR="001B077B" w:rsidRPr="00B038DF">
        <w:t xml:space="preserve"> </w:t>
      </w:r>
      <w:r w:rsidRPr="00B038DF">
        <w:t>and ranking of threats has been developed in consultation</w:t>
      </w:r>
      <w:r w:rsidR="008D2DCF" w:rsidRPr="00B038DF">
        <w:t xml:space="preserve"> </w:t>
      </w:r>
      <w:r w:rsidRPr="00B038DF">
        <w:t>with expert</w:t>
      </w:r>
      <w:r w:rsidR="008D2DCF" w:rsidRPr="00B038DF">
        <w:t>s</w:t>
      </w:r>
      <w:r w:rsidRPr="00B038DF">
        <w:t xml:space="preserve"> </w:t>
      </w:r>
      <w:r w:rsidR="00B038DF" w:rsidRPr="00B038DF">
        <w:t xml:space="preserve">and </w:t>
      </w:r>
      <w:r w:rsidRPr="00B038DF">
        <w:t>using available literature.</w:t>
      </w:r>
    </w:p>
    <w:p w14:paraId="35EB2C99" w14:textId="77777777" w:rsidR="005B48A3" w:rsidRDefault="005B48A3" w:rsidP="003E42AF">
      <w:pPr>
        <w:pStyle w:val="Caption"/>
        <w:keepNext w:val="0"/>
      </w:pPr>
      <w:bookmarkStart w:id="13" w:name="_Ref43127879"/>
    </w:p>
    <w:p w14:paraId="0D27362C" w14:textId="77777777" w:rsidR="005B48A3" w:rsidRDefault="005B48A3" w:rsidP="003E42AF">
      <w:pPr>
        <w:pStyle w:val="Caption"/>
        <w:keepNext w:val="0"/>
      </w:pPr>
    </w:p>
    <w:p w14:paraId="5FA21D43" w14:textId="77777777" w:rsidR="005B48A3" w:rsidRDefault="005B48A3" w:rsidP="003E42AF">
      <w:pPr>
        <w:pStyle w:val="Caption"/>
        <w:keepNext w:val="0"/>
      </w:pPr>
    </w:p>
    <w:p w14:paraId="419507E2" w14:textId="77777777" w:rsidR="005B48A3" w:rsidRDefault="005B48A3" w:rsidP="003E42AF">
      <w:pPr>
        <w:pStyle w:val="Caption"/>
        <w:keepNext w:val="0"/>
      </w:pPr>
    </w:p>
    <w:p w14:paraId="261C7943" w14:textId="77777777" w:rsidR="005B48A3" w:rsidRDefault="005B48A3" w:rsidP="003E42AF">
      <w:pPr>
        <w:pStyle w:val="Caption"/>
        <w:keepNext w:val="0"/>
      </w:pPr>
    </w:p>
    <w:p w14:paraId="0CF2F92B" w14:textId="77777777" w:rsidR="005B48A3" w:rsidRDefault="005B48A3" w:rsidP="003E42AF">
      <w:pPr>
        <w:pStyle w:val="Caption"/>
        <w:keepNext w:val="0"/>
      </w:pPr>
    </w:p>
    <w:p w14:paraId="4F227516" w14:textId="2D64BEA8" w:rsidR="003E42AF" w:rsidRDefault="003E42AF" w:rsidP="003E42AF">
      <w:pPr>
        <w:pStyle w:val="Caption"/>
        <w:keepNext w:val="0"/>
      </w:pPr>
      <w:r>
        <w:t xml:space="preserve">Table </w:t>
      </w:r>
      <w:r>
        <w:rPr>
          <w:noProof/>
        </w:rPr>
        <w:t>3</w:t>
      </w:r>
      <w:r>
        <w:t xml:space="preserve"> Risk Matrix</w:t>
      </w:r>
    </w:p>
    <w:tbl>
      <w:tblPr>
        <w:tblStyle w:val="TableGrid"/>
        <w:tblW w:w="8824" w:type="dxa"/>
        <w:tblCellMar>
          <w:top w:w="85" w:type="dxa"/>
          <w:bottom w:w="85" w:type="dxa"/>
        </w:tblCellMar>
        <w:tblLook w:val="04A0" w:firstRow="1" w:lastRow="0" w:firstColumn="1" w:lastColumn="0" w:noHBand="0" w:noVBand="1"/>
      </w:tblPr>
      <w:tblGrid>
        <w:gridCol w:w="1479"/>
        <w:gridCol w:w="1460"/>
        <w:gridCol w:w="1518"/>
        <w:gridCol w:w="1360"/>
        <w:gridCol w:w="1476"/>
        <w:gridCol w:w="1531"/>
      </w:tblGrid>
      <w:tr w:rsidR="003E42AF" w14:paraId="4644ABBD" w14:textId="77777777" w:rsidTr="00E5547A">
        <w:trPr>
          <w:tblHeader/>
        </w:trPr>
        <w:tc>
          <w:tcPr>
            <w:tcW w:w="1479" w:type="dxa"/>
            <w:vMerge w:val="restart"/>
          </w:tcPr>
          <w:p w14:paraId="77F2B00B" w14:textId="77777777" w:rsidR="003E42AF" w:rsidRDefault="003E42AF" w:rsidP="00E5547A">
            <w:pPr>
              <w:pStyle w:val="TableHeading"/>
              <w:keepNext w:val="0"/>
              <w:spacing w:before="0" w:after="0"/>
            </w:pPr>
            <w:r>
              <w:t>Likelihood</w:t>
            </w:r>
          </w:p>
        </w:tc>
        <w:tc>
          <w:tcPr>
            <w:tcW w:w="7345" w:type="dxa"/>
            <w:gridSpan w:val="5"/>
          </w:tcPr>
          <w:p w14:paraId="34589B25" w14:textId="77777777" w:rsidR="003E42AF" w:rsidRDefault="003E42AF" w:rsidP="00E5547A">
            <w:pPr>
              <w:pStyle w:val="TableHeading"/>
              <w:keepNext w:val="0"/>
              <w:spacing w:before="0" w:after="0"/>
            </w:pPr>
            <w:r>
              <w:t>Consequences</w:t>
            </w:r>
          </w:p>
        </w:tc>
      </w:tr>
      <w:tr w:rsidR="003E42AF" w14:paraId="103A2E28" w14:textId="77777777" w:rsidTr="00E5547A">
        <w:trPr>
          <w:tblHeader/>
        </w:trPr>
        <w:tc>
          <w:tcPr>
            <w:tcW w:w="1479" w:type="dxa"/>
            <w:vMerge/>
          </w:tcPr>
          <w:p w14:paraId="537D4E92" w14:textId="77777777" w:rsidR="003E42AF" w:rsidRDefault="003E42AF" w:rsidP="00E5547A">
            <w:pPr>
              <w:pStyle w:val="TableHeading"/>
              <w:keepNext w:val="0"/>
              <w:spacing w:before="0" w:after="0"/>
            </w:pPr>
          </w:p>
        </w:tc>
        <w:tc>
          <w:tcPr>
            <w:tcW w:w="1460" w:type="dxa"/>
          </w:tcPr>
          <w:p w14:paraId="093C19E0" w14:textId="77777777" w:rsidR="003E42AF" w:rsidRDefault="003E42AF" w:rsidP="00E5547A">
            <w:pPr>
              <w:pStyle w:val="TableHeading"/>
              <w:keepNext w:val="0"/>
              <w:spacing w:before="0" w:after="0"/>
            </w:pPr>
            <w:r>
              <w:t>Not significant</w:t>
            </w:r>
          </w:p>
        </w:tc>
        <w:tc>
          <w:tcPr>
            <w:tcW w:w="1518" w:type="dxa"/>
          </w:tcPr>
          <w:p w14:paraId="61B949E4" w14:textId="77777777" w:rsidR="003E42AF" w:rsidRDefault="003E42AF" w:rsidP="00E5547A">
            <w:pPr>
              <w:pStyle w:val="TableHeading"/>
              <w:keepNext w:val="0"/>
              <w:spacing w:before="0" w:after="0"/>
            </w:pPr>
            <w:r>
              <w:t>Minor</w:t>
            </w:r>
          </w:p>
        </w:tc>
        <w:tc>
          <w:tcPr>
            <w:tcW w:w="1360" w:type="dxa"/>
          </w:tcPr>
          <w:p w14:paraId="1C548D6B" w14:textId="77777777" w:rsidR="003E42AF" w:rsidRDefault="003E42AF" w:rsidP="00E5547A">
            <w:pPr>
              <w:pStyle w:val="TableHeading"/>
              <w:keepNext w:val="0"/>
              <w:spacing w:before="0" w:after="0"/>
            </w:pPr>
            <w:r>
              <w:t>Moderate</w:t>
            </w:r>
          </w:p>
        </w:tc>
        <w:tc>
          <w:tcPr>
            <w:tcW w:w="1476" w:type="dxa"/>
          </w:tcPr>
          <w:p w14:paraId="72C1F053" w14:textId="77777777" w:rsidR="003E42AF" w:rsidRDefault="003E42AF" w:rsidP="00E5547A">
            <w:pPr>
              <w:pStyle w:val="TableHeading"/>
              <w:keepNext w:val="0"/>
              <w:spacing w:before="0" w:after="0"/>
            </w:pPr>
            <w:r>
              <w:t>Major</w:t>
            </w:r>
          </w:p>
        </w:tc>
        <w:tc>
          <w:tcPr>
            <w:tcW w:w="1531" w:type="dxa"/>
          </w:tcPr>
          <w:p w14:paraId="152D91AC" w14:textId="77777777" w:rsidR="003E42AF" w:rsidRDefault="003E42AF" w:rsidP="00E5547A">
            <w:pPr>
              <w:pStyle w:val="TableHeading"/>
              <w:keepNext w:val="0"/>
              <w:spacing w:before="0" w:after="0"/>
            </w:pPr>
            <w:r>
              <w:t>Catastrophic</w:t>
            </w:r>
          </w:p>
        </w:tc>
      </w:tr>
      <w:tr w:rsidR="003E42AF" w14:paraId="45C7CFAC" w14:textId="77777777" w:rsidTr="00E5547A">
        <w:trPr>
          <w:tblHeader/>
        </w:trPr>
        <w:tc>
          <w:tcPr>
            <w:tcW w:w="1479" w:type="dxa"/>
          </w:tcPr>
          <w:p w14:paraId="230970A0" w14:textId="77777777" w:rsidR="003E42AF" w:rsidRPr="00774EAA" w:rsidRDefault="003E42AF" w:rsidP="00E5547A">
            <w:pPr>
              <w:pStyle w:val="TableText"/>
              <w:spacing w:before="0" w:after="0"/>
              <w:rPr>
                <w:rStyle w:val="Strong"/>
                <w:sz w:val="22"/>
              </w:rPr>
            </w:pPr>
            <w:r w:rsidRPr="00774EAA">
              <w:rPr>
                <w:rStyle w:val="Strong"/>
              </w:rPr>
              <w:t>Almost certain</w:t>
            </w:r>
          </w:p>
        </w:tc>
        <w:tc>
          <w:tcPr>
            <w:tcW w:w="1460" w:type="dxa"/>
            <w:shd w:val="clear" w:color="auto" w:fill="C2D69B" w:themeFill="accent3" w:themeFillTint="99"/>
          </w:tcPr>
          <w:p w14:paraId="3C327787" w14:textId="77777777" w:rsidR="003E42AF" w:rsidRDefault="003E42AF" w:rsidP="00E5547A">
            <w:pPr>
              <w:pStyle w:val="TableText"/>
              <w:spacing w:before="0" w:after="0"/>
            </w:pPr>
          </w:p>
        </w:tc>
        <w:tc>
          <w:tcPr>
            <w:tcW w:w="1518" w:type="dxa"/>
            <w:shd w:val="clear" w:color="auto" w:fill="8DB3E2" w:themeFill="text2" w:themeFillTint="66"/>
          </w:tcPr>
          <w:p w14:paraId="772041DE" w14:textId="77777777" w:rsidR="003E42AF" w:rsidRDefault="003E42AF" w:rsidP="00E5547A">
            <w:pPr>
              <w:pStyle w:val="TableText"/>
              <w:spacing w:before="0" w:after="0"/>
            </w:pPr>
          </w:p>
        </w:tc>
        <w:tc>
          <w:tcPr>
            <w:tcW w:w="1360" w:type="dxa"/>
            <w:shd w:val="clear" w:color="auto" w:fill="D99594" w:themeFill="accent2" w:themeFillTint="99"/>
          </w:tcPr>
          <w:p w14:paraId="2B8BDAF5" w14:textId="77777777" w:rsidR="003E42AF" w:rsidRDefault="003E42AF" w:rsidP="00E5547A">
            <w:pPr>
              <w:pStyle w:val="TableText"/>
              <w:spacing w:before="0" w:after="0"/>
            </w:pPr>
          </w:p>
        </w:tc>
        <w:tc>
          <w:tcPr>
            <w:tcW w:w="1476" w:type="dxa"/>
            <w:shd w:val="clear" w:color="auto" w:fill="D99594" w:themeFill="accent2" w:themeFillTint="99"/>
          </w:tcPr>
          <w:p w14:paraId="4BEC25EE" w14:textId="77777777" w:rsidR="00740051" w:rsidRDefault="00740051" w:rsidP="00740051">
            <w:pPr>
              <w:pStyle w:val="TableText"/>
              <w:spacing w:after="0"/>
              <w:rPr>
                <w:b/>
                <w:bCs/>
              </w:rPr>
            </w:pPr>
            <w:r w:rsidRPr="00740051">
              <w:rPr>
                <w:b/>
                <w:bCs/>
              </w:rPr>
              <w:t>Fire regimes that cause declines in biodiversity</w:t>
            </w:r>
          </w:p>
          <w:p w14:paraId="15E28C19" w14:textId="0152434A" w:rsidR="003E42AF" w:rsidRPr="00740051" w:rsidRDefault="00740051" w:rsidP="00740051">
            <w:pPr>
              <w:pStyle w:val="TableText"/>
              <w:spacing w:after="0"/>
              <w:rPr>
                <w:b/>
                <w:bCs/>
              </w:rPr>
            </w:pPr>
            <w:r w:rsidRPr="00740051">
              <w:rPr>
                <w:b/>
                <w:bCs/>
              </w:rPr>
              <w:t>Increased frequency of extreme temperatures, droughts and fire danger weather, and changes in precipitation</w:t>
            </w:r>
          </w:p>
        </w:tc>
        <w:tc>
          <w:tcPr>
            <w:tcW w:w="1531" w:type="dxa"/>
            <w:shd w:val="clear" w:color="auto" w:fill="D99594" w:themeFill="accent2" w:themeFillTint="99"/>
          </w:tcPr>
          <w:p w14:paraId="2F255201" w14:textId="77777777" w:rsidR="003E42AF" w:rsidRDefault="003E42AF" w:rsidP="00E5547A">
            <w:pPr>
              <w:pStyle w:val="TableText"/>
              <w:spacing w:before="0" w:after="0"/>
            </w:pPr>
          </w:p>
        </w:tc>
      </w:tr>
      <w:tr w:rsidR="003E42AF" w14:paraId="137E6F57" w14:textId="77777777" w:rsidTr="00E5547A">
        <w:trPr>
          <w:tblHeader/>
        </w:trPr>
        <w:tc>
          <w:tcPr>
            <w:tcW w:w="1479" w:type="dxa"/>
          </w:tcPr>
          <w:p w14:paraId="1D76D520" w14:textId="77777777" w:rsidR="003E42AF" w:rsidRPr="00774EAA" w:rsidRDefault="003E42AF" w:rsidP="00E5547A">
            <w:pPr>
              <w:pStyle w:val="TableText"/>
              <w:spacing w:before="0" w:after="0"/>
              <w:rPr>
                <w:rStyle w:val="Strong"/>
                <w:sz w:val="22"/>
              </w:rPr>
            </w:pPr>
            <w:r w:rsidRPr="00774EAA">
              <w:rPr>
                <w:rStyle w:val="Strong"/>
              </w:rPr>
              <w:t>Likely</w:t>
            </w:r>
          </w:p>
        </w:tc>
        <w:tc>
          <w:tcPr>
            <w:tcW w:w="1460" w:type="dxa"/>
            <w:shd w:val="clear" w:color="auto" w:fill="C2D69B" w:themeFill="accent3" w:themeFillTint="99"/>
          </w:tcPr>
          <w:p w14:paraId="72DAE5B8" w14:textId="77777777" w:rsidR="003E42AF" w:rsidRDefault="003E42AF" w:rsidP="00E5547A">
            <w:pPr>
              <w:pStyle w:val="TableText"/>
              <w:spacing w:before="0" w:after="0"/>
            </w:pPr>
          </w:p>
        </w:tc>
        <w:tc>
          <w:tcPr>
            <w:tcW w:w="1518" w:type="dxa"/>
            <w:shd w:val="clear" w:color="auto" w:fill="8DB3E2" w:themeFill="text2" w:themeFillTint="66"/>
          </w:tcPr>
          <w:p w14:paraId="52ABAD6B" w14:textId="77777777" w:rsidR="003E42AF" w:rsidRDefault="003E42AF" w:rsidP="00E5547A">
            <w:pPr>
              <w:pStyle w:val="TableText"/>
              <w:spacing w:before="0" w:after="0"/>
            </w:pPr>
          </w:p>
        </w:tc>
        <w:tc>
          <w:tcPr>
            <w:tcW w:w="1360" w:type="dxa"/>
            <w:shd w:val="clear" w:color="auto" w:fill="FFC000"/>
          </w:tcPr>
          <w:p w14:paraId="1F28B92A" w14:textId="5DB1A673" w:rsidR="003E42AF" w:rsidRDefault="002A6D13" w:rsidP="00E5547A">
            <w:pPr>
              <w:pStyle w:val="TableText"/>
              <w:spacing w:before="0" w:after="0"/>
            </w:pPr>
            <w:r w:rsidRPr="0005555B">
              <w:rPr>
                <w:rFonts w:asciiTheme="majorHAnsi" w:hAnsiTheme="majorHAnsi" w:cstheme="minorHAnsi"/>
                <w:b/>
                <w:bCs/>
              </w:rPr>
              <w:t>Road and trail maintenance</w:t>
            </w:r>
          </w:p>
        </w:tc>
        <w:tc>
          <w:tcPr>
            <w:tcW w:w="1476" w:type="dxa"/>
            <w:shd w:val="clear" w:color="auto" w:fill="D99594" w:themeFill="accent2" w:themeFillTint="99"/>
          </w:tcPr>
          <w:p w14:paraId="78544B2F" w14:textId="3420B5F6" w:rsidR="003E42AF" w:rsidRPr="005233D8" w:rsidRDefault="003E42AF" w:rsidP="00E5547A">
            <w:pPr>
              <w:pStyle w:val="TableText"/>
              <w:spacing w:before="0" w:after="0"/>
              <w:rPr>
                <w:b/>
                <w:bCs/>
              </w:rPr>
            </w:pPr>
          </w:p>
        </w:tc>
        <w:tc>
          <w:tcPr>
            <w:tcW w:w="1531" w:type="dxa"/>
            <w:shd w:val="clear" w:color="auto" w:fill="D99594" w:themeFill="accent2" w:themeFillTint="99"/>
          </w:tcPr>
          <w:p w14:paraId="54D53C7D" w14:textId="77777777" w:rsidR="003E42AF" w:rsidRDefault="003E42AF" w:rsidP="00E5547A">
            <w:pPr>
              <w:pStyle w:val="TableText"/>
              <w:spacing w:before="0" w:after="0"/>
            </w:pPr>
          </w:p>
        </w:tc>
      </w:tr>
      <w:tr w:rsidR="003E42AF" w14:paraId="7974BC91" w14:textId="77777777" w:rsidTr="00E5547A">
        <w:trPr>
          <w:tblHeader/>
        </w:trPr>
        <w:tc>
          <w:tcPr>
            <w:tcW w:w="1479" w:type="dxa"/>
          </w:tcPr>
          <w:p w14:paraId="74820D9B" w14:textId="77777777" w:rsidR="003E42AF" w:rsidRPr="00774EAA" w:rsidRDefault="003E42AF" w:rsidP="00E5547A">
            <w:pPr>
              <w:pStyle w:val="TableText"/>
              <w:spacing w:before="0" w:after="0"/>
              <w:rPr>
                <w:rStyle w:val="Strong"/>
                <w:sz w:val="22"/>
              </w:rPr>
            </w:pPr>
            <w:r w:rsidRPr="00774EAA">
              <w:rPr>
                <w:rStyle w:val="Strong"/>
              </w:rPr>
              <w:t>Possible</w:t>
            </w:r>
          </w:p>
        </w:tc>
        <w:tc>
          <w:tcPr>
            <w:tcW w:w="1460" w:type="dxa"/>
            <w:shd w:val="clear" w:color="auto" w:fill="C2D69B" w:themeFill="accent3" w:themeFillTint="99"/>
          </w:tcPr>
          <w:p w14:paraId="3C50EB92" w14:textId="77777777" w:rsidR="003E42AF" w:rsidRDefault="003E42AF" w:rsidP="00E5547A">
            <w:pPr>
              <w:pStyle w:val="TableText"/>
              <w:spacing w:before="0" w:after="0"/>
            </w:pPr>
          </w:p>
        </w:tc>
        <w:tc>
          <w:tcPr>
            <w:tcW w:w="1518" w:type="dxa"/>
            <w:shd w:val="clear" w:color="auto" w:fill="8DB3E2" w:themeFill="text2" w:themeFillTint="66"/>
          </w:tcPr>
          <w:p w14:paraId="076A080D" w14:textId="243C2571" w:rsidR="003E42AF" w:rsidRPr="00663987" w:rsidRDefault="003C623A" w:rsidP="00E5547A">
            <w:pPr>
              <w:pStyle w:val="TableText"/>
              <w:spacing w:before="0" w:after="0"/>
              <w:rPr>
                <w:b/>
                <w:bCs/>
              </w:rPr>
            </w:pPr>
            <w:r w:rsidRPr="000D14B7">
              <w:rPr>
                <w:rFonts w:asciiTheme="majorHAnsi" w:hAnsiTheme="majorHAnsi" w:cstheme="minorHAnsi"/>
                <w:b/>
                <w:bCs/>
              </w:rPr>
              <w:t>Damage by visitors</w:t>
            </w:r>
          </w:p>
        </w:tc>
        <w:tc>
          <w:tcPr>
            <w:tcW w:w="1360" w:type="dxa"/>
            <w:shd w:val="clear" w:color="auto" w:fill="FFC000"/>
          </w:tcPr>
          <w:p w14:paraId="09C37D31" w14:textId="32751C12" w:rsidR="003E42AF" w:rsidRPr="00CA3E99" w:rsidRDefault="003E42AF" w:rsidP="00E5547A">
            <w:pPr>
              <w:pStyle w:val="TableText"/>
              <w:spacing w:before="0" w:after="0"/>
              <w:rPr>
                <w:b/>
                <w:bCs/>
              </w:rPr>
            </w:pPr>
          </w:p>
        </w:tc>
        <w:tc>
          <w:tcPr>
            <w:tcW w:w="1476" w:type="dxa"/>
            <w:shd w:val="clear" w:color="auto" w:fill="D99594" w:themeFill="accent2" w:themeFillTint="99"/>
          </w:tcPr>
          <w:p w14:paraId="2BA6898F" w14:textId="1B8301A0" w:rsidR="003E42AF" w:rsidRPr="005233D8" w:rsidRDefault="000455FA" w:rsidP="00E5547A">
            <w:pPr>
              <w:pStyle w:val="TableText"/>
              <w:spacing w:before="0" w:after="0"/>
              <w:rPr>
                <w:b/>
                <w:bCs/>
              </w:rPr>
            </w:pPr>
            <w:r w:rsidRPr="001C580E">
              <w:rPr>
                <w:b/>
                <w:bCs/>
              </w:rPr>
              <w:t xml:space="preserve">Myrtle </w:t>
            </w:r>
            <w:r>
              <w:rPr>
                <w:b/>
                <w:bCs/>
              </w:rPr>
              <w:t>r</w:t>
            </w:r>
            <w:r w:rsidRPr="001C580E">
              <w:rPr>
                <w:b/>
                <w:bCs/>
              </w:rPr>
              <w:t>ust</w:t>
            </w:r>
          </w:p>
        </w:tc>
        <w:tc>
          <w:tcPr>
            <w:tcW w:w="1531" w:type="dxa"/>
            <w:shd w:val="clear" w:color="auto" w:fill="D99594" w:themeFill="accent2" w:themeFillTint="99"/>
          </w:tcPr>
          <w:p w14:paraId="2EF7F4BD" w14:textId="77777777" w:rsidR="003E42AF" w:rsidRDefault="003E42AF" w:rsidP="00E5547A">
            <w:pPr>
              <w:pStyle w:val="TableText"/>
              <w:spacing w:before="0" w:after="0"/>
            </w:pPr>
          </w:p>
        </w:tc>
      </w:tr>
      <w:tr w:rsidR="003E42AF" w14:paraId="252BBAC5" w14:textId="77777777" w:rsidTr="00E5547A">
        <w:trPr>
          <w:tblHeader/>
        </w:trPr>
        <w:tc>
          <w:tcPr>
            <w:tcW w:w="1479" w:type="dxa"/>
          </w:tcPr>
          <w:p w14:paraId="0E72F293" w14:textId="77777777" w:rsidR="003E42AF" w:rsidRPr="00774EAA" w:rsidRDefault="003E42AF" w:rsidP="00E5547A">
            <w:pPr>
              <w:pStyle w:val="TableText"/>
              <w:spacing w:before="0" w:after="0"/>
              <w:rPr>
                <w:rStyle w:val="Strong"/>
                <w:sz w:val="22"/>
              </w:rPr>
            </w:pPr>
            <w:r w:rsidRPr="00774EAA">
              <w:rPr>
                <w:rStyle w:val="Strong"/>
              </w:rPr>
              <w:t>Unlikely</w:t>
            </w:r>
          </w:p>
        </w:tc>
        <w:tc>
          <w:tcPr>
            <w:tcW w:w="1460" w:type="dxa"/>
            <w:shd w:val="clear" w:color="auto" w:fill="C2D69B" w:themeFill="accent3" w:themeFillTint="99"/>
          </w:tcPr>
          <w:p w14:paraId="6AD0BA75" w14:textId="77777777" w:rsidR="003E42AF" w:rsidRDefault="003E42AF" w:rsidP="00E5547A">
            <w:pPr>
              <w:pStyle w:val="TableText"/>
              <w:spacing w:before="0" w:after="0"/>
            </w:pPr>
          </w:p>
        </w:tc>
        <w:tc>
          <w:tcPr>
            <w:tcW w:w="1518" w:type="dxa"/>
            <w:shd w:val="clear" w:color="auto" w:fill="C2D69B" w:themeFill="accent3" w:themeFillTint="99"/>
          </w:tcPr>
          <w:p w14:paraId="648DF82A" w14:textId="77777777" w:rsidR="003E42AF" w:rsidRDefault="003E42AF" w:rsidP="00E5547A">
            <w:pPr>
              <w:pStyle w:val="TableText"/>
              <w:spacing w:before="0" w:after="0"/>
            </w:pPr>
          </w:p>
        </w:tc>
        <w:tc>
          <w:tcPr>
            <w:tcW w:w="1360" w:type="dxa"/>
            <w:shd w:val="clear" w:color="auto" w:fill="8DB3E2" w:themeFill="text2" w:themeFillTint="66"/>
          </w:tcPr>
          <w:p w14:paraId="35763F32" w14:textId="77777777" w:rsidR="003E42AF" w:rsidRDefault="003E42AF" w:rsidP="00E5547A">
            <w:pPr>
              <w:pStyle w:val="TableText"/>
              <w:spacing w:before="0" w:after="0"/>
            </w:pPr>
          </w:p>
        </w:tc>
        <w:tc>
          <w:tcPr>
            <w:tcW w:w="1476" w:type="dxa"/>
            <w:shd w:val="clear" w:color="auto" w:fill="FFC000"/>
          </w:tcPr>
          <w:p w14:paraId="14633623" w14:textId="77777777" w:rsidR="003E42AF" w:rsidRDefault="003E42AF" w:rsidP="00E5547A">
            <w:pPr>
              <w:pStyle w:val="TableText"/>
              <w:spacing w:before="0" w:after="0"/>
            </w:pPr>
          </w:p>
        </w:tc>
        <w:tc>
          <w:tcPr>
            <w:tcW w:w="1531" w:type="dxa"/>
            <w:shd w:val="clear" w:color="auto" w:fill="D99594" w:themeFill="accent2" w:themeFillTint="99"/>
          </w:tcPr>
          <w:p w14:paraId="3D208F71" w14:textId="77777777" w:rsidR="003E42AF" w:rsidRDefault="003E42AF" w:rsidP="00E5547A">
            <w:pPr>
              <w:pStyle w:val="TableText"/>
              <w:spacing w:before="0" w:after="0"/>
            </w:pPr>
          </w:p>
        </w:tc>
      </w:tr>
      <w:tr w:rsidR="003E42AF" w14:paraId="78E32176" w14:textId="77777777" w:rsidTr="00E5547A">
        <w:trPr>
          <w:tblHeader/>
        </w:trPr>
        <w:tc>
          <w:tcPr>
            <w:tcW w:w="1479" w:type="dxa"/>
          </w:tcPr>
          <w:p w14:paraId="19A8CD71" w14:textId="77777777" w:rsidR="003E42AF" w:rsidRPr="00774EAA" w:rsidRDefault="003E42AF" w:rsidP="00E5547A">
            <w:pPr>
              <w:pStyle w:val="TableText"/>
              <w:spacing w:before="0" w:after="0"/>
              <w:rPr>
                <w:rStyle w:val="Strong"/>
                <w:sz w:val="22"/>
              </w:rPr>
            </w:pPr>
            <w:r w:rsidRPr="00774EAA">
              <w:rPr>
                <w:rStyle w:val="Strong"/>
              </w:rPr>
              <w:t>Unknown</w:t>
            </w:r>
          </w:p>
        </w:tc>
        <w:tc>
          <w:tcPr>
            <w:tcW w:w="1460" w:type="dxa"/>
            <w:shd w:val="clear" w:color="auto" w:fill="C2D69B" w:themeFill="accent3" w:themeFillTint="99"/>
          </w:tcPr>
          <w:p w14:paraId="7BDE3287" w14:textId="77777777" w:rsidR="003E42AF" w:rsidRDefault="003E42AF" w:rsidP="00E5547A">
            <w:pPr>
              <w:pStyle w:val="TableText"/>
              <w:spacing w:before="0" w:after="0"/>
            </w:pPr>
          </w:p>
        </w:tc>
        <w:tc>
          <w:tcPr>
            <w:tcW w:w="1518" w:type="dxa"/>
            <w:shd w:val="clear" w:color="auto" w:fill="C2D69B" w:themeFill="accent3" w:themeFillTint="99"/>
          </w:tcPr>
          <w:p w14:paraId="16455404" w14:textId="77777777" w:rsidR="003E42AF" w:rsidRDefault="003E42AF" w:rsidP="00E5547A">
            <w:pPr>
              <w:pStyle w:val="TableText"/>
              <w:spacing w:before="0" w:after="0"/>
            </w:pPr>
          </w:p>
        </w:tc>
        <w:tc>
          <w:tcPr>
            <w:tcW w:w="1360" w:type="dxa"/>
            <w:shd w:val="clear" w:color="auto" w:fill="8DB3E2" w:themeFill="text2" w:themeFillTint="66"/>
          </w:tcPr>
          <w:p w14:paraId="7CB4D160" w14:textId="77777777" w:rsidR="003E42AF" w:rsidRDefault="003E42AF" w:rsidP="00E5547A">
            <w:pPr>
              <w:pStyle w:val="TableText"/>
              <w:spacing w:before="0" w:after="0"/>
            </w:pPr>
          </w:p>
        </w:tc>
        <w:tc>
          <w:tcPr>
            <w:tcW w:w="1476" w:type="dxa"/>
            <w:shd w:val="clear" w:color="auto" w:fill="FFC000"/>
          </w:tcPr>
          <w:p w14:paraId="3FD14B5B" w14:textId="77777777" w:rsidR="003E42AF" w:rsidRDefault="003E42AF" w:rsidP="00E5547A">
            <w:pPr>
              <w:pStyle w:val="TableText"/>
              <w:spacing w:before="0" w:after="0"/>
            </w:pPr>
          </w:p>
        </w:tc>
        <w:tc>
          <w:tcPr>
            <w:tcW w:w="1531" w:type="dxa"/>
            <w:shd w:val="clear" w:color="auto" w:fill="D99594" w:themeFill="accent2" w:themeFillTint="99"/>
          </w:tcPr>
          <w:p w14:paraId="5B44C915" w14:textId="77777777" w:rsidR="003E42AF" w:rsidRDefault="003E42AF" w:rsidP="00E5547A">
            <w:pPr>
              <w:pStyle w:val="TableText"/>
              <w:spacing w:before="0" w:after="0"/>
            </w:pPr>
          </w:p>
        </w:tc>
      </w:tr>
    </w:tbl>
    <w:p w14:paraId="3C87AF38" w14:textId="77777777" w:rsidR="003E42AF" w:rsidRDefault="003E42AF" w:rsidP="003E42AF">
      <w:pPr>
        <w:pStyle w:val="FootnoteText"/>
      </w:pPr>
      <w:r>
        <w:t xml:space="preserve">Risk Matrix legend/Risk rating: </w:t>
      </w:r>
    </w:p>
    <w:tbl>
      <w:tblPr>
        <w:tblStyle w:val="TableGrid"/>
        <w:tblW w:w="0" w:type="auto"/>
        <w:tblLook w:val="04A0" w:firstRow="1" w:lastRow="0" w:firstColumn="1" w:lastColumn="0" w:noHBand="0" w:noVBand="1"/>
      </w:tblPr>
      <w:tblGrid>
        <w:gridCol w:w="1907"/>
        <w:gridCol w:w="2395"/>
        <w:gridCol w:w="2104"/>
        <w:gridCol w:w="2445"/>
      </w:tblGrid>
      <w:tr w:rsidR="003E42AF" w14:paraId="76F74B1B" w14:textId="77777777" w:rsidTr="00E5547A">
        <w:trPr>
          <w:trHeight w:val="198"/>
        </w:trPr>
        <w:tc>
          <w:tcPr>
            <w:tcW w:w="1907" w:type="dxa"/>
            <w:shd w:val="clear" w:color="auto" w:fill="C2D69B" w:themeFill="accent3" w:themeFillTint="99"/>
          </w:tcPr>
          <w:p w14:paraId="3C59BADB" w14:textId="77777777" w:rsidR="003E42AF" w:rsidRDefault="003E42AF" w:rsidP="00E5547A">
            <w:pPr>
              <w:pStyle w:val="TableText"/>
              <w:jc w:val="center"/>
            </w:pPr>
            <w:r>
              <w:t>Low Risk</w:t>
            </w:r>
          </w:p>
        </w:tc>
        <w:tc>
          <w:tcPr>
            <w:tcW w:w="2395" w:type="dxa"/>
            <w:shd w:val="clear" w:color="auto" w:fill="8DB3E2" w:themeFill="text2" w:themeFillTint="66"/>
          </w:tcPr>
          <w:p w14:paraId="59623049" w14:textId="77777777" w:rsidR="003E42AF" w:rsidRDefault="003E42AF" w:rsidP="00E5547A">
            <w:pPr>
              <w:pStyle w:val="TableText"/>
              <w:jc w:val="center"/>
            </w:pPr>
            <w:r>
              <w:t>Moderate Risk</w:t>
            </w:r>
          </w:p>
        </w:tc>
        <w:tc>
          <w:tcPr>
            <w:tcW w:w="2104" w:type="dxa"/>
            <w:shd w:val="clear" w:color="auto" w:fill="FFC000"/>
          </w:tcPr>
          <w:p w14:paraId="26E33A5C" w14:textId="77777777" w:rsidR="003E42AF" w:rsidRDefault="003E42AF" w:rsidP="00E5547A">
            <w:pPr>
              <w:pStyle w:val="TableText"/>
              <w:jc w:val="center"/>
            </w:pPr>
            <w:r>
              <w:t>High Risk</w:t>
            </w:r>
          </w:p>
        </w:tc>
        <w:tc>
          <w:tcPr>
            <w:tcW w:w="2445" w:type="dxa"/>
            <w:shd w:val="clear" w:color="auto" w:fill="D99594" w:themeFill="accent2" w:themeFillTint="99"/>
          </w:tcPr>
          <w:p w14:paraId="7642AD17" w14:textId="77777777" w:rsidR="003E42AF" w:rsidRDefault="003E42AF" w:rsidP="00E5547A">
            <w:pPr>
              <w:pStyle w:val="TableText"/>
              <w:jc w:val="center"/>
            </w:pPr>
            <w:r>
              <w:t>Very High Risk</w:t>
            </w:r>
          </w:p>
        </w:tc>
      </w:tr>
    </w:tbl>
    <w:p w14:paraId="08093F7A" w14:textId="77777777" w:rsidR="003E42AF" w:rsidRDefault="003E42AF" w:rsidP="003E42AF">
      <w:pPr>
        <w:spacing w:before="120"/>
      </w:pPr>
      <w:r w:rsidRPr="00C61382">
        <w:t>Priority actions have then been developed to manage the threats, particularly where the risk was deemed to be ‘very high’ (red shading) or ‘high’ (orange shading). For those threats with an unknown or low risk (blue and green shading respectively) research and monitoring actions have been developed to understand and evaluate the impact of the threats, where appropriate.</w:t>
      </w:r>
    </w:p>
    <w:bookmarkEnd w:id="13"/>
    <w:p w14:paraId="32A829AD" w14:textId="77777777" w:rsidR="002B6A3F" w:rsidRDefault="002B6A3F" w:rsidP="002B6A3F">
      <w:pPr>
        <w:pStyle w:val="Heading2"/>
        <w:ind w:left="720" w:hanging="720"/>
      </w:pPr>
      <w:r>
        <w:t xml:space="preserve">Conservation and recovery </w:t>
      </w:r>
      <w:r w:rsidRPr="002B6A3F">
        <w:t>actions</w:t>
      </w:r>
    </w:p>
    <w:p w14:paraId="7853A11E" w14:textId="77777777" w:rsidR="002B6A3F" w:rsidRDefault="002B6A3F" w:rsidP="002B6A3F">
      <w:pPr>
        <w:pStyle w:val="Heading3"/>
        <w:ind w:left="964" w:hanging="964"/>
      </w:pPr>
      <w:r>
        <w:t xml:space="preserve">Primary conservation </w:t>
      </w:r>
      <w:r w:rsidR="003A6771">
        <w:t>objective</w:t>
      </w:r>
    </w:p>
    <w:p w14:paraId="10292AB7" w14:textId="03766A9D" w:rsidR="004D58C6" w:rsidRDefault="004D58C6" w:rsidP="004D58C6">
      <w:pPr>
        <w:pStyle w:val="ListBullet"/>
      </w:pPr>
      <w:r w:rsidRPr="00534B18">
        <w:t>By 203</w:t>
      </w:r>
      <w:r>
        <w:t>2</w:t>
      </w:r>
      <w:r w:rsidRPr="00534B18">
        <w:t xml:space="preserve">, the population of </w:t>
      </w:r>
      <w:r w:rsidR="00963721" w:rsidRPr="00241D50">
        <w:rPr>
          <w:lang w:eastAsia="en-AU"/>
        </w:rPr>
        <w:t>Banyabba shiny-barked gum</w:t>
      </w:r>
      <w:r w:rsidR="00963721" w:rsidRPr="00534B18">
        <w:t xml:space="preserve"> </w:t>
      </w:r>
      <w:r w:rsidRPr="00534B18">
        <w:t>will have increased in abundance and subpopulations are sustained in habitats in which key threats are managed effectively.</w:t>
      </w:r>
      <w:r>
        <w:t xml:space="preserve"> </w:t>
      </w:r>
    </w:p>
    <w:p w14:paraId="39809D6A" w14:textId="77777777" w:rsidR="002B6A3F" w:rsidRDefault="002B6A3F" w:rsidP="008A51E7">
      <w:pPr>
        <w:pStyle w:val="Heading3"/>
        <w:ind w:left="964" w:hanging="964"/>
      </w:pPr>
      <w:r>
        <w:t>Conservation and management priorities</w:t>
      </w:r>
    </w:p>
    <w:p w14:paraId="3BE377D6" w14:textId="77777777" w:rsidR="00BF7794" w:rsidRDefault="00BF7794" w:rsidP="00BF7794">
      <w:pPr>
        <w:pStyle w:val="Heading4"/>
        <w:ind w:left="964" w:hanging="964"/>
      </w:pPr>
      <w:r>
        <w:t>Fire impacts</w:t>
      </w:r>
    </w:p>
    <w:p w14:paraId="20791E57" w14:textId="5CE67153" w:rsidR="00BF7794" w:rsidRDefault="00BF7794" w:rsidP="00BF7794">
      <w:pPr>
        <w:pStyle w:val="ListBullet"/>
      </w:pPr>
      <w:r>
        <w:t xml:space="preserve">Develop and implement a fire management strategy that maintains an appropriate fire regime for the </w:t>
      </w:r>
      <w:r w:rsidR="00E5547A">
        <w:t>subspecies</w:t>
      </w:r>
      <w:r>
        <w:t xml:space="preserve">, that protects all subpopulations burnt during fires (including planned burns and bushfires) from further fire (including planned burns and bushfires) for </w:t>
      </w:r>
      <w:r w:rsidR="0069794A">
        <w:t xml:space="preserve">approximately </w:t>
      </w:r>
      <w:r w:rsidR="005F4B1C">
        <w:t>15-25</w:t>
      </w:r>
      <w:r>
        <w:t xml:space="preserve"> years (i.e. the </w:t>
      </w:r>
      <w:r w:rsidR="0069794A">
        <w:t xml:space="preserve">estimated </w:t>
      </w:r>
      <w:r>
        <w:t xml:space="preserve">minimum fire interval) until seedlings and regrowth matures, and the soil-stored seed bank is rebuilt. </w:t>
      </w:r>
    </w:p>
    <w:p w14:paraId="618DC206" w14:textId="0F967232" w:rsidR="00BF7794" w:rsidRDefault="00BF7794" w:rsidP="00BF7794">
      <w:pPr>
        <w:pStyle w:val="ListBullet"/>
      </w:pPr>
      <w:r>
        <w:t xml:space="preserve">Avoid impacts to subpopulations during fire-fighting operations, or other fire management works, by ensuring accurate </w:t>
      </w:r>
      <w:r w:rsidR="00E5547A">
        <w:t>subspecies</w:t>
      </w:r>
      <w:r>
        <w:t xml:space="preserve"> location information is available to relevant fire management agencies. </w:t>
      </w:r>
    </w:p>
    <w:p w14:paraId="71D3017B" w14:textId="7F6B8EA0" w:rsidR="002B6A3F" w:rsidRDefault="002B6A3F" w:rsidP="00A60CB6">
      <w:pPr>
        <w:pStyle w:val="Heading4"/>
        <w:ind w:left="964" w:hanging="964"/>
      </w:pPr>
      <w:r>
        <w:t>Habitat disturbance and modifications</w:t>
      </w:r>
    </w:p>
    <w:p w14:paraId="422774B7" w14:textId="68728108" w:rsidR="000B715A" w:rsidRDefault="000B715A" w:rsidP="000B715A">
      <w:pPr>
        <w:pStyle w:val="ListBullet"/>
        <w:autoSpaceDE w:val="0"/>
        <w:autoSpaceDN w:val="0"/>
        <w:adjustRightInd w:val="0"/>
        <w:ind w:left="426"/>
      </w:pPr>
      <w:r w:rsidRPr="002F24EB">
        <w:t>Ensure land managers</w:t>
      </w:r>
      <w:r>
        <w:t>,</w:t>
      </w:r>
      <w:r w:rsidRPr="002F24EB">
        <w:t xml:space="preserve"> relevant state agencies</w:t>
      </w:r>
      <w:r w:rsidR="007A38D9">
        <w:t xml:space="preserve"> </w:t>
      </w:r>
      <w:r w:rsidRPr="002F24EB">
        <w:t>and utility service providers have access to adequate information</w:t>
      </w:r>
      <w:r>
        <w:t xml:space="preserve"> </w:t>
      </w:r>
      <w:r w:rsidRPr="002F24EB">
        <w:t>regarding the location</w:t>
      </w:r>
      <w:r>
        <w:t xml:space="preserve"> of </w:t>
      </w:r>
      <w:r w:rsidR="00C96ADC">
        <w:t>Banyabba shiny-barked gum</w:t>
      </w:r>
      <w:r>
        <w:t xml:space="preserve"> (</w:t>
      </w:r>
      <w:r w:rsidR="00161268">
        <w:t xml:space="preserve">e.g. </w:t>
      </w:r>
      <w:r>
        <w:t>up to date databases of known subpopulations)</w:t>
      </w:r>
      <w:r w:rsidRPr="002F24EB">
        <w:t xml:space="preserve"> </w:t>
      </w:r>
      <w:r>
        <w:t xml:space="preserve">and </w:t>
      </w:r>
      <w:r w:rsidRPr="002F24EB">
        <w:t xml:space="preserve">are aware of </w:t>
      </w:r>
      <w:r>
        <w:t>its</w:t>
      </w:r>
      <w:r w:rsidRPr="002F24EB">
        <w:t xml:space="preserve"> occurrence</w:t>
      </w:r>
      <w:r>
        <w:t>.</w:t>
      </w:r>
    </w:p>
    <w:p w14:paraId="7EB57136" w14:textId="4863ED33" w:rsidR="000B715A" w:rsidRDefault="000B715A" w:rsidP="000B715A">
      <w:pPr>
        <w:pStyle w:val="ListBullet"/>
        <w:ind w:left="426"/>
      </w:pPr>
      <w:r>
        <w:t>Provide physical protection measures against accidental destruction where necessary (</w:t>
      </w:r>
      <w:r w:rsidR="00A865EC">
        <w:t>e.g.</w:t>
      </w:r>
      <w:r>
        <w:t xml:space="preserve"> bollards demarcating the extent of a subpopulation)</w:t>
      </w:r>
      <w:r w:rsidR="0047060E">
        <w:t>, particularly for plants in close proximity to roadsides and trails</w:t>
      </w:r>
      <w:r>
        <w:t xml:space="preserve">.  </w:t>
      </w:r>
    </w:p>
    <w:p w14:paraId="071C5316" w14:textId="77777777" w:rsidR="00C7599B" w:rsidRDefault="00C7599B" w:rsidP="00C7599B">
      <w:pPr>
        <w:pStyle w:val="Heading4"/>
        <w:ind w:left="964" w:hanging="964"/>
      </w:pPr>
      <w:r>
        <w:t>Climate change and severe weather impacts</w:t>
      </w:r>
    </w:p>
    <w:p w14:paraId="64AC153C" w14:textId="77777777" w:rsidR="00C7599B" w:rsidRDefault="00C7599B" w:rsidP="00C7599B">
      <w:pPr>
        <w:pStyle w:val="ListBullet"/>
        <w:keepLines/>
      </w:pPr>
      <w:r>
        <w:t>Investigate options for maintaining in situ persistence as the climate changes, for example by minimising other population pressures, enhancing resilience and promoting recruitment or supplementing existing subpopulations.</w:t>
      </w:r>
    </w:p>
    <w:p w14:paraId="07014A55" w14:textId="465741A3" w:rsidR="001F223F" w:rsidRDefault="001F223F" w:rsidP="001F223F">
      <w:pPr>
        <w:pStyle w:val="Heading4"/>
        <w:rPr>
          <w:rFonts w:asciiTheme="minorHAnsi" w:hAnsiTheme="minorHAnsi" w:cstheme="minorHAnsi"/>
        </w:rPr>
      </w:pPr>
      <w:bookmarkStart w:id="14" w:name="_Toc68169062"/>
      <w:r w:rsidRPr="009B4799">
        <w:rPr>
          <w:rFonts w:asciiTheme="minorHAnsi" w:hAnsiTheme="minorHAnsi" w:cstheme="minorHAnsi"/>
        </w:rPr>
        <w:t>Disease</w:t>
      </w:r>
      <w:bookmarkEnd w:id="14"/>
    </w:p>
    <w:p w14:paraId="24BA5F29" w14:textId="67DBD3CC" w:rsidR="004E5CCD" w:rsidRPr="004E5CCD" w:rsidRDefault="004E5CCD" w:rsidP="004E5CCD">
      <w:pPr>
        <w:pStyle w:val="ListBullet"/>
        <w:rPr>
          <w:lang w:eastAsia="en-AU"/>
        </w:rPr>
      </w:pPr>
      <w:r w:rsidRPr="37859AD5">
        <w:rPr>
          <w:lang w:eastAsia="en-AU"/>
        </w:rPr>
        <w:t xml:space="preserve">Monitor </w:t>
      </w:r>
      <w:r w:rsidR="00A865EC" w:rsidRPr="37859AD5">
        <w:rPr>
          <w:lang w:eastAsia="en-AU"/>
        </w:rPr>
        <w:t>subpopulations</w:t>
      </w:r>
      <w:r w:rsidRPr="37859AD5">
        <w:rPr>
          <w:lang w:eastAsia="en-AU"/>
        </w:rPr>
        <w:t xml:space="preserve"> for signs of </w:t>
      </w:r>
      <w:r w:rsidR="002C589B" w:rsidRPr="37859AD5">
        <w:rPr>
          <w:lang w:eastAsia="en-AU"/>
        </w:rPr>
        <w:t>m</w:t>
      </w:r>
      <w:r w:rsidRPr="37859AD5">
        <w:rPr>
          <w:lang w:eastAsia="en-AU"/>
        </w:rPr>
        <w:t xml:space="preserve">yrtle </w:t>
      </w:r>
      <w:r w:rsidR="002C589B" w:rsidRPr="37859AD5">
        <w:rPr>
          <w:lang w:eastAsia="en-AU"/>
        </w:rPr>
        <w:t>r</w:t>
      </w:r>
      <w:r w:rsidRPr="37859AD5">
        <w:rPr>
          <w:lang w:eastAsia="en-AU"/>
        </w:rPr>
        <w:t>ust</w:t>
      </w:r>
      <w:r w:rsidR="68119043" w:rsidRPr="37859AD5">
        <w:rPr>
          <w:lang w:eastAsia="en-AU"/>
        </w:rPr>
        <w:t>, especially during post-fire regrowth phases</w:t>
      </w:r>
      <w:r w:rsidRPr="37859AD5">
        <w:rPr>
          <w:lang w:eastAsia="en-AU"/>
        </w:rPr>
        <w:t xml:space="preserve">. </w:t>
      </w:r>
    </w:p>
    <w:p w14:paraId="1BFF6630" w14:textId="1619E2B5" w:rsidR="007D4E8D" w:rsidRPr="004E5CCD" w:rsidRDefault="007D4E8D" w:rsidP="007D4E8D">
      <w:pPr>
        <w:pStyle w:val="ListBullet"/>
        <w:rPr>
          <w:rFonts w:asciiTheme="majorHAnsi" w:hAnsiTheme="majorHAnsi" w:cstheme="minorHAnsi"/>
        </w:rPr>
      </w:pPr>
      <w:r w:rsidRPr="007D4E8D">
        <w:rPr>
          <w:rFonts w:asciiTheme="majorHAnsi" w:hAnsiTheme="majorHAnsi"/>
        </w:rPr>
        <w:t xml:space="preserve">Implement suitable hygiene protocols </w:t>
      </w:r>
      <w:r w:rsidR="00F75914" w:rsidRPr="007D4E8D">
        <w:rPr>
          <w:rFonts w:asciiTheme="majorHAnsi" w:hAnsiTheme="majorHAnsi"/>
        </w:rPr>
        <w:t xml:space="preserve">to protect known </w:t>
      </w:r>
      <w:r w:rsidR="004E5CCD">
        <w:rPr>
          <w:rFonts w:asciiTheme="majorHAnsi" w:hAnsiTheme="majorHAnsi"/>
        </w:rPr>
        <w:t>sub</w:t>
      </w:r>
      <w:r w:rsidR="00F75914" w:rsidRPr="007D4E8D">
        <w:rPr>
          <w:rFonts w:asciiTheme="majorHAnsi" w:hAnsiTheme="majorHAnsi"/>
        </w:rPr>
        <w:t xml:space="preserve">populations from outbreaks of </w:t>
      </w:r>
      <w:r w:rsidR="002C589B">
        <w:rPr>
          <w:rFonts w:asciiTheme="majorHAnsi" w:hAnsiTheme="majorHAnsi"/>
        </w:rPr>
        <w:t>m</w:t>
      </w:r>
      <w:r w:rsidR="00F75914" w:rsidRPr="007D4E8D">
        <w:rPr>
          <w:rFonts w:asciiTheme="majorHAnsi" w:hAnsiTheme="majorHAnsi"/>
        </w:rPr>
        <w:t xml:space="preserve">yrtle </w:t>
      </w:r>
      <w:r w:rsidR="002C589B">
        <w:rPr>
          <w:rFonts w:asciiTheme="majorHAnsi" w:hAnsiTheme="majorHAnsi"/>
        </w:rPr>
        <w:t>r</w:t>
      </w:r>
      <w:r w:rsidR="00F75914" w:rsidRPr="007D4E8D">
        <w:rPr>
          <w:rFonts w:asciiTheme="majorHAnsi" w:hAnsiTheme="majorHAnsi"/>
        </w:rPr>
        <w:t>ust</w:t>
      </w:r>
      <w:r w:rsidR="00F75914">
        <w:rPr>
          <w:rFonts w:asciiTheme="majorHAnsi" w:hAnsiTheme="majorHAnsi"/>
        </w:rPr>
        <w:t xml:space="preserve">, such as </w:t>
      </w:r>
      <w:r w:rsidR="00CE529C">
        <w:rPr>
          <w:rFonts w:asciiTheme="majorHAnsi" w:hAnsiTheme="majorHAnsi"/>
        </w:rPr>
        <w:t>the</w:t>
      </w:r>
      <w:r w:rsidR="00F75914" w:rsidRPr="007D4E8D">
        <w:rPr>
          <w:rFonts w:asciiTheme="majorHAnsi" w:hAnsiTheme="majorHAnsi" w:cstheme="minorHAnsi"/>
        </w:rPr>
        <w:t xml:space="preserve"> </w:t>
      </w:r>
      <w:r w:rsidRPr="007D4E8D">
        <w:rPr>
          <w:rFonts w:asciiTheme="majorHAnsi" w:hAnsiTheme="majorHAnsi" w:cstheme="minorHAnsi"/>
        </w:rPr>
        <w:t xml:space="preserve">Saving our </w:t>
      </w:r>
      <w:r w:rsidR="00386FB6">
        <w:rPr>
          <w:rFonts w:asciiTheme="majorHAnsi" w:hAnsiTheme="majorHAnsi" w:cstheme="minorHAnsi"/>
        </w:rPr>
        <w:t>S</w:t>
      </w:r>
      <w:r w:rsidR="00F163D2">
        <w:rPr>
          <w:rFonts w:asciiTheme="majorHAnsi" w:hAnsiTheme="majorHAnsi" w:cstheme="minorHAnsi"/>
        </w:rPr>
        <w:t>pecies</w:t>
      </w:r>
      <w:r w:rsidRPr="007D4E8D">
        <w:rPr>
          <w:rFonts w:asciiTheme="majorHAnsi" w:hAnsiTheme="majorHAnsi" w:cstheme="minorHAnsi"/>
        </w:rPr>
        <w:t xml:space="preserve"> Hygiene </w:t>
      </w:r>
      <w:r w:rsidR="000B5992">
        <w:rPr>
          <w:rFonts w:asciiTheme="majorHAnsi" w:hAnsiTheme="majorHAnsi" w:cstheme="minorHAnsi"/>
        </w:rPr>
        <w:t>G</w:t>
      </w:r>
      <w:r w:rsidRPr="007D4E8D">
        <w:rPr>
          <w:rFonts w:asciiTheme="majorHAnsi" w:hAnsiTheme="majorHAnsi" w:cstheme="minorHAnsi"/>
        </w:rPr>
        <w:t>uidelines (DPIE 2020)</w:t>
      </w:r>
      <w:r w:rsidR="000B5992">
        <w:rPr>
          <w:rFonts w:asciiTheme="majorHAnsi" w:hAnsiTheme="majorHAnsi" w:cstheme="minorHAnsi"/>
        </w:rPr>
        <w:t xml:space="preserve"> or Arrive Clean, Leave Clean </w:t>
      </w:r>
      <w:r w:rsidR="00CE529C">
        <w:rPr>
          <w:rFonts w:asciiTheme="majorHAnsi" w:hAnsiTheme="majorHAnsi" w:cstheme="minorHAnsi"/>
        </w:rPr>
        <w:t xml:space="preserve">guidelines </w:t>
      </w:r>
      <w:r w:rsidR="000B5992">
        <w:rPr>
          <w:rFonts w:asciiTheme="majorHAnsi" w:hAnsiTheme="majorHAnsi" w:cstheme="minorHAnsi"/>
        </w:rPr>
        <w:t>(DoE 2015)</w:t>
      </w:r>
      <w:r w:rsidRPr="007D4E8D">
        <w:rPr>
          <w:rFonts w:asciiTheme="majorHAnsi" w:hAnsiTheme="majorHAnsi"/>
        </w:rPr>
        <w:t xml:space="preserve">. </w:t>
      </w:r>
    </w:p>
    <w:p w14:paraId="402E6B99" w14:textId="77777777" w:rsidR="003D6B98" w:rsidRDefault="003D6B98" w:rsidP="003D6B98">
      <w:pPr>
        <w:pStyle w:val="Heading4"/>
        <w:ind w:left="964" w:hanging="964"/>
      </w:pPr>
      <w:r>
        <w:t>Ex situ recovery actions</w:t>
      </w:r>
    </w:p>
    <w:p w14:paraId="4FE2B362" w14:textId="77777777" w:rsidR="003D6B98" w:rsidRDefault="003D6B98" w:rsidP="003D6B98">
      <w:pPr>
        <w:pStyle w:val="ListBullet"/>
        <w:rPr>
          <w:rFonts w:cs="Calibri"/>
        </w:rPr>
      </w:pPr>
      <w:r>
        <w:t>To manage the risk of losing genetic diversity, undertake appropriate seed collection and storage, and monitor the viability of stored seed. For species where few seed are produced, seed quality is low, or seeds are difficult to store long-term, undertake alternative ex situ storage such as tissue culture and cryopreservation, vegetative propagation or cultivation of living collections. Seed/tissue collection and storage should be conducted in accordance with best practice guidelines and procedures (refer to Martyn Yenson et al. 2021 or Commander 2021).</w:t>
      </w:r>
    </w:p>
    <w:p w14:paraId="47089888" w14:textId="19A79101" w:rsidR="003D6B98" w:rsidRDefault="003D6B98" w:rsidP="003D6B98">
      <w:pPr>
        <w:pStyle w:val="ListBullet"/>
      </w:pPr>
      <w:r>
        <w:t xml:space="preserve">If appropriate, investigate the feasibility of establishing translocated subpopulations that will improve the conservation outlook of the </w:t>
      </w:r>
      <w:r w:rsidR="00E5547A">
        <w:t>subspecies</w:t>
      </w:r>
      <w:r>
        <w:t>. Translocations should be conducted in accordance with best practice guidelines and procedures (refer to Commander et al. 2018), including monitoring translocated subpopulations through to recruitment to ensure they are viable.</w:t>
      </w:r>
    </w:p>
    <w:p w14:paraId="622FC036" w14:textId="77777777" w:rsidR="002B6A3F" w:rsidRDefault="002B6A3F" w:rsidP="009E7A91">
      <w:pPr>
        <w:pStyle w:val="Heading3"/>
        <w:ind w:left="964" w:hanging="964"/>
      </w:pPr>
      <w:r>
        <w:t>Stakeholder engagement/community engagement</w:t>
      </w:r>
    </w:p>
    <w:p w14:paraId="77C406FE" w14:textId="08440AC7" w:rsidR="00C50EA0" w:rsidRDefault="00C50EA0" w:rsidP="00C50EA0">
      <w:pPr>
        <w:pStyle w:val="Heading4"/>
        <w:numPr>
          <w:ilvl w:val="0"/>
          <w:numId w:val="12"/>
        </w:numPr>
        <w:spacing w:before="120" w:after="120" w:line="276" w:lineRule="auto"/>
        <w:ind w:left="426"/>
        <w:rPr>
          <w:rFonts w:ascii="Cambria" w:hAnsi="Cambria"/>
          <w:b w:val="0"/>
          <w:bCs w:val="0"/>
          <w:sz w:val="22"/>
          <w:szCs w:val="22"/>
        </w:rPr>
      </w:pPr>
      <w:r w:rsidRPr="003F1F51">
        <w:rPr>
          <w:rFonts w:ascii="Cambria" w:hAnsi="Cambria"/>
          <w:b w:val="0"/>
          <w:bCs w:val="0"/>
          <w:sz w:val="22"/>
          <w:szCs w:val="22"/>
        </w:rPr>
        <w:t xml:space="preserve">Conduct a publicity campaign using physical and electronic media to increase local community awareness of the </w:t>
      </w:r>
      <w:r w:rsidR="00F163D2">
        <w:rPr>
          <w:rFonts w:ascii="Cambria" w:hAnsi="Cambria"/>
          <w:b w:val="0"/>
          <w:bCs w:val="0"/>
          <w:sz w:val="22"/>
          <w:szCs w:val="22"/>
        </w:rPr>
        <w:t>subspecies</w:t>
      </w:r>
      <w:r w:rsidRPr="003F1F51">
        <w:rPr>
          <w:rFonts w:ascii="Cambria" w:hAnsi="Cambria"/>
          <w:b w:val="0"/>
          <w:bCs w:val="0"/>
          <w:sz w:val="22"/>
          <w:szCs w:val="22"/>
        </w:rPr>
        <w:t>’ conservation.</w:t>
      </w:r>
    </w:p>
    <w:p w14:paraId="364D4419" w14:textId="793C75D2" w:rsidR="00C50EA0" w:rsidRPr="006B4E12" w:rsidRDefault="00C50EA0" w:rsidP="0005555B">
      <w:pPr>
        <w:pStyle w:val="ListParagraph"/>
        <w:numPr>
          <w:ilvl w:val="0"/>
          <w:numId w:val="12"/>
        </w:numPr>
        <w:spacing w:after="160"/>
        <w:ind w:left="425" w:hanging="357"/>
        <w:contextualSpacing w:val="0"/>
      </w:pPr>
      <w:r w:rsidRPr="00544BB7">
        <w:t xml:space="preserve">Identify and implement opportunities for community involvement in the conservation of </w:t>
      </w:r>
      <w:r>
        <w:t xml:space="preserve">the </w:t>
      </w:r>
      <w:r w:rsidR="00F163D2">
        <w:t>subspecies</w:t>
      </w:r>
      <w:r>
        <w:t>.</w:t>
      </w:r>
    </w:p>
    <w:p w14:paraId="4D3A3671" w14:textId="77777777" w:rsidR="00C50EA0" w:rsidRPr="00AC44CB" w:rsidRDefault="00C50EA0" w:rsidP="00C50EA0">
      <w:pPr>
        <w:pStyle w:val="Heading4"/>
        <w:numPr>
          <w:ilvl w:val="0"/>
          <w:numId w:val="12"/>
        </w:numPr>
        <w:spacing w:before="120" w:after="120" w:line="276" w:lineRule="auto"/>
        <w:ind w:left="426"/>
      </w:pPr>
      <w:r w:rsidRPr="003F1F51">
        <w:rPr>
          <w:rFonts w:ascii="Cambria" w:hAnsi="Cambria"/>
          <w:b w:val="0"/>
          <w:bCs w:val="0"/>
          <w:sz w:val="22"/>
          <w:szCs w:val="22"/>
        </w:rPr>
        <w:t>Liaise with relevant land managers and landowners to ensure that populations are not accidentally damaged or destroyed. The approval and assistance of land managers should also be sought to implement recovery actions.</w:t>
      </w:r>
    </w:p>
    <w:p w14:paraId="27CE8F62" w14:textId="7805AB57" w:rsidR="002B6A3F" w:rsidRDefault="00C50EA0" w:rsidP="00C50EA0">
      <w:pPr>
        <w:pStyle w:val="Heading4"/>
        <w:numPr>
          <w:ilvl w:val="0"/>
          <w:numId w:val="12"/>
        </w:numPr>
        <w:spacing w:before="120" w:after="120" w:line="276" w:lineRule="auto"/>
        <w:ind w:left="426"/>
      </w:pPr>
      <w:bookmarkStart w:id="15" w:name="_Hlk55232881"/>
      <w:bookmarkStart w:id="16" w:name="_Hlk55232851"/>
      <w:r w:rsidRPr="003F1F51">
        <w:rPr>
          <w:rFonts w:ascii="Cambria" w:hAnsi="Cambria"/>
          <w:b w:val="0"/>
          <w:bCs w:val="0"/>
          <w:sz w:val="22"/>
          <w:szCs w:val="22"/>
        </w:rPr>
        <w:t xml:space="preserve">Engage and involve </w:t>
      </w:r>
      <w:r w:rsidR="00C23B38">
        <w:rPr>
          <w:rFonts w:ascii="Cambria" w:hAnsi="Cambria"/>
          <w:b w:val="0"/>
          <w:bCs w:val="0"/>
          <w:sz w:val="22"/>
          <w:szCs w:val="22"/>
        </w:rPr>
        <w:t>T</w:t>
      </w:r>
      <w:r w:rsidRPr="003F1F51">
        <w:rPr>
          <w:rFonts w:ascii="Cambria" w:hAnsi="Cambria"/>
          <w:b w:val="0"/>
          <w:bCs w:val="0"/>
          <w:sz w:val="22"/>
          <w:szCs w:val="22"/>
        </w:rPr>
        <w:t xml:space="preserve">raditional </w:t>
      </w:r>
      <w:r w:rsidR="00C23B38">
        <w:rPr>
          <w:rFonts w:ascii="Cambria" w:hAnsi="Cambria"/>
          <w:b w:val="0"/>
          <w:bCs w:val="0"/>
          <w:sz w:val="22"/>
          <w:szCs w:val="22"/>
        </w:rPr>
        <w:t>O</w:t>
      </w:r>
      <w:r w:rsidRPr="003F1F51">
        <w:rPr>
          <w:rFonts w:ascii="Cambria" w:hAnsi="Cambria"/>
          <w:b w:val="0"/>
          <w:bCs w:val="0"/>
          <w:sz w:val="22"/>
          <w:szCs w:val="22"/>
        </w:rPr>
        <w:t xml:space="preserve">wners in conservation actions, including the implementation of Indigenous fire management and other survey, monitoring </w:t>
      </w:r>
      <w:r w:rsidRPr="00EE2CED">
        <w:rPr>
          <w:rFonts w:ascii="Cambria" w:hAnsi="Cambria"/>
          <w:b w:val="0"/>
          <w:bCs w:val="0"/>
          <w:sz w:val="22"/>
          <w:szCs w:val="22"/>
        </w:rPr>
        <w:t xml:space="preserve">and </w:t>
      </w:r>
      <w:r w:rsidRPr="00E5547A">
        <w:rPr>
          <w:rFonts w:asciiTheme="majorHAnsi" w:hAnsiTheme="majorHAnsi"/>
          <w:b w:val="0"/>
          <w:bCs w:val="0"/>
          <w:sz w:val="22"/>
          <w:szCs w:val="22"/>
        </w:rPr>
        <w:t>management actions.</w:t>
      </w:r>
      <w:bookmarkEnd w:id="15"/>
      <w:r w:rsidRPr="003F1F51">
        <w:rPr>
          <w:b w:val="0"/>
          <w:bCs w:val="0"/>
        </w:rPr>
        <w:t xml:space="preserve"> </w:t>
      </w:r>
      <w:bookmarkEnd w:id="16"/>
    </w:p>
    <w:p w14:paraId="3A5F5E9F" w14:textId="77777777" w:rsidR="002B6A3F" w:rsidRDefault="002B6A3F" w:rsidP="009E7A91">
      <w:pPr>
        <w:pStyle w:val="Heading3"/>
        <w:ind w:left="964" w:hanging="964"/>
      </w:pPr>
      <w:r>
        <w:t xml:space="preserve">Survey and </w:t>
      </w:r>
      <w:r w:rsidR="009F08D5">
        <w:t>m</w:t>
      </w:r>
      <w:r>
        <w:t>onitoring priorities</w:t>
      </w:r>
    </w:p>
    <w:p w14:paraId="1E7CD152" w14:textId="1E9B3E43" w:rsidR="00FA1BCC" w:rsidRDefault="001A61BD" w:rsidP="00FA1BCC">
      <w:pPr>
        <w:pStyle w:val="Heading4"/>
        <w:numPr>
          <w:ilvl w:val="0"/>
          <w:numId w:val="12"/>
        </w:numPr>
        <w:spacing w:before="120" w:after="120"/>
        <w:ind w:left="426"/>
        <w:rPr>
          <w:rFonts w:ascii="Cambria" w:hAnsi="Cambria"/>
          <w:b w:val="0"/>
          <w:bCs w:val="0"/>
          <w:sz w:val="22"/>
          <w:szCs w:val="22"/>
        </w:rPr>
      </w:pPr>
      <w:r w:rsidRPr="00FA1BCC">
        <w:rPr>
          <w:rFonts w:ascii="Cambria" w:hAnsi="Cambria"/>
          <w:b w:val="0"/>
          <w:bCs w:val="0"/>
          <w:sz w:val="22"/>
          <w:szCs w:val="22"/>
        </w:rPr>
        <w:t xml:space="preserve">Conduct surveys for </w:t>
      </w:r>
      <w:r w:rsidR="00C96ADC">
        <w:rPr>
          <w:rFonts w:ascii="Cambria" w:hAnsi="Cambria"/>
          <w:b w:val="0"/>
          <w:bCs w:val="0"/>
          <w:sz w:val="22"/>
          <w:szCs w:val="22"/>
        </w:rPr>
        <w:t>Banyabba shiny-barked gum</w:t>
      </w:r>
      <w:r w:rsidRPr="00FA1BCC">
        <w:rPr>
          <w:rFonts w:ascii="Cambria" w:hAnsi="Cambria"/>
          <w:b w:val="0"/>
          <w:bCs w:val="0"/>
          <w:sz w:val="22"/>
          <w:szCs w:val="22"/>
        </w:rPr>
        <w:t xml:space="preserve"> in suitable habitat within any proposed development areas</w:t>
      </w:r>
      <w:r w:rsidR="00FA728A" w:rsidRPr="00FA1BCC">
        <w:rPr>
          <w:rFonts w:ascii="Cambria" w:hAnsi="Cambria"/>
          <w:b w:val="0"/>
          <w:bCs w:val="0"/>
          <w:sz w:val="22"/>
          <w:szCs w:val="22"/>
        </w:rPr>
        <w:t>.</w:t>
      </w:r>
    </w:p>
    <w:p w14:paraId="46EFDA0D" w14:textId="73050D63" w:rsidR="00FA1BCC" w:rsidRPr="00FA1BCC" w:rsidRDefault="00FA1BCC" w:rsidP="00FA1BCC">
      <w:pPr>
        <w:pStyle w:val="Heading4"/>
        <w:numPr>
          <w:ilvl w:val="0"/>
          <w:numId w:val="12"/>
        </w:numPr>
        <w:spacing w:before="120" w:after="120"/>
        <w:ind w:left="426"/>
        <w:rPr>
          <w:rFonts w:ascii="Cambria" w:hAnsi="Cambria"/>
          <w:b w:val="0"/>
          <w:bCs w:val="0"/>
          <w:sz w:val="22"/>
          <w:szCs w:val="22"/>
        </w:rPr>
      </w:pPr>
      <w:r w:rsidRPr="37859AD5">
        <w:rPr>
          <w:rFonts w:ascii="Cambria" w:hAnsi="Cambria"/>
          <w:b w:val="0"/>
          <w:bCs w:val="0"/>
          <w:sz w:val="22"/>
          <w:szCs w:val="22"/>
        </w:rPr>
        <w:t xml:space="preserve">Conduct further surveys in </w:t>
      </w:r>
      <w:r w:rsidR="1E317C4B" w:rsidRPr="37859AD5">
        <w:rPr>
          <w:rFonts w:ascii="Cambria" w:hAnsi="Cambria"/>
          <w:b w:val="0"/>
          <w:bCs w:val="0"/>
          <w:sz w:val="22"/>
          <w:szCs w:val="22"/>
        </w:rPr>
        <w:t xml:space="preserve">potential sandstone habitat in areas such as </w:t>
      </w:r>
      <w:r w:rsidRPr="37859AD5">
        <w:rPr>
          <w:rFonts w:ascii="Cambria" w:hAnsi="Cambria"/>
          <w:b w:val="0"/>
          <w:bCs w:val="0"/>
          <w:sz w:val="22"/>
          <w:szCs w:val="22"/>
        </w:rPr>
        <w:t xml:space="preserve">Yuraygir SCA, Banyabba </w:t>
      </w:r>
      <w:r w:rsidR="00E5547A">
        <w:rPr>
          <w:rFonts w:ascii="Cambria" w:hAnsi="Cambria"/>
          <w:b w:val="0"/>
          <w:bCs w:val="0"/>
          <w:sz w:val="22"/>
          <w:szCs w:val="22"/>
        </w:rPr>
        <w:t>NR</w:t>
      </w:r>
      <w:r w:rsidRPr="37859AD5">
        <w:rPr>
          <w:rFonts w:ascii="Cambria" w:hAnsi="Cambria"/>
          <w:b w:val="0"/>
          <w:bCs w:val="0"/>
          <w:sz w:val="22"/>
          <w:szCs w:val="22"/>
        </w:rPr>
        <w:t xml:space="preserve"> and Fortis Creek National Park to locate additional </w:t>
      </w:r>
      <w:r w:rsidR="00A865EC" w:rsidRPr="37859AD5">
        <w:rPr>
          <w:rFonts w:ascii="Cambria" w:hAnsi="Cambria"/>
          <w:b w:val="0"/>
          <w:bCs w:val="0"/>
          <w:sz w:val="22"/>
          <w:szCs w:val="22"/>
        </w:rPr>
        <w:t>populations</w:t>
      </w:r>
      <w:r w:rsidRPr="37859AD5">
        <w:rPr>
          <w:rFonts w:ascii="Cambria" w:hAnsi="Cambria"/>
          <w:b w:val="0"/>
          <w:bCs w:val="0"/>
          <w:sz w:val="22"/>
          <w:szCs w:val="22"/>
        </w:rPr>
        <w:t>.</w:t>
      </w:r>
    </w:p>
    <w:p w14:paraId="4EC50723" w14:textId="7224D4A1" w:rsidR="00FA1BCC" w:rsidRDefault="7D83EEE3" w:rsidP="00FA1BCC">
      <w:pPr>
        <w:pStyle w:val="ListBullet"/>
        <w:numPr>
          <w:ilvl w:val="0"/>
          <w:numId w:val="12"/>
        </w:numPr>
        <w:ind w:left="426"/>
      </w:pPr>
      <w:r>
        <w:t xml:space="preserve">Continue and extend </w:t>
      </w:r>
      <w:r w:rsidR="009833F8">
        <w:t>sub</w:t>
      </w:r>
      <w:r w:rsidR="001A61BD">
        <w:t xml:space="preserve">population monitoring at known sites to identify trends in health, </w:t>
      </w:r>
      <w:r w:rsidR="009833F8">
        <w:t>sub</w:t>
      </w:r>
      <w:r w:rsidR="001A61BD">
        <w:t>population size</w:t>
      </w:r>
      <w:r w:rsidR="00C23B38">
        <w:t xml:space="preserve"> and structure,</w:t>
      </w:r>
      <w:r w:rsidR="001A61BD">
        <w:t xml:space="preserve"> and habitat condition. </w:t>
      </w:r>
    </w:p>
    <w:p w14:paraId="65166605" w14:textId="3F5C30B3" w:rsidR="001A61BD" w:rsidRPr="00EE4E28" w:rsidRDefault="001A61BD" w:rsidP="00FA1BCC">
      <w:pPr>
        <w:pStyle w:val="ListBullet"/>
        <w:numPr>
          <w:ilvl w:val="0"/>
          <w:numId w:val="12"/>
        </w:numPr>
        <w:ind w:left="426"/>
      </w:pPr>
      <w:r>
        <w:t xml:space="preserve">Survey known </w:t>
      </w:r>
      <w:r w:rsidR="00404045">
        <w:t>sub</w:t>
      </w:r>
      <w:r>
        <w:t>populations affected by bushfires to monitor ongoing impacts from fires.</w:t>
      </w:r>
    </w:p>
    <w:p w14:paraId="4FC1412E" w14:textId="77777777" w:rsidR="002B6A3F" w:rsidRDefault="002B6A3F" w:rsidP="009E7A91">
      <w:pPr>
        <w:pStyle w:val="Heading3"/>
        <w:ind w:left="964" w:hanging="964"/>
      </w:pPr>
      <w:r>
        <w:t xml:space="preserve">Information and </w:t>
      </w:r>
      <w:r w:rsidR="009F08D5">
        <w:t>r</w:t>
      </w:r>
      <w:r>
        <w:t>esearch priorities</w:t>
      </w:r>
    </w:p>
    <w:p w14:paraId="3A1C5C39" w14:textId="4C72869D" w:rsidR="00E76FE0" w:rsidRDefault="00E76FE0" w:rsidP="00E76FE0">
      <w:pPr>
        <w:pStyle w:val="ListBullet"/>
        <w:rPr>
          <w:rFonts w:cs="Calibri"/>
        </w:rPr>
      </w:pPr>
      <w:r>
        <w:t xml:space="preserve">Undertake vulnerability assessments of the </w:t>
      </w:r>
      <w:r w:rsidR="00E5547A">
        <w:t>subspecies</w:t>
      </w:r>
      <w:r>
        <w:t>’ sensitivity and adaptive capacity to changing climatic conditions which draw on genetic, physiological or ecological evidence.</w:t>
      </w:r>
    </w:p>
    <w:p w14:paraId="633B74FF" w14:textId="7B11E530" w:rsidR="006F670A" w:rsidRDefault="00E76FE0" w:rsidP="006F670A">
      <w:pPr>
        <w:pStyle w:val="ListBullet"/>
      </w:pPr>
      <w:r>
        <w:t xml:space="preserve">If vulnerability assessments indicate the </w:t>
      </w:r>
      <w:r w:rsidR="00E5547A">
        <w:t>subspecies</w:t>
      </w:r>
      <w:r>
        <w:t xml:space="preserve"> has a high likelihood of extinction due to climate change, undertake research to identify climate refuges that may be suitable for translocations, including both modelling and experimental approaches (e.g. trial translocations). Consideration should be given to the benefits to the </w:t>
      </w:r>
      <w:r w:rsidR="00E5547A">
        <w:t>subspecies</w:t>
      </w:r>
      <w:r>
        <w:t xml:space="preserve"> in mitigating climate change related threats, as well as the risks to the recipient site (e.g. introduction of diseases, pests and/or pathogens, and invasiveness of the </w:t>
      </w:r>
      <w:r w:rsidR="00E5547A">
        <w:t>subspecies</w:t>
      </w:r>
      <w:r>
        <w:t>).</w:t>
      </w:r>
    </w:p>
    <w:p w14:paraId="01C0AC6C" w14:textId="08B001A3" w:rsidR="001A61BD" w:rsidRDefault="001A61BD" w:rsidP="006F670A">
      <w:pPr>
        <w:pStyle w:val="ListBullet"/>
      </w:pPr>
      <w:r>
        <w:t xml:space="preserve">Conduct research into the history, effects and responses of </w:t>
      </w:r>
      <w:r w:rsidR="00C96ADC">
        <w:t>Banyabba shiny-barked gum</w:t>
      </w:r>
      <w:r>
        <w:t xml:space="preserve"> to fire, to better understand the fire ecology of the </w:t>
      </w:r>
      <w:r w:rsidR="00F163D2">
        <w:t>subspecies</w:t>
      </w:r>
      <w:r>
        <w:t xml:space="preserve"> and develop fire management prescriptions.</w:t>
      </w:r>
    </w:p>
    <w:p w14:paraId="6CC3B5F2" w14:textId="77777777" w:rsidR="00E23057" w:rsidRPr="00B32F38" w:rsidRDefault="00E23057" w:rsidP="00E23057">
      <w:pPr>
        <w:pStyle w:val="ListBullet"/>
        <w:keepNext/>
        <w:keepLines/>
        <w:rPr>
          <w:b/>
        </w:rPr>
      </w:pPr>
      <w:r w:rsidRPr="00B32F38">
        <w:t xml:space="preserve">Investigate options for linking, enhancing or establishing additional </w:t>
      </w:r>
      <w:r>
        <w:t>sub</w:t>
      </w:r>
      <w:r w:rsidRPr="00B32F38">
        <w:t>populations.</w:t>
      </w:r>
    </w:p>
    <w:p w14:paraId="225607D6" w14:textId="5F344FCF" w:rsidR="001A61BD" w:rsidRPr="00B511A4" w:rsidRDefault="001A61BD" w:rsidP="001A61BD">
      <w:pPr>
        <w:pStyle w:val="ListBullet"/>
        <w:ind w:left="426"/>
        <w:rPr>
          <w:b/>
        </w:rPr>
      </w:pPr>
      <w:r w:rsidRPr="002F24EB">
        <w:t xml:space="preserve">Investigate ecological requirements of </w:t>
      </w:r>
      <w:r>
        <w:t xml:space="preserve">the </w:t>
      </w:r>
      <w:r w:rsidR="00C96ADC">
        <w:t>Banyabba shiny-barked gum</w:t>
      </w:r>
      <w:r w:rsidRPr="002F24EB">
        <w:t xml:space="preserve"> that are relevant to persistence</w:t>
      </w:r>
      <w:r>
        <w:t>, including:</w:t>
      </w:r>
    </w:p>
    <w:p w14:paraId="7CB83F1A" w14:textId="0981A4C9" w:rsidR="00E23057" w:rsidRDefault="00EE2CED" w:rsidP="00E23057">
      <w:pPr>
        <w:pStyle w:val="ListBullet2"/>
        <w:numPr>
          <w:ilvl w:val="1"/>
          <w:numId w:val="14"/>
        </w:numPr>
      </w:pPr>
      <w:r>
        <w:t xml:space="preserve">primary and secondary </w:t>
      </w:r>
      <w:r w:rsidR="00E23057">
        <w:t xml:space="preserve">juvenile periods and longevity, </w:t>
      </w:r>
    </w:p>
    <w:p w14:paraId="0FFF3FE1" w14:textId="7706530E" w:rsidR="00E23057" w:rsidRDefault="599BF9BD" w:rsidP="37859AD5">
      <w:pPr>
        <w:pStyle w:val="ListBullet2"/>
        <w:numPr>
          <w:ilvl w:val="1"/>
          <w:numId w:val="14"/>
        </w:numPr>
        <w:rPr>
          <w:rFonts w:eastAsia="Cambria" w:cs="Cambria"/>
        </w:rPr>
      </w:pPr>
      <w:r w:rsidRPr="37859AD5">
        <w:rPr>
          <w:rFonts w:eastAsia="Calibri"/>
        </w:rPr>
        <w:t xml:space="preserve">factors that may limit seedling recruitment, establishment and development of fire-resistant organs. </w:t>
      </w:r>
    </w:p>
    <w:p w14:paraId="4359CA39" w14:textId="0DF0E8AB" w:rsidR="00E23057" w:rsidRDefault="00E23057" w:rsidP="00E23057">
      <w:pPr>
        <w:pStyle w:val="ListBullet2"/>
        <w:numPr>
          <w:ilvl w:val="1"/>
          <w:numId w:val="14"/>
        </w:numPr>
      </w:pPr>
      <w:r>
        <w:t>population genetic structure, levels of genetic diversity and minimum viable population size,</w:t>
      </w:r>
    </w:p>
    <w:p w14:paraId="66AFB742" w14:textId="7C97A788" w:rsidR="00E23057" w:rsidRDefault="00E23057" w:rsidP="00E23057">
      <w:pPr>
        <w:pStyle w:val="ListBullet2"/>
        <w:numPr>
          <w:ilvl w:val="1"/>
          <w:numId w:val="14"/>
        </w:numPr>
      </w:pPr>
      <w:r>
        <w:t>soil seedbank dynamics and the role of seed predators and various disturbances (including fire), competition, rainfall in germination and recruitment,</w:t>
      </w:r>
    </w:p>
    <w:p w14:paraId="7E1654E9" w14:textId="77777777" w:rsidR="00E23057" w:rsidRDefault="00E23057" w:rsidP="00E23057">
      <w:pPr>
        <w:pStyle w:val="ListBullet2"/>
        <w:numPr>
          <w:ilvl w:val="1"/>
          <w:numId w:val="14"/>
        </w:numPr>
      </w:pPr>
      <w:r>
        <w:t>reproductive strategies, phenology and seasonal growth, and</w:t>
      </w:r>
    </w:p>
    <w:p w14:paraId="39C46B1A" w14:textId="77777777" w:rsidR="00E23057" w:rsidRDefault="00E23057" w:rsidP="00E23057">
      <w:pPr>
        <w:pStyle w:val="ListBullet2"/>
        <w:numPr>
          <w:ilvl w:val="1"/>
          <w:numId w:val="14"/>
        </w:numPr>
      </w:pPr>
      <w:r>
        <w:t>pollinator biology and requirements.</w:t>
      </w:r>
    </w:p>
    <w:p w14:paraId="50009202" w14:textId="77777777" w:rsidR="002B6A3F" w:rsidRDefault="002B6A3F" w:rsidP="00387E7C">
      <w:pPr>
        <w:pStyle w:val="Heading3"/>
        <w:ind w:left="964" w:hanging="964"/>
      </w:pPr>
      <w:r>
        <w:t xml:space="preserve">Recovery </w:t>
      </w:r>
      <w:r w:rsidR="001E4765">
        <w:t>p</w:t>
      </w:r>
      <w:r>
        <w:t xml:space="preserve">lan </w:t>
      </w:r>
      <w:r w:rsidR="009F08D5">
        <w:t>d</w:t>
      </w:r>
      <w:r>
        <w:t>ecision</w:t>
      </w:r>
    </w:p>
    <w:p w14:paraId="33424BFC" w14:textId="68364A04" w:rsidR="005C6CC0" w:rsidRDefault="005C6CC0" w:rsidP="005C6CC0">
      <w:r w:rsidRPr="00DD02C4">
        <w:t xml:space="preserve">No recovery plan is in place for the </w:t>
      </w:r>
      <w:r w:rsidR="00C96ADC">
        <w:t>Banyabba shiny-barked gum</w:t>
      </w:r>
      <w:r w:rsidRPr="00DD02C4">
        <w:t xml:space="preserve">. </w:t>
      </w:r>
      <w:r>
        <w:t xml:space="preserve"> </w:t>
      </w:r>
      <w:r w:rsidRPr="00732BEA">
        <w:t xml:space="preserve">A Saving Our </w:t>
      </w:r>
      <w:r w:rsidR="00386FB6">
        <w:t>S</w:t>
      </w:r>
      <w:r w:rsidR="00F163D2">
        <w:t>pecies</w:t>
      </w:r>
      <w:r w:rsidRPr="00732BEA">
        <w:t xml:space="preserve"> Strategy is in place</w:t>
      </w:r>
      <w:r>
        <w:t xml:space="preserve"> for the </w:t>
      </w:r>
      <w:r w:rsidR="00F163D2">
        <w:t>subspecies</w:t>
      </w:r>
      <w:r>
        <w:t xml:space="preserve"> in NSW where it is listed as </w:t>
      </w:r>
      <w:r w:rsidR="00C36124">
        <w:t>Endangered</w:t>
      </w:r>
      <w:r>
        <w:t xml:space="preserve"> under state legislation</w:t>
      </w:r>
      <w:r w:rsidR="00C23B38">
        <w:t xml:space="preserve"> </w:t>
      </w:r>
      <w:r w:rsidR="0084754A">
        <w:t>(</w:t>
      </w:r>
      <w:r w:rsidR="0084754A" w:rsidRPr="00732BEA">
        <w:fldChar w:fldCharType="begin"/>
      </w:r>
      <w:r w:rsidR="0084754A">
        <w:instrText xml:space="preserve"> ADDIN EN.CITE &lt;EndNote&gt;&lt;Cite&gt;&lt;Author&gt;OEH&lt;/Author&gt;&lt;Year&gt;2017&lt;/Year&gt;&lt;RecNum&gt;137&lt;/RecNum&gt;&lt;DisplayText&gt;(OEH 2017c)&lt;/DisplayText&gt;&lt;record&gt;&lt;rec-number&gt;137&lt;/rec-number&gt;&lt;foreign-keys&gt;&lt;key app="EN" db-id="zza29f0eovxwsmer5rtv2aeoess0wtwazs0s" timestamp="0"&gt;137&lt;/key&gt;&lt;/foreign-keys&gt;&lt;ref-type name="Report"&gt;27&lt;/ref-type&gt;&lt;contributors&gt;&lt;authors&gt;&lt;author&gt;OEH&lt;/author&gt;&lt;/authors&gt;&lt;/contributors&gt;&lt;titles&gt;&lt;title&gt;&lt;style face="normal" font="default" size="100%"&gt;Saving our species startegy: long-nosed bandicoot, north head (&lt;/style&gt;&lt;style face="italic" font="default" size="100%"&gt;Perameles nasuta&lt;/style&gt;&lt;style face="normal" font="default" size="100%"&gt; - endangered population)&lt;/style&gt;&lt;/title&gt;&lt;/titles&gt;&lt;dates&gt;&lt;year&gt;2017&lt;/year&gt;&lt;/dates&gt;&lt;pub-location&gt;Sydney&lt;/pub-location&gt;&lt;publisher&gt;Office of Environment and Heritage (NSW)&lt;/publisher&gt;&lt;label&gt;Description&lt;/label&gt;&lt;urls&gt;&lt;/urls&gt;&lt;/record&gt;&lt;/Cite&gt;&lt;/EndNote&gt;</w:instrText>
      </w:r>
      <w:r w:rsidR="0084754A" w:rsidRPr="00732BEA">
        <w:fldChar w:fldCharType="separate"/>
      </w:r>
      <w:r w:rsidR="0084754A">
        <w:rPr>
          <w:noProof/>
        </w:rPr>
        <w:t>OEH 2018)</w:t>
      </w:r>
      <w:r w:rsidR="0084754A" w:rsidRPr="00732BEA">
        <w:fldChar w:fldCharType="end"/>
      </w:r>
      <w:r w:rsidRPr="00732BEA">
        <w:t>.</w:t>
      </w:r>
      <w:r w:rsidRPr="00DD02C4">
        <w:t xml:space="preserve"> </w:t>
      </w:r>
      <w:r w:rsidRPr="00732BEA">
        <w:t xml:space="preserve">A decision about whether there should be a </w:t>
      </w:r>
      <w:r>
        <w:t>R</w:t>
      </w:r>
      <w:r w:rsidRPr="00732BEA">
        <w:t xml:space="preserve">ecovery </w:t>
      </w:r>
      <w:r>
        <w:t>P</w:t>
      </w:r>
      <w:r w:rsidRPr="00732BEA">
        <w:t xml:space="preserve">lan for this </w:t>
      </w:r>
      <w:r w:rsidR="00F163D2">
        <w:t>subspecies</w:t>
      </w:r>
      <w:r w:rsidRPr="00732BEA">
        <w:t xml:space="preserve"> has not yet been determined. The purpose of this consultation document is to elicit additional information to help inform this decision.</w:t>
      </w:r>
    </w:p>
    <w:p w14:paraId="11A2F730" w14:textId="77777777" w:rsidR="002B6A3F" w:rsidRDefault="002B6A3F" w:rsidP="00CC062B">
      <w:pPr>
        <w:pStyle w:val="Heading2"/>
        <w:ind w:left="720" w:hanging="720"/>
      </w:pPr>
      <w:r>
        <w:t>Links to relevant implementation documents</w:t>
      </w:r>
    </w:p>
    <w:p w14:paraId="142A664C" w14:textId="408A636D" w:rsidR="00F71EE6" w:rsidRPr="00565BDF" w:rsidRDefault="00565BDF" w:rsidP="00F71EE6">
      <w:pPr>
        <w:rPr>
          <w:rStyle w:val="Hyperlink"/>
        </w:rPr>
      </w:pPr>
      <w:r>
        <w:fldChar w:fldCharType="begin"/>
      </w:r>
      <w:r>
        <w:instrText xml:space="preserve"> HYPERLINK "http://spire.environment.gov.au/spire/886644/246810/123/Plants%20-%20Eucalyptus%20pachycalyx%20subsp.%20banyabba/Recovery%20Plan_2010.pdf" </w:instrText>
      </w:r>
      <w:r>
        <w:fldChar w:fldCharType="separate"/>
      </w:r>
      <w:r w:rsidRPr="00565BDF">
        <w:rPr>
          <w:rStyle w:val="Hyperlink"/>
        </w:rPr>
        <w:t xml:space="preserve">Northern Rivers Regional </w:t>
      </w:r>
      <w:r w:rsidR="00F71EE6" w:rsidRPr="00565BDF">
        <w:rPr>
          <w:rStyle w:val="Hyperlink"/>
        </w:rPr>
        <w:t xml:space="preserve">Biodiversity </w:t>
      </w:r>
      <w:r w:rsidR="00A865EC" w:rsidRPr="00565BDF">
        <w:rPr>
          <w:rStyle w:val="Hyperlink"/>
        </w:rPr>
        <w:t>Management</w:t>
      </w:r>
      <w:r w:rsidR="00F71EE6" w:rsidRPr="00565BDF">
        <w:rPr>
          <w:rStyle w:val="Hyperlink"/>
        </w:rPr>
        <w:t xml:space="preserve"> Plan</w:t>
      </w:r>
      <w:r w:rsidR="0063592C" w:rsidRPr="00565BDF">
        <w:rPr>
          <w:rStyle w:val="Hyperlink"/>
        </w:rPr>
        <w:t xml:space="preserve"> (DECWW 20</w:t>
      </w:r>
      <w:r w:rsidRPr="00565BDF">
        <w:rPr>
          <w:rStyle w:val="Hyperlink"/>
        </w:rPr>
        <w:t>10</w:t>
      </w:r>
      <w:r w:rsidR="0063592C" w:rsidRPr="00565BDF">
        <w:rPr>
          <w:rStyle w:val="Hyperlink"/>
        </w:rPr>
        <w:t>)</w:t>
      </w:r>
    </w:p>
    <w:p w14:paraId="39A32E9A" w14:textId="0CAAC046" w:rsidR="00F71EE6" w:rsidRDefault="00565BDF" w:rsidP="00F71EE6">
      <w:pPr>
        <w:spacing w:after="120"/>
      </w:pPr>
      <w:r>
        <w:fldChar w:fldCharType="end"/>
      </w:r>
      <w:hyperlink r:id="rId22" w:history="1">
        <w:r w:rsidR="00C96ADC">
          <w:rPr>
            <w:rStyle w:val="Hyperlink"/>
            <w:rFonts w:cs="Helvetica"/>
            <w:lang w:val="en"/>
          </w:rPr>
          <w:t>Banyabba shiny-barked gum</w:t>
        </w:r>
        <w:r w:rsidR="00A26743" w:rsidRPr="00A26743">
          <w:rPr>
            <w:rStyle w:val="Hyperlink"/>
            <w:rFonts w:cs="Helvetica"/>
            <w:lang w:val="en"/>
          </w:rPr>
          <w:t xml:space="preserve"> (</w:t>
        </w:r>
        <w:r w:rsidR="00A26743" w:rsidRPr="00A26743">
          <w:rPr>
            <w:rStyle w:val="Hyperlink"/>
            <w:rFonts w:cs="Helvetica"/>
            <w:i/>
            <w:iCs/>
            <w:lang w:val="en"/>
          </w:rPr>
          <w:t xml:space="preserve">Eucalyptus pachycalyx </w:t>
        </w:r>
        <w:r w:rsidR="00A26743" w:rsidRPr="00A865EC">
          <w:rPr>
            <w:rStyle w:val="Hyperlink"/>
            <w:rFonts w:cs="Helvetica"/>
            <w:lang w:val="en"/>
          </w:rPr>
          <w:t>subsp.</w:t>
        </w:r>
        <w:r w:rsidR="00A26743" w:rsidRPr="00A26743">
          <w:rPr>
            <w:rStyle w:val="Hyperlink"/>
            <w:rFonts w:cs="Helvetica"/>
            <w:i/>
            <w:iCs/>
            <w:lang w:val="en"/>
          </w:rPr>
          <w:t xml:space="preserve"> banyabba</w:t>
        </w:r>
        <w:r w:rsidR="00A26743" w:rsidRPr="00A26743">
          <w:rPr>
            <w:rStyle w:val="Hyperlink"/>
            <w:rFonts w:cs="Helvetica"/>
            <w:lang w:val="en"/>
          </w:rPr>
          <w:t xml:space="preserve">) </w:t>
        </w:r>
        <w:r w:rsidR="00F71EE6" w:rsidRPr="00A26743">
          <w:rPr>
            <w:rStyle w:val="Hyperlink"/>
          </w:rPr>
          <w:t xml:space="preserve">Saving </w:t>
        </w:r>
        <w:r w:rsidR="00A26743" w:rsidRPr="00A26743">
          <w:rPr>
            <w:rStyle w:val="Hyperlink"/>
          </w:rPr>
          <w:t>o</w:t>
        </w:r>
        <w:r w:rsidR="00F71EE6" w:rsidRPr="00A26743">
          <w:rPr>
            <w:rStyle w:val="Hyperlink"/>
          </w:rPr>
          <w:t xml:space="preserve">ur </w:t>
        </w:r>
        <w:r w:rsidR="00386FB6">
          <w:rPr>
            <w:rStyle w:val="Hyperlink"/>
          </w:rPr>
          <w:t>S</w:t>
        </w:r>
        <w:r w:rsidR="00F163D2">
          <w:rPr>
            <w:rStyle w:val="Hyperlink"/>
          </w:rPr>
          <w:t>pecies</w:t>
        </w:r>
        <w:r w:rsidR="00F71EE6" w:rsidRPr="00A26743">
          <w:rPr>
            <w:rStyle w:val="Hyperlink"/>
          </w:rPr>
          <w:t xml:space="preserve"> </w:t>
        </w:r>
        <w:r w:rsidR="00A26743" w:rsidRPr="00A26743">
          <w:rPr>
            <w:rStyle w:val="Hyperlink"/>
          </w:rPr>
          <w:t>Strategy</w:t>
        </w:r>
      </w:hyperlink>
      <w:r w:rsidR="00A26743">
        <w:t xml:space="preserve"> </w:t>
      </w:r>
    </w:p>
    <w:p w14:paraId="594871E4" w14:textId="77777777" w:rsidR="002319AB" w:rsidRDefault="002319AB" w:rsidP="002319AB">
      <w:pPr>
        <w:pStyle w:val="Heading2"/>
        <w:spacing w:before="120"/>
        <w:ind w:left="709" w:hanging="709"/>
      </w:pPr>
      <w:r>
        <w:t>Con</w:t>
      </w:r>
      <w:r>
        <w:rPr>
          <w:bCs w:val="0"/>
        </w:rPr>
        <w:t>se</w:t>
      </w:r>
      <w:r>
        <w:t>rva</w:t>
      </w:r>
      <w:r>
        <w:rPr>
          <w:bCs w:val="0"/>
        </w:rPr>
        <w:t>t</w:t>
      </w:r>
      <w:r>
        <w:t>io</w:t>
      </w:r>
      <w:r>
        <w:rPr>
          <w:bCs w:val="0"/>
        </w:rPr>
        <w:t>n</w:t>
      </w:r>
      <w:r>
        <w:t xml:space="preserve"> </w:t>
      </w:r>
      <w:r w:rsidR="00C2128B">
        <w:t>A</w:t>
      </w:r>
      <w:r>
        <w:t>dvi</w:t>
      </w:r>
      <w:r>
        <w:rPr>
          <w:bCs w:val="0"/>
        </w:rPr>
        <w:t>c</w:t>
      </w:r>
      <w:r>
        <w:t xml:space="preserve">e and </w:t>
      </w:r>
      <w:bookmarkEnd w:id="11"/>
      <w:bookmarkEnd w:id="12"/>
      <w:r w:rsidR="0012461E">
        <w:t>L</w:t>
      </w:r>
      <w:r>
        <w:t xml:space="preserve">isting </w:t>
      </w:r>
      <w:r w:rsidR="0012461E">
        <w:t>A</w:t>
      </w:r>
      <w:r>
        <w:t>ssessment references</w:t>
      </w:r>
    </w:p>
    <w:p w14:paraId="3C92C02C" w14:textId="294E9D39" w:rsidR="00F01A53" w:rsidRPr="00BD4332" w:rsidRDefault="00F01A53" w:rsidP="00F01A53">
      <w:pPr>
        <w:pStyle w:val="EndNoteBibliography"/>
        <w:spacing w:after="240"/>
        <w:ind w:left="720" w:hanging="720"/>
      </w:pPr>
      <w:r w:rsidRPr="001E01E9">
        <w:t>Allen CD, Macalady AK, Chenchouni H, Bach</w:t>
      </w:r>
      <w:r w:rsidRPr="00BD4332">
        <w:t xml:space="preserve">elet D, McDowell N, Vennetier M, Kitzberger T, Rigling A, Breshears DD, Hogg EH, Gonzalez P, Fensham R, Zhang Z, Castro J, Demidova N, Lim J-H, Allard G, Running SW, Semerci A &amp; Cobb N (2010). A global overview of drought and heat-induced tree mortality reveals emerging climate change risks for forests. </w:t>
      </w:r>
      <w:r w:rsidRPr="00BD4332">
        <w:rPr>
          <w:i/>
        </w:rPr>
        <w:t>Forest Ecology and Management</w:t>
      </w:r>
      <w:r w:rsidRPr="00BD4332">
        <w:t xml:space="preserve"> 259, 660-684.</w:t>
      </w:r>
    </w:p>
    <w:p w14:paraId="37594873" w14:textId="77777777" w:rsidR="006437ED" w:rsidRPr="00BD4332" w:rsidRDefault="006437ED" w:rsidP="006437ED">
      <w:pPr>
        <w:ind w:left="720" w:hanging="720"/>
        <w:rPr>
          <w:rFonts w:cs="Arial"/>
          <w:color w:val="222222"/>
          <w:shd w:val="clear" w:color="auto" w:fill="FFFFFF"/>
        </w:rPr>
      </w:pPr>
      <w:r w:rsidRPr="00BD4332">
        <w:rPr>
          <w:rFonts w:cs="Arial"/>
          <w:shd w:val="clear" w:color="auto" w:fill="FFFFFF"/>
        </w:rPr>
        <w:t>Auld TD, Mackenzie BE, Le Breton T, Keith DA, Ooi MK, Allen S &amp; Gallagher R (2020)</w:t>
      </w:r>
      <w:r w:rsidRPr="00BD4332">
        <w:rPr>
          <w:rFonts w:cs="Arial"/>
          <w:i/>
          <w:iCs/>
          <w:shd w:val="clear" w:color="auto" w:fill="FFFFFF"/>
        </w:rPr>
        <w:t xml:space="preserve"> A preliminary assessment of the impact of the 2019/2020 fires on NSW plants of national significance</w:t>
      </w:r>
      <w:r w:rsidRPr="00BD4332">
        <w:rPr>
          <w:rFonts w:cs="Arial"/>
          <w:shd w:val="clear" w:color="auto" w:fill="FFFFFF"/>
        </w:rPr>
        <w:t>. Department of Planning Industry and Environment (NSW), Paramatta</w:t>
      </w:r>
      <w:r w:rsidRPr="00BD4332">
        <w:rPr>
          <w:rFonts w:cs="Arial"/>
          <w:color w:val="222222"/>
          <w:shd w:val="clear" w:color="auto" w:fill="FFFFFF"/>
        </w:rPr>
        <w:t>.</w:t>
      </w:r>
    </w:p>
    <w:p w14:paraId="5D622159" w14:textId="7449C391" w:rsidR="00E15C9D" w:rsidRPr="00BD4332" w:rsidRDefault="00E15C9D" w:rsidP="00D0606E">
      <w:pPr>
        <w:ind w:left="709" w:hanging="709"/>
      </w:pPr>
      <w:r w:rsidRPr="00BD4332">
        <w:t>Blackmore C</w:t>
      </w:r>
      <w:r w:rsidR="001A1B4E" w:rsidRPr="00BD4332">
        <w:t xml:space="preserve"> (2021)</w:t>
      </w:r>
      <w:r w:rsidR="00EA1EA1" w:rsidRPr="00BD4332">
        <w:t xml:space="preserve"> Personal</w:t>
      </w:r>
      <w:r w:rsidR="00D0606E" w:rsidRPr="00BD4332">
        <w:t xml:space="preserve"> Communication</w:t>
      </w:r>
      <w:r w:rsidR="00E4222C" w:rsidRPr="00BD4332">
        <w:t>s</w:t>
      </w:r>
      <w:r w:rsidR="00D0606E" w:rsidRPr="00BD4332">
        <w:t xml:space="preserve"> </w:t>
      </w:r>
      <w:r w:rsidR="00F5551A" w:rsidRPr="00BD4332">
        <w:t>by email</w:t>
      </w:r>
      <w:r w:rsidR="00CE7CB4" w:rsidRPr="00BD4332">
        <w:t>,</w:t>
      </w:r>
      <w:r w:rsidR="00F5551A" w:rsidRPr="00BD4332">
        <w:t xml:space="preserve"> 6 August 2021,</w:t>
      </w:r>
      <w:r w:rsidR="00D0606E" w:rsidRPr="00BD4332">
        <w:t xml:space="preserve"> Senior Conservation Planning Officer, North Coast Branch, NSW National Parks and Wildlife Service. </w:t>
      </w:r>
    </w:p>
    <w:p w14:paraId="5C71CBB1" w14:textId="075BD11F" w:rsidR="003D0466" w:rsidRDefault="003D0466" w:rsidP="003D0466">
      <w:pPr>
        <w:ind w:left="709" w:hanging="709"/>
      </w:pPr>
      <w:r w:rsidRPr="00BD4332">
        <w:t xml:space="preserve">Blackmore C (2021) Personal Communications by email, 9 September 2021, Senior Conservation Planning Officer, North Coast Branch, NSW National Parks and Wildlife Service. </w:t>
      </w:r>
    </w:p>
    <w:p w14:paraId="06F6BC61" w14:textId="77777777" w:rsidR="005B6B03" w:rsidRDefault="005B6B03" w:rsidP="005B6B03">
      <w:pPr>
        <w:ind w:left="709" w:hanging="709"/>
      </w:pPr>
      <w:r w:rsidRPr="003C1540">
        <w:t xml:space="preserve">CANBR (Centre for Australian National Biodiversity Research) (2020) Profile for </w:t>
      </w:r>
      <w:r w:rsidRPr="003C1540">
        <w:rPr>
          <w:i/>
          <w:iCs/>
        </w:rPr>
        <w:t xml:space="preserve">Eucalyptus pachycalyx </w:t>
      </w:r>
      <w:r w:rsidRPr="003C1540">
        <w:t>subsp.</w:t>
      </w:r>
      <w:r w:rsidRPr="003C1540">
        <w:rPr>
          <w:i/>
          <w:iCs/>
        </w:rPr>
        <w:t xml:space="preserve"> Waajensis </w:t>
      </w:r>
      <w:r w:rsidRPr="003C1540">
        <w:t xml:space="preserve">(pumpkin gum). Accessed: 13 October 2021. Available at: </w:t>
      </w:r>
      <w:hyperlink r:id="rId23" w:history="1">
        <w:r w:rsidRPr="003C1540">
          <w:rPr>
            <w:rStyle w:val="Hyperlink"/>
          </w:rPr>
          <w:t>https://apps.lucidcentral.org/euclid/text/entities/eucalyptus_pachycalyx__subsp._waajensis.htm</w:t>
        </w:r>
      </w:hyperlink>
    </w:p>
    <w:p w14:paraId="08543D2F" w14:textId="3D936D32" w:rsidR="00761E4E" w:rsidRPr="00BD4332" w:rsidRDefault="00761E4E" w:rsidP="00761E4E">
      <w:pPr>
        <w:pStyle w:val="EndNoteBibliography"/>
        <w:spacing w:after="240"/>
        <w:ind w:left="720" w:hanging="720"/>
      </w:pPr>
      <w:r w:rsidRPr="00BD4332">
        <w:t xml:space="preserve">Choat B, Jansen S, Brodribb TJ, Cochard H, Delzon S, Bhaskar R, Bucci SJ, Field TS, Gleason SM, Hacke UG, jacobsen AL, Lens F, Maharali H, Martinez-Vilata J, Matr S, Mencuccini M, Mitchell PJ, Nardini A, Pitterman J, Pratt RB, Sperry JS, Westoby M, Wright IJ &amp; Zanne AE (2012) Global convergence in the vulnerability of forests to drought. </w:t>
      </w:r>
      <w:r w:rsidRPr="00BD4332">
        <w:rPr>
          <w:i/>
          <w:iCs/>
        </w:rPr>
        <w:t>Nature</w:t>
      </w:r>
      <w:r w:rsidRPr="00BD4332">
        <w:t xml:space="preserve"> 491, 752-755.</w:t>
      </w:r>
    </w:p>
    <w:p w14:paraId="043695C4" w14:textId="77777777" w:rsidR="00D24235" w:rsidRDefault="00D24235" w:rsidP="00D24235">
      <w:pPr>
        <w:ind w:left="680" w:hanging="680"/>
        <w:rPr>
          <w:rFonts w:asciiTheme="majorHAnsi" w:eastAsia="Cambria" w:hAnsiTheme="majorHAnsi" w:cstheme="minorHAnsi"/>
          <w:lang w:eastAsia="en-AU"/>
        </w:rPr>
      </w:pPr>
      <w:r w:rsidRPr="00544768">
        <w:rPr>
          <w:rFonts w:asciiTheme="majorHAnsi" w:eastAsia="Cambria" w:hAnsiTheme="majorHAnsi" w:cstheme="minorHAnsi"/>
          <w:lang w:eastAsia="en-AU"/>
        </w:rPr>
        <w:t xml:space="preserve">Commander LE (Ed.) (2021) </w:t>
      </w:r>
      <w:r w:rsidRPr="00544768">
        <w:rPr>
          <w:rFonts w:asciiTheme="majorHAnsi" w:eastAsia="Cambria" w:hAnsiTheme="majorHAnsi" w:cstheme="minorHAnsi"/>
          <w:i/>
          <w:iCs/>
          <w:lang w:eastAsia="en-AU"/>
        </w:rPr>
        <w:t>Florabank Guidelines – best practice guidelines for native seed collection and use</w:t>
      </w:r>
      <w:r w:rsidRPr="00544768">
        <w:rPr>
          <w:rFonts w:asciiTheme="majorHAnsi" w:eastAsia="Cambria" w:hAnsiTheme="majorHAnsi" w:cstheme="minorHAnsi"/>
          <w:lang w:eastAsia="en-AU"/>
        </w:rPr>
        <w:t>. 2nd edn. Florabank Consortium Australia. Available at</w:t>
      </w:r>
      <w:r>
        <w:rPr>
          <w:rFonts w:asciiTheme="majorHAnsi" w:eastAsia="Cambria" w:hAnsiTheme="majorHAnsi" w:cstheme="minorHAnsi"/>
          <w:lang w:eastAsia="en-AU"/>
        </w:rPr>
        <w:t>:</w:t>
      </w:r>
      <w:r w:rsidRPr="00544768">
        <w:rPr>
          <w:rFonts w:asciiTheme="majorHAnsi" w:eastAsia="Cambria" w:hAnsiTheme="majorHAnsi" w:cstheme="minorHAnsi"/>
          <w:lang w:eastAsia="en-AU"/>
        </w:rPr>
        <w:t xml:space="preserve"> </w:t>
      </w:r>
      <w:hyperlink r:id="rId24" w:history="1">
        <w:r w:rsidRPr="00521873">
          <w:rPr>
            <w:rStyle w:val="Hyperlink"/>
            <w:rFonts w:asciiTheme="majorHAnsi" w:eastAsia="Cambria" w:hAnsiTheme="majorHAnsi" w:cstheme="minorHAnsi"/>
            <w:lang w:eastAsia="en-AU"/>
          </w:rPr>
          <w:t>https://www.florabank.org.au/guidelines</w:t>
        </w:r>
      </w:hyperlink>
    </w:p>
    <w:p w14:paraId="3D1C3C12" w14:textId="77777777" w:rsidR="00D24235" w:rsidRDefault="00D24235" w:rsidP="00D24235">
      <w:pPr>
        <w:ind w:left="680" w:hanging="680"/>
        <w:rPr>
          <w:rFonts w:asciiTheme="majorHAnsi" w:eastAsia="Cambria" w:hAnsiTheme="majorHAnsi" w:cstheme="minorHAnsi"/>
          <w:lang w:eastAsia="en-AU"/>
        </w:rPr>
      </w:pPr>
      <w:r w:rsidRPr="00235BCA">
        <w:rPr>
          <w:rFonts w:asciiTheme="majorHAnsi" w:eastAsia="Cambria" w:hAnsiTheme="majorHAnsi" w:cstheme="minorHAnsi"/>
          <w:lang w:eastAsia="en-AU"/>
        </w:rPr>
        <w:t>Commander LE, Coates D, Broadhurst L, Offord CA, Makinson RO &amp; Matthes M (2018) Guidelines for the translocation of threatened plants in Australia Third Edition. Australian Network for Plant Conservation, Canberra</w:t>
      </w:r>
      <w:r>
        <w:rPr>
          <w:rFonts w:asciiTheme="majorHAnsi" w:eastAsia="Cambria" w:hAnsiTheme="majorHAnsi" w:cstheme="minorHAnsi"/>
          <w:lang w:eastAsia="en-AU"/>
        </w:rPr>
        <w:t>.</w:t>
      </w:r>
    </w:p>
    <w:p w14:paraId="296CE745" w14:textId="77777777" w:rsidR="005860D4" w:rsidRPr="00B33604" w:rsidRDefault="005860D4" w:rsidP="005860D4">
      <w:pPr>
        <w:keepLines/>
        <w:ind w:left="539" w:hanging="539"/>
      </w:pPr>
      <w:r>
        <w:t xml:space="preserve">DAWE (Department of Agriculture, Water and the Environment) (2022) </w:t>
      </w:r>
      <w:r w:rsidRPr="00387B85">
        <w:rPr>
          <w:i/>
          <w:iCs/>
        </w:rPr>
        <w:t>Fire regimes that cause declines in biodiversity as a key threatening process</w:t>
      </w:r>
      <w:r w:rsidRPr="00651528">
        <w:t>. Department of Agriculture Water and the Environment, Canberra.</w:t>
      </w:r>
    </w:p>
    <w:p w14:paraId="5D38C61F" w14:textId="358BAECE" w:rsidR="00D41868" w:rsidRPr="00BD4332" w:rsidRDefault="00D41868" w:rsidP="00D41868">
      <w:pPr>
        <w:ind w:left="720" w:hanging="720"/>
      </w:pPr>
      <w:r w:rsidRPr="00BD4332">
        <w:t xml:space="preserve">DELWP (Department of Environment, Land, Water and Planning) (2021) Threatened </w:t>
      </w:r>
      <w:r w:rsidR="00386FB6" w:rsidRPr="00BD4332">
        <w:t>S</w:t>
      </w:r>
      <w:r w:rsidR="00F163D2" w:rsidRPr="00BD4332">
        <w:t>pecies</w:t>
      </w:r>
      <w:r w:rsidRPr="00BD4332">
        <w:t xml:space="preserve"> Assessment - </w:t>
      </w:r>
      <w:r w:rsidRPr="00BD4332">
        <w:rPr>
          <w:i/>
          <w:iCs/>
        </w:rPr>
        <w:t xml:space="preserve">Eucalyptus forresterae </w:t>
      </w:r>
      <w:r w:rsidRPr="00BD4332">
        <w:t xml:space="preserve">(Brumby Sallee). </w:t>
      </w:r>
      <w:r w:rsidR="00730106" w:rsidRPr="00BD4332">
        <w:t xml:space="preserve">Department of Environment, Land, Water and Planning, Victoria. </w:t>
      </w:r>
    </w:p>
    <w:p w14:paraId="1A60CCF2" w14:textId="6F285157" w:rsidR="003C6F30" w:rsidRDefault="003C6F30" w:rsidP="003C6F30">
      <w:pPr>
        <w:ind w:left="720" w:hanging="720"/>
      </w:pPr>
      <w:r w:rsidRPr="00BD4332">
        <w:t>De Kauwe MG, Medlyn BE, Ukkola AM, Mu M, Sabot ME, Pitman AJ</w:t>
      </w:r>
      <w:r w:rsidR="00CE5FEE" w:rsidRPr="00BD4332">
        <w:t>,</w:t>
      </w:r>
      <w:r w:rsidR="00854E64" w:rsidRPr="00BD4332">
        <w:t xml:space="preserve"> Meir P, Cernusak LA, </w:t>
      </w:r>
      <w:r w:rsidR="00102AD7" w:rsidRPr="00BD4332">
        <w:t xml:space="preserve">Rifai SW, Choat B, Tissue DT, Blackman CJ, Ximeng L, Roderick M, </w:t>
      </w:r>
      <w:r w:rsidR="00F226D8" w:rsidRPr="00BD4332">
        <w:t xml:space="preserve">&amp; </w:t>
      </w:r>
      <w:r w:rsidRPr="00BD4332">
        <w:t xml:space="preserve">Briggs PR (2020) Identifying areas at risk of drought‐induced tree mortality across South‐Eastern Australia. </w:t>
      </w:r>
      <w:r w:rsidRPr="00BD4332">
        <w:rPr>
          <w:i/>
          <w:iCs/>
        </w:rPr>
        <w:t>Global Change Biology</w:t>
      </w:r>
      <w:r w:rsidRPr="00BD4332">
        <w:t>, 26, 10, 5716</w:t>
      </w:r>
      <w:r w:rsidR="004646DE" w:rsidRPr="00BD4332">
        <w:t>–</w:t>
      </w:r>
      <w:r w:rsidRPr="00BD4332">
        <w:t>5733.</w:t>
      </w:r>
    </w:p>
    <w:p w14:paraId="68DF022E" w14:textId="493631AB" w:rsidR="00E935B5" w:rsidRDefault="00E935B5" w:rsidP="00E856CC">
      <w:pPr>
        <w:ind w:left="720" w:hanging="720"/>
      </w:pPr>
      <w:r>
        <w:t>DoE (Department of Environment) (2015)</w:t>
      </w:r>
      <w:r w:rsidR="00C9793B" w:rsidRPr="00C9793B">
        <w:t xml:space="preserve"> </w:t>
      </w:r>
      <w:r w:rsidR="00C9793B">
        <w:t>Arrive Clean, Leave Clean - Guidelines to help prevent the spread of invasive plant diseases and weeds threatening our native plants, animals and ecosystems</w:t>
      </w:r>
      <w:r w:rsidR="00E856CC">
        <w:t xml:space="preserve">. </w:t>
      </w:r>
      <w:r w:rsidR="00E856CC" w:rsidRPr="001E01E9">
        <w:t xml:space="preserve">Accessed: </w:t>
      </w:r>
      <w:r w:rsidR="00E856CC">
        <w:t>2</w:t>
      </w:r>
      <w:r w:rsidR="00E856CC" w:rsidRPr="001E01E9">
        <w:t xml:space="preserve"> </w:t>
      </w:r>
      <w:r w:rsidR="00E856CC">
        <w:t>September 2021.</w:t>
      </w:r>
      <w:r w:rsidR="00E856CC" w:rsidRPr="001E01E9">
        <w:t xml:space="preserve"> Available at:</w:t>
      </w:r>
      <w:r w:rsidR="00C9793B" w:rsidRPr="00C9793B">
        <w:t xml:space="preserve"> </w:t>
      </w:r>
      <w:hyperlink r:id="rId25" w:history="1">
        <w:r w:rsidR="00C23BD4" w:rsidRPr="00B84B7E">
          <w:rPr>
            <w:rStyle w:val="Hyperlink"/>
          </w:rPr>
          <w:t>https://www.environment.gov.au/system/files/resources/773abcad-39a8-469f-8d97-23e359576db6/files/arrive-clean-leave-clean.pdf</w:t>
        </w:r>
      </w:hyperlink>
    </w:p>
    <w:p w14:paraId="01E6C969" w14:textId="3DD43EBC" w:rsidR="00AE6E5B" w:rsidRDefault="00AE6E5B" w:rsidP="00AE6E5B">
      <w:pPr>
        <w:pStyle w:val="EndNoteBibliography"/>
        <w:spacing w:after="240"/>
        <w:ind w:left="720" w:hanging="720"/>
        <w:rPr>
          <w:rStyle w:val="Hyperlink"/>
        </w:rPr>
      </w:pPr>
      <w:r w:rsidRPr="001E01E9">
        <w:t>DPI</w:t>
      </w:r>
      <w:r w:rsidR="008035AD">
        <w:t xml:space="preserve"> (Department of Primary Industries)</w:t>
      </w:r>
      <w:r w:rsidRPr="001E01E9">
        <w:t xml:space="preserve"> (2020) Drought in NSW. Accessed: </w:t>
      </w:r>
      <w:r>
        <w:t>30</w:t>
      </w:r>
      <w:r w:rsidRPr="001E01E9">
        <w:t xml:space="preserve"> </w:t>
      </w:r>
      <w:r>
        <w:t>August 2021.</w:t>
      </w:r>
      <w:r w:rsidRPr="001E01E9">
        <w:t xml:space="preserve"> Available at: </w:t>
      </w:r>
      <w:hyperlink r:id="rId26" w:history="1">
        <w:r w:rsidRPr="001E01E9">
          <w:rPr>
            <w:rStyle w:val="Hyperlink"/>
          </w:rPr>
          <w:t>https://www.dpi.nsw.gov.au/climate-and-emergencies/droughthub/drought-in-nsw</w:t>
        </w:r>
      </w:hyperlink>
    </w:p>
    <w:p w14:paraId="0D9E7F88" w14:textId="7F02E08A" w:rsidR="00B14DAA" w:rsidRDefault="00B14DAA" w:rsidP="00B14DAA">
      <w:pPr>
        <w:ind w:left="720" w:hanging="720"/>
        <w:rPr>
          <w:rFonts w:cs="Arial"/>
          <w:color w:val="222222"/>
          <w:shd w:val="clear" w:color="auto" w:fill="FFFFFF"/>
        </w:rPr>
      </w:pPr>
      <w:r w:rsidRPr="006178DF">
        <w:rPr>
          <w:rFonts w:cs="Arial"/>
          <w:color w:val="222222"/>
          <w:shd w:val="clear" w:color="auto" w:fill="FFFFFF"/>
        </w:rPr>
        <w:t>DPIE (2014</w:t>
      </w:r>
      <w:r w:rsidR="00A839A3">
        <w:rPr>
          <w:rFonts w:cs="Arial"/>
          <w:color w:val="222222"/>
          <w:shd w:val="clear" w:color="auto" w:fill="FFFFFF"/>
        </w:rPr>
        <w:t>a</w:t>
      </w:r>
      <w:r>
        <w:rPr>
          <w:rFonts w:cs="Arial"/>
          <w:color w:val="222222"/>
          <w:shd w:val="clear" w:color="auto" w:fill="FFFFFF"/>
        </w:rPr>
        <w:t>)</w:t>
      </w:r>
      <w:r w:rsidRPr="006178DF">
        <w:rPr>
          <w:rFonts w:cs="Arial"/>
          <w:color w:val="222222"/>
          <w:shd w:val="clear" w:color="auto" w:fill="FFFFFF"/>
        </w:rPr>
        <w:t xml:space="preserve"> </w:t>
      </w:r>
      <w:r w:rsidRPr="006178DF">
        <w:rPr>
          <w:rFonts w:cs="Arial"/>
          <w:i/>
          <w:iCs/>
          <w:color w:val="222222"/>
          <w:shd w:val="clear" w:color="auto" w:fill="FFFFFF"/>
        </w:rPr>
        <w:t>North Coast Climate change snapshot</w:t>
      </w:r>
      <w:r>
        <w:rPr>
          <w:rFonts w:cs="Arial"/>
          <w:i/>
          <w:iCs/>
          <w:color w:val="222222"/>
          <w:shd w:val="clear" w:color="auto" w:fill="FFFFFF"/>
        </w:rPr>
        <w:t>.</w:t>
      </w:r>
      <w:r w:rsidRPr="00A309CB">
        <w:rPr>
          <w:rFonts w:cs="Arial"/>
          <w:color w:val="222222"/>
          <w:shd w:val="clear" w:color="auto" w:fill="FFFFFF"/>
        </w:rPr>
        <w:t xml:space="preserve"> </w:t>
      </w:r>
      <w:r w:rsidRPr="006178DF">
        <w:rPr>
          <w:rFonts w:cs="Arial"/>
          <w:color w:val="222222"/>
          <w:shd w:val="clear" w:color="auto" w:fill="FFFFFF"/>
        </w:rPr>
        <w:t>Department of Planning Industry and Environment (NSW)</w:t>
      </w:r>
      <w:r>
        <w:rPr>
          <w:rFonts w:cs="Arial"/>
          <w:color w:val="222222"/>
          <w:shd w:val="clear" w:color="auto" w:fill="FFFFFF"/>
        </w:rPr>
        <w:t>, Sydney.</w:t>
      </w:r>
      <w:r w:rsidRPr="006178DF">
        <w:rPr>
          <w:rFonts w:cs="Arial"/>
          <w:color w:val="222222"/>
          <w:shd w:val="clear" w:color="auto" w:fill="FFFFFF"/>
        </w:rPr>
        <w:t xml:space="preserve"> </w:t>
      </w:r>
      <w:r w:rsidRPr="006178DF">
        <w:rPr>
          <w:rFonts w:cs="Arial"/>
          <w:i/>
          <w:iCs/>
          <w:color w:val="222222"/>
          <w:shd w:val="clear" w:color="auto" w:fill="FFFFFF"/>
        </w:rPr>
        <w:t xml:space="preserve"> </w:t>
      </w:r>
      <w:r w:rsidRPr="006178DF">
        <w:rPr>
          <w:rFonts w:cs="Arial"/>
          <w:color w:val="222222"/>
          <w:shd w:val="clear" w:color="auto" w:fill="FFFFFF"/>
        </w:rPr>
        <w:t>Viewed: 12 June 2021. Available on the internet at:</w:t>
      </w:r>
      <w:r w:rsidRPr="006178DF">
        <w:t xml:space="preserve"> </w:t>
      </w:r>
      <w:hyperlink r:id="rId27" w:history="1">
        <w:r w:rsidRPr="006178DF">
          <w:rPr>
            <w:rStyle w:val="Hyperlink"/>
            <w:rFonts w:cs="Arial"/>
            <w:shd w:val="clear" w:color="auto" w:fill="FFFFFF"/>
          </w:rPr>
          <w:t>https://climatechange.environment.nsw.gov.au/Climate-projections-for-NSW/Climate-projections-for-your-region/North-Coast-Climate-Change-Downloads</w:t>
        </w:r>
      </w:hyperlink>
      <w:r>
        <w:rPr>
          <w:rFonts w:cs="Arial"/>
          <w:color w:val="222222"/>
          <w:shd w:val="clear" w:color="auto" w:fill="FFFFFF"/>
        </w:rPr>
        <w:t>.</w:t>
      </w:r>
    </w:p>
    <w:p w14:paraId="018D5772" w14:textId="50F3AA0F" w:rsidR="00A839A3" w:rsidRDefault="00A839A3" w:rsidP="00A839A3">
      <w:pPr>
        <w:spacing w:after="0" w:line="240" w:lineRule="auto"/>
        <w:ind w:left="720" w:hanging="720"/>
      </w:pPr>
      <w:r>
        <w:t xml:space="preserve">DPIE (2014b) </w:t>
      </w:r>
      <w:r w:rsidRPr="000F44B2">
        <w:rPr>
          <w:i/>
          <w:iCs/>
        </w:rPr>
        <w:t>New South Wales Climate change snapshot</w:t>
      </w:r>
      <w:r>
        <w:t xml:space="preserve">. Viewed: 6 September 2021. Available at: </w:t>
      </w:r>
      <w:hyperlink r:id="rId28" w:history="1">
        <w:r w:rsidRPr="001F4C8A">
          <w:rPr>
            <w:rStyle w:val="Hyperlink"/>
          </w:rPr>
          <w:t>http://climatechange.environment.nsw.gov.au/climate-projections-for-nsw/climate-projections-for-your-region/nsw-climate-change-downloads</w:t>
        </w:r>
      </w:hyperlink>
    </w:p>
    <w:p w14:paraId="2E9B2106" w14:textId="77777777" w:rsidR="00A839A3" w:rsidRDefault="00A839A3" w:rsidP="00A839A3">
      <w:pPr>
        <w:spacing w:after="0" w:line="240" w:lineRule="auto"/>
        <w:ind w:left="720" w:hanging="720"/>
      </w:pPr>
    </w:p>
    <w:p w14:paraId="17467B31" w14:textId="1108E095" w:rsidR="000D72D4" w:rsidRDefault="00477F84" w:rsidP="00063C13">
      <w:pPr>
        <w:pStyle w:val="EndNoteBibliography"/>
        <w:spacing w:after="240"/>
        <w:ind w:left="720" w:hanging="720"/>
        <w:rPr>
          <w:rStyle w:val="Hyperlink"/>
        </w:rPr>
      </w:pPr>
      <w:r w:rsidRPr="001E01E9">
        <w:t>DPI</w:t>
      </w:r>
      <w:r w:rsidR="000D72D4">
        <w:t>E</w:t>
      </w:r>
      <w:r w:rsidRPr="001E01E9">
        <w:t xml:space="preserve"> </w:t>
      </w:r>
      <w:r w:rsidR="00FD0657">
        <w:t>(</w:t>
      </w:r>
      <w:r w:rsidR="00FD0657" w:rsidRPr="003B7A26">
        <w:rPr>
          <w:rFonts w:cs="Arial"/>
        </w:rPr>
        <w:t>Department of Planning, Industry and Environment</w:t>
      </w:r>
      <w:r w:rsidR="00FD0657">
        <w:t xml:space="preserve">) </w:t>
      </w:r>
      <w:r w:rsidR="00475319">
        <w:t>(</w:t>
      </w:r>
      <w:r w:rsidRPr="001E01E9">
        <w:t>2020)</w:t>
      </w:r>
      <w:r w:rsidR="00E70A96">
        <w:t xml:space="preserve"> </w:t>
      </w:r>
      <w:r w:rsidR="000D72D4">
        <w:t xml:space="preserve">Saving Our </w:t>
      </w:r>
      <w:r w:rsidR="00386FB6">
        <w:t>S</w:t>
      </w:r>
      <w:r w:rsidR="00F163D2">
        <w:t>pecies</w:t>
      </w:r>
      <w:r w:rsidR="000D72D4">
        <w:t xml:space="preserve"> Hygiene guidelines - Protocols to protect priority biodiversity areas in NSW from Phytophthora cinnamomi, myrtle rust, amphibian chytrid fungus and invasive plants</w:t>
      </w:r>
      <w:r w:rsidRPr="001E01E9">
        <w:t xml:space="preserve">. Accessed: </w:t>
      </w:r>
      <w:r w:rsidR="000D72D4">
        <w:t>2</w:t>
      </w:r>
      <w:r w:rsidRPr="001E01E9">
        <w:t xml:space="preserve"> </w:t>
      </w:r>
      <w:r w:rsidR="000D72D4">
        <w:t>September</w:t>
      </w:r>
      <w:r>
        <w:t xml:space="preserve"> 2021.</w:t>
      </w:r>
      <w:r w:rsidRPr="001E01E9">
        <w:t xml:space="preserve"> Available at: </w:t>
      </w:r>
      <w:hyperlink r:id="rId29" w:history="1">
        <w:r w:rsidR="00386FB6" w:rsidRPr="00F5632F">
          <w:rPr>
            <w:rStyle w:val="Hyperlink"/>
          </w:rPr>
          <w:t>https://www.environment.nsw.gov.au/-/media/OEH/Corporate-Site/Documents/Animals-and-plants/Wildlife-management/saving-our-species-hygiene-guidelines-200164.pdf</w:t>
        </w:r>
      </w:hyperlink>
    </w:p>
    <w:p w14:paraId="467014EB" w14:textId="37B73B16" w:rsidR="007C20B8" w:rsidRDefault="007C20B8" w:rsidP="00063C13">
      <w:pPr>
        <w:pStyle w:val="EndNoteBibliography"/>
        <w:spacing w:after="240"/>
        <w:ind w:left="720" w:hanging="720"/>
      </w:pPr>
      <w:r w:rsidRPr="001D79C3">
        <w:t>Fairman</w:t>
      </w:r>
      <w:r w:rsidR="00E70A96" w:rsidRPr="001D79C3">
        <w:t xml:space="preserve"> TA, Bennett LT, Tupper S &amp; Nitschke CR (2017) Frequent wildfires erode tree persistence and alter stand structure and initial composition of a fire-tolerant sub-alpine forest. </w:t>
      </w:r>
      <w:r w:rsidR="00692087" w:rsidRPr="001D79C3">
        <w:rPr>
          <w:i/>
          <w:iCs/>
        </w:rPr>
        <w:t>Journal of Vegetation Science</w:t>
      </w:r>
      <w:r w:rsidR="00692087" w:rsidRPr="001D79C3">
        <w:t>, 28, 6.</w:t>
      </w:r>
      <w:r w:rsidR="00692087">
        <w:t xml:space="preserve"> </w:t>
      </w:r>
    </w:p>
    <w:p w14:paraId="608FBA11" w14:textId="77777777" w:rsidR="00420F4D" w:rsidRPr="00983D43" w:rsidRDefault="00420F4D" w:rsidP="00420F4D">
      <w:pPr>
        <w:ind w:left="426" w:hanging="426"/>
        <w:rPr>
          <w:rStyle w:val="Hyperlink"/>
          <w:rFonts w:asciiTheme="majorHAnsi" w:hAnsiTheme="majorHAnsi"/>
          <w:lang w:val="en-US"/>
        </w:rPr>
      </w:pPr>
      <w:r w:rsidRPr="00983D43">
        <w:t xml:space="preserve">Frankham R, Bradshaw C &amp; Brook B (2014) Genetics in conservation management: revised recommendations for the 50/500 rules, Red List criteria and population viability analyses. </w:t>
      </w:r>
      <w:r w:rsidRPr="00983D43">
        <w:rPr>
          <w:i/>
          <w:iCs/>
        </w:rPr>
        <w:t>Biological Conservation</w:t>
      </w:r>
      <w:r w:rsidRPr="00983D43">
        <w:t xml:space="preserve"> 170, 56</w:t>
      </w:r>
      <w:r>
        <w:t>–</w:t>
      </w:r>
      <w:r w:rsidRPr="00983D43">
        <w:t xml:space="preserve">63. </w:t>
      </w:r>
    </w:p>
    <w:p w14:paraId="699FDDBB" w14:textId="77777777" w:rsidR="00E94C7B" w:rsidRDefault="00E94C7B" w:rsidP="00E94C7B">
      <w:pPr>
        <w:ind w:left="680" w:hanging="680"/>
        <w:rPr>
          <w:rStyle w:val="Hyperlink"/>
        </w:rPr>
      </w:pPr>
      <w:r>
        <w:t>G</w:t>
      </w:r>
      <w:r w:rsidRPr="00DB18DF">
        <w:t>allagher R</w:t>
      </w:r>
      <w:r>
        <w:t>V</w:t>
      </w:r>
      <w:r w:rsidRPr="00DB18DF">
        <w:t xml:space="preserve"> (202</w:t>
      </w:r>
      <w:r>
        <w:t>2</w:t>
      </w:r>
      <w:r w:rsidRPr="00DB18DF">
        <w:t xml:space="preserve">) Bushfire Expert Panel - Fire-affected plant species data. </w:t>
      </w:r>
      <w:r>
        <w:t>Viewed</w:t>
      </w:r>
      <w:r w:rsidRPr="001E01E9">
        <w:t xml:space="preserve">: </w:t>
      </w:r>
      <w:r>
        <w:t>13 March 2022.</w:t>
      </w:r>
      <w:r w:rsidRPr="001E01E9">
        <w:t xml:space="preserve"> Available at:</w:t>
      </w:r>
      <w:r>
        <w:t xml:space="preserve"> </w:t>
      </w:r>
      <w:hyperlink r:id="rId30" w:history="1">
        <w:r w:rsidRPr="00DB18DF">
          <w:rPr>
            <w:rStyle w:val="Hyperlink"/>
          </w:rPr>
          <w:t>https://doi.org/10.5281/zenodo.5908826</w:t>
        </w:r>
      </w:hyperlink>
    </w:p>
    <w:p w14:paraId="4D9CF2AA" w14:textId="6B07F484" w:rsidR="00761E4E" w:rsidRPr="00C4217F" w:rsidRDefault="00761E4E" w:rsidP="00761E4E">
      <w:pPr>
        <w:ind w:left="720" w:hanging="720"/>
        <w:rPr>
          <w:lang w:val="en"/>
        </w:rPr>
      </w:pPr>
      <w:r w:rsidRPr="00C4217F">
        <w:rPr>
          <w:lang w:val="en"/>
        </w:rPr>
        <w:t xml:space="preserve">Hill KD (1997) New taxa in </w:t>
      </w:r>
      <w:r w:rsidRPr="00C4217F">
        <w:rPr>
          <w:i/>
          <w:iCs/>
          <w:lang w:val="en"/>
        </w:rPr>
        <w:t xml:space="preserve">Eucalyptus </w:t>
      </w:r>
      <w:r w:rsidRPr="00C4217F">
        <w:rPr>
          <w:lang w:val="en"/>
        </w:rPr>
        <w:t xml:space="preserve">(Myrtaceae) from New South Wales and Queensland. </w:t>
      </w:r>
      <w:r w:rsidRPr="00C4217F">
        <w:rPr>
          <w:i/>
          <w:iCs/>
          <w:lang w:val="en"/>
        </w:rPr>
        <w:t>Telopea</w:t>
      </w:r>
      <w:r w:rsidR="00692087" w:rsidRPr="00C4217F">
        <w:rPr>
          <w:lang w:val="en"/>
        </w:rPr>
        <w:t>,</w:t>
      </w:r>
      <w:r w:rsidRPr="00C4217F">
        <w:rPr>
          <w:lang w:val="en"/>
        </w:rPr>
        <w:t xml:space="preserve"> 7</w:t>
      </w:r>
      <w:r w:rsidR="00475319" w:rsidRPr="00C4217F">
        <w:rPr>
          <w:lang w:val="en"/>
        </w:rPr>
        <w:t xml:space="preserve">, </w:t>
      </w:r>
      <w:r w:rsidRPr="00C4217F">
        <w:rPr>
          <w:lang w:val="en"/>
        </w:rPr>
        <w:t>3</w:t>
      </w:r>
      <w:r w:rsidR="0031581E" w:rsidRPr="00C4217F">
        <w:rPr>
          <w:lang w:val="en"/>
        </w:rPr>
        <w:t xml:space="preserve">, 187 </w:t>
      </w:r>
    </w:p>
    <w:p w14:paraId="4CCE0A84" w14:textId="62450C4A" w:rsidR="00E07E54" w:rsidRDefault="00E07E54" w:rsidP="00E07E54">
      <w:pPr>
        <w:ind w:left="720" w:hanging="720"/>
        <w:rPr>
          <w:color w:val="0000FF"/>
        </w:rPr>
      </w:pPr>
      <w:r>
        <w:t xml:space="preserve">IUCN (2012) </w:t>
      </w:r>
      <w:r>
        <w:rPr>
          <w:i/>
          <w:iCs/>
        </w:rPr>
        <w:t xml:space="preserve">IUCN Red List Categories and Criteria: Version 3.1. Second edition. </w:t>
      </w:r>
      <w:r>
        <w:t xml:space="preserve">IUCN, Gland, Switzerland and Cambridge, UK. </w:t>
      </w:r>
      <w:r w:rsidRPr="00C4217F">
        <w:t xml:space="preserve">Accessed: </w:t>
      </w:r>
      <w:r>
        <w:t>7</w:t>
      </w:r>
      <w:r w:rsidRPr="00C4217F">
        <w:t xml:space="preserve"> June 202</w:t>
      </w:r>
      <w:r>
        <w:t>2</w:t>
      </w:r>
      <w:r w:rsidRPr="00C4217F">
        <w:t xml:space="preserve">. Available at: </w:t>
      </w:r>
      <w:hyperlink r:id="rId31" w:history="1">
        <w:r w:rsidRPr="00F954B6">
          <w:rPr>
            <w:rStyle w:val="Hyperlink"/>
          </w:rPr>
          <w:t>www.iucnredlist.org/technical-documents/categories-and-criteria</w:t>
        </w:r>
      </w:hyperlink>
    </w:p>
    <w:p w14:paraId="02D62217" w14:textId="5FD0C077" w:rsidR="00662DC4" w:rsidRDefault="00662DC4" w:rsidP="00662DC4">
      <w:pPr>
        <w:ind w:left="720" w:hanging="720"/>
      </w:pPr>
      <w:r w:rsidRPr="00C4217F">
        <w:t xml:space="preserve">IUCN (2019) </w:t>
      </w:r>
      <w:r w:rsidRPr="00C4217F">
        <w:rPr>
          <w:i/>
          <w:iCs/>
        </w:rPr>
        <w:t>Guidelines for Using the IUCN Red List Categories and Criteria. Version 14.</w:t>
      </w:r>
      <w:r w:rsidRPr="00C4217F">
        <w:t xml:space="preserve"> Prepared by the Standards and Petitions Committee. </w:t>
      </w:r>
      <w:r w:rsidR="00E23965" w:rsidRPr="00C4217F">
        <w:t>Accessed</w:t>
      </w:r>
      <w:r w:rsidRPr="00C4217F">
        <w:t xml:space="preserve">: 17 June 2021. Available at: </w:t>
      </w:r>
      <w:hyperlink r:id="rId32" w:history="1">
        <w:r w:rsidRPr="00C4217F">
          <w:rPr>
            <w:rStyle w:val="Hyperlink"/>
          </w:rPr>
          <w:t>http://www.iucnredlist.org/documents/RedListGuidelines.pdf</w:t>
        </w:r>
      </w:hyperlink>
      <w:r w:rsidRPr="00C4217F">
        <w:t>.</w:t>
      </w:r>
    </w:p>
    <w:p w14:paraId="23B31ED9" w14:textId="77777777" w:rsidR="00DF370D" w:rsidRPr="00C9412B" w:rsidRDefault="00DF370D" w:rsidP="00DF370D">
      <w:pPr>
        <w:ind w:left="720" w:hanging="720"/>
      </w:pPr>
      <w:r>
        <w:t>Keith (1996). Fire-driven extinction of plant populations: A synthesis of theory and review of evidence from Australian vegetation. Paper presented at the proceedings-Linnean Society of New South Wales.</w:t>
      </w:r>
    </w:p>
    <w:p w14:paraId="0C66485A" w14:textId="77777777" w:rsidR="008A2CC7" w:rsidRDefault="00761E4E" w:rsidP="008A2CC7">
      <w:pPr>
        <w:spacing w:after="0" w:line="240" w:lineRule="auto"/>
        <w:ind w:left="720" w:hanging="720"/>
        <w:rPr>
          <w:rFonts w:eastAsia="Times New Roman" w:cs="Times New Roman"/>
        </w:rPr>
      </w:pPr>
      <w:r w:rsidRPr="00553E6F">
        <w:rPr>
          <w:rFonts w:eastAsia="Times New Roman" w:cs="Times New Roman"/>
        </w:rPr>
        <w:t xml:space="preserve">Makinson RO (2018) </w:t>
      </w:r>
      <w:r w:rsidRPr="00553E6F">
        <w:rPr>
          <w:rFonts w:eastAsia="Times New Roman" w:cs="Times New Roman"/>
          <w:i/>
        </w:rPr>
        <w:t>Myrtle Rust reviewed: the impacts of the invasive pathogen Austropuccinia psidii on the Australian environment</w:t>
      </w:r>
      <w:r w:rsidRPr="00553E6F">
        <w:rPr>
          <w:rFonts w:eastAsia="Times New Roman" w:cs="Times New Roman"/>
        </w:rPr>
        <w:t>. Plant Biosecurity Cooperative Research Centre, Canberra.</w:t>
      </w:r>
    </w:p>
    <w:p w14:paraId="50274AE5" w14:textId="77777777" w:rsidR="008A2CC7" w:rsidRDefault="008A2CC7" w:rsidP="008A2CC7">
      <w:pPr>
        <w:spacing w:after="0" w:line="240" w:lineRule="auto"/>
        <w:ind w:left="720" w:hanging="720"/>
        <w:rPr>
          <w:rFonts w:eastAsia="Times New Roman" w:cs="Times New Roman"/>
          <w:lang w:eastAsia="en-AU"/>
        </w:rPr>
      </w:pPr>
    </w:p>
    <w:p w14:paraId="0E8AB851" w14:textId="1CB078B3" w:rsidR="000C0F90" w:rsidRDefault="008A2CC7" w:rsidP="000C0F90">
      <w:pPr>
        <w:spacing w:after="0" w:line="240" w:lineRule="auto"/>
        <w:ind w:left="720" w:hanging="720"/>
        <w:rPr>
          <w:rFonts w:eastAsia="Times New Roman" w:cs="Times New Roman"/>
          <w:lang w:eastAsia="en-AU"/>
        </w:rPr>
      </w:pPr>
      <w:r w:rsidRPr="008A2CC7">
        <w:rPr>
          <w:rFonts w:eastAsia="Times New Roman" w:cs="Times New Roman"/>
          <w:lang w:eastAsia="en-AU"/>
        </w:rPr>
        <w:t xml:space="preserve">Makinson RO, Pegg GS &amp; Carnegie AJ (2020) </w:t>
      </w:r>
      <w:r w:rsidRPr="008A2CC7">
        <w:rPr>
          <w:rFonts w:eastAsia="Times New Roman" w:cs="Times New Roman"/>
          <w:i/>
          <w:iCs/>
          <w:lang w:eastAsia="en-AU"/>
        </w:rPr>
        <w:t>Myrtle Rust in Australia – a national action plan</w:t>
      </w:r>
      <w:r w:rsidRPr="008A2CC7">
        <w:rPr>
          <w:rFonts w:eastAsia="Times New Roman" w:cs="Times New Roman"/>
          <w:lang w:eastAsia="en-AU"/>
        </w:rPr>
        <w:t>. Australian Plant Biosecurity Science Foundation, Canberra</w:t>
      </w:r>
      <w:r w:rsidR="00137553">
        <w:rPr>
          <w:rFonts w:eastAsia="Times New Roman" w:cs="Times New Roman"/>
          <w:lang w:eastAsia="en-AU"/>
        </w:rPr>
        <w:t xml:space="preserve">. </w:t>
      </w:r>
    </w:p>
    <w:p w14:paraId="73A8C276" w14:textId="77777777" w:rsidR="00195249" w:rsidRDefault="00195249" w:rsidP="00195249">
      <w:pPr>
        <w:spacing w:before="240"/>
        <w:ind w:left="720" w:hanging="720"/>
        <w:rPr>
          <w:rFonts w:cs="Calibri"/>
          <w:color w:val="222222"/>
          <w:shd w:val="clear" w:color="auto" w:fill="FFFFFF"/>
        </w:rPr>
      </w:pPr>
      <w:r>
        <w:rPr>
          <w:color w:val="222222"/>
          <w:shd w:val="clear" w:color="auto" w:fill="FFFFFF"/>
        </w:rPr>
        <w:t xml:space="preserve">Martyn Yenson AJ, Offord CA, Meagher PF, Auld T, Bush D, Coates DJ, Commander LE, Guja LK, Norton SL, Makinson RO, Stanley R, Walsh N, Wrigley D, Broadhurst L (2021) </w:t>
      </w:r>
      <w:r>
        <w:rPr>
          <w:i/>
          <w:iCs/>
          <w:color w:val="222222"/>
          <w:shd w:val="clear" w:color="auto" w:fill="FFFFFF"/>
        </w:rPr>
        <w:t>Plant Germplasm Conservation in Australia: strategies and guidelines for developing, managing and utilising ex situ collection. Third edition.</w:t>
      </w:r>
      <w:r>
        <w:rPr>
          <w:color w:val="222222"/>
          <w:shd w:val="clear" w:color="auto" w:fill="FFFFFF"/>
        </w:rPr>
        <w:t xml:space="preserve"> Australian Network for Plant Conservation, Canberra.</w:t>
      </w:r>
    </w:p>
    <w:p w14:paraId="0CB1F72A" w14:textId="77777777" w:rsidR="009D23C8" w:rsidRDefault="000C0F90" w:rsidP="009D23C8">
      <w:pPr>
        <w:spacing w:after="0" w:line="240" w:lineRule="auto"/>
        <w:ind w:left="720" w:hanging="720"/>
        <w:rPr>
          <w:rFonts w:cs="Arial"/>
          <w:i/>
          <w:iCs/>
          <w:shd w:val="clear" w:color="auto" w:fill="FFFFFF"/>
        </w:rPr>
      </w:pPr>
      <w:r>
        <w:rPr>
          <w:rFonts w:cs="Arial"/>
          <w:shd w:val="clear" w:color="auto" w:fill="FFFFFF"/>
        </w:rPr>
        <w:t xml:space="preserve">Nolan RH, Boer MM, Collins L. Resco de Dios Victor, Clarke H, Jenkins M, Kenny B &amp; Bradstock RA (2020) Causes and consequences of eastern Australia’s 2019–20 season of mega-fires. </w:t>
      </w:r>
      <w:r>
        <w:rPr>
          <w:rFonts w:cs="Arial"/>
          <w:i/>
          <w:iCs/>
          <w:shd w:val="clear" w:color="auto" w:fill="FFFFFF"/>
        </w:rPr>
        <w:t>Global change biology</w:t>
      </w:r>
      <w:r>
        <w:rPr>
          <w:rFonts w:cs="Arial"/>
          <w:shd w:val="clear" w:color="auto" w:fill="FFFFFF"/>
        </w:rPr>
        <w:t xml:space="preserve">. </w:t>
      </w:r>
      <w:r>
        <w:rPr>
          <w:rFonts w:cs="Arial"/>
          <w:i/>
          <w:iCs/>
          <w:shd w:val="clear" w:color="auto" w:fill="FFFFFF"/>
        </w:rPr>
        <w:t xml:space="preserve">  </w:t>
      </w:r>
    </w:p>
    <w:p w14:paraId="66B99464" w14:textId="77777777" w:rsidR="009D23C8" w:rsidRDefault="009D23C8" w:rsidP="009D23C8">
      <w:pPr>
        <w:spacing w:after="0" w:line="240" w:lineRule="auto"/>
        <w:ind w:left="720" w:hanging="720"/>
        <w:rPr>
          <w:rFonts w:cs="Arial"/>
          <w:i/>
          <w:iCs/>
          <w:shd w:val="clear" w:color="auto" w:fill="FFFFFF"/>
        </w:rPr>
      </w:pPr>
    </w:p>
    <w:p w14:paraId="6536D3A4" w14:textId="787EA0AF" w:rsidR="009D23C8" w:rsidRDefault="009D23C8" w:rsidP="009D23C8">
      <w:pPr>
        <w:spacing w:after="0" w:line="240" w:lineRule="auto"/>
        <w:ind w:left="720" w:hanging="720"/>
      </w:pPr>
      <w:r w:rsidRPr="00567297">
        <w:t xml:space="preserve">NPWS </w:t>
      </w:r>
      <w:r>
        <w:t xml:space="preserve">(National Parks and Wildlife Service) </w:t>
      </w:r>
      <w:r w:rsidRPr="00567297">
        <w:t>(200</w:t>
      </w:r>
      <w:r>
        <w:t>3</w:t>
      </w:r>
      <w:r w:rsidRPr="00567297">
        <w:t xml:space="preserve">) </w:t>
      </w:r>
      <w:r w:rsidRPr="0052429D">
        <w:rPr>
          <w:i/>
          <w:iCs/>
        </w:rPr>
        <w:t>Yuraygir National Park</w:t>
      </w:r>
      <w:r>
        <w:t xml:space="preserve"> </w:t>
      </w:r>
      <w:r w:rsidRPr="0052429D">
        <w:rPr>
          <w:i/>
          <w:iCs/>
        </w:rPr>
        <w:t>and Yuraygir State Conservation Area Plan of Management</w:t>
      </w:r>
      <w:r>
        <w:t>.</w:t>
      </w:r>
      <w:r w:rsidRPr="00567297">
        <w:t xml:space="preserve"> National Parks and Wildlife Service (NSW), </w:t>
      </w:r>
      <w:r>
        <w:t>Grafton.</w:t>
      </w:r>
    </w:p>
    <w:p w14:paraId="2CE74A0B" w14:textId="77777777" w:rsidR="009D23C8" w:rsidRPr="009D23C8" w:rsidRDefault="009D23C8" w:rsidP="009D23C8">
      <w:pPr>
        <w:spacing w:after="0" w:line="240" w:lineRule="auto"/>
        <w:ind w:left="720" w:hanging="720"/>
        <w:rPr>
          <w:rFonts w:cs="Arial"/>
          <w:i/>
          <w:iCs/>
          <w:shd w:val="clear" w:color="auto" w:fill="FFFFFF"/>
        </w:rPr>
      </w:pPr>
    </w:p>
    <w:p w14:paraId="77D1F82A" w14:textId="304AB263" w:rsidR="00413840" w:rsidRPr="00413840" w:rsidRDefault="00413840" w:rsidP="00413840">
      <w:pPr>
        <w:spacing w:after="0" w:line="240" w:lineRule="auto"/>
        <w:ind w:left="720" w:hanging="720"/>
        <w:rPr>
          <w:rFonts w:cs="Arial"/>
          <w:i/>
          <w:iCs/>
          <w:shd w:val="clear" w:color="auto" w:fill="FFFFFF"/>
        </w:rPr>
      </w:pPr>
      <w:r w:rsidRPr="00FA445B">
        <w:t>NPWS (</w:t>
      </w:r>
      <w:r w:rsidR="0094674E">
        <w:rPr>
          <w:rFonts w:eastAsia="Times New Roman" w:cs="Times New Roman"/>
        </w:rPr>
        <w:t>National Parks and Wildlife Service) (</w:t>
      </w:r>
      <w:r w:rsidRPr="00FA445B">
        <w:t>2020</w:t>
      </w:r>
      <w:r>
        <w:t>a</w:t>
      </w:r>
      <w:r w:rsidRPr="00FA445B">
        <w:t xml:space="preserve">) Banyabba Nature Reserve. Accessed: 2 October 2020 Available at: </w:t>
      </w:r>
      <w:hyperlink r:id="rId33" w:history="1">
        <w:r w:rsidRPr="00FA445B">
          <w:rPr>
            <w:rStyle w:val="Hyperlink"/>
          </w:rPr>
          <w:t>https://www.nationalparks.nsw.gov.au/visit-a-park/parks/banyabba-nature-reserve</w:t>
        </w:r>
      </w:hyperlink>
    </w:p>
    <w:p w14:paraId="326D1A5A" w14:textId="77777777" w:rsidR="000C0F90" w:rsidRPr="000C0F90" w:rsidRDefault="000C0F90" w:rsidP="000C0F90">
      <w:pPr>
        <w:spacing w:after="0" w:line="240" w:lineRule="auto"/>
        <w:ind w:left="720" w:hanging="720"/>
        <w:rPr>
          <w:rFonts w:eastAsia="Times New Roman" w:cs="Times New Roman"/>
          <w:lang w:eastAsia="en-AU"/>
        </w:rPr>
      </w:pPr>
    </w:p>
    <w:p w14:paraId="08BFF052" w14:textId="6AC4C7BA" w:rsidR="00413840" w:rsidRDefault="00844784" w:rsidP="00413840">
      <w:pPr>
        <w:spacing w:after="0" w:line="240" w:lineRule="auto"/>
        <w:ind w:left="720" w:hanging="720"/>
        <w:rPr>
          <w:rFonts w:eastAsia="Times New Roman" w:cs="Times New Roman"/>
        </w:rPr>
      </w:pPr>
      <w:r>
        <w:rPr>
          <w:rFonts w:eastAsia="Times New Roman" w:cs="Times New Roman"/>
        </w:rPr>
        <w:t>NPWS (National Parks and Wildlife Service) (2020</w:t>
      </w:r>
      <w:r w:rsidR="00413840">
        <w:rPr>
          <w:rFonts w:eastAsia="Times New Roman" w:cs="Times New Roman"/>
        </w:rPr>
        <w:t>b</w:t>
      </w:r>
      <w:r>
        <w:rPr>
          <w:rFonts w:eastAsia="Times New Roman" w:cs="Times New Roman"/>
        </w:rPr>
        <w:t xml:space="preserve">) Unpublished survey data on </w:t>
      </w:r>
      <w:r w:rsidRPr="00844784">
        <w:rPr>
          <w:rFonts w:eastAsia="Times New Roman" w:cs="Times New Roman"/>
          <w:i/>
          <w:iCs/>
        </w:rPr>
        <w:t>Eucalyptus pachycalyx subsp. banyabba</w:t>
      </w:r>
      <w:r w:rsidRPr="00844784">
        <w:rPr>
          <w:rFonts w:eastAsia="Times New Roman" w:cs="Times New Roman"/>
        </w:rPr>
        <w:t xml:space="preserve"> </w:t>
      </w:r>
      <w:r>
        <w:rPr>
          <w:rFonts w:eastAsia="Times New Roman" w:cs="Times New Roman"/>
        </w:rPr>
        <w:t xml:space="preserve">from Banyabba Nature Reserve, off Lardner Trail. </w:t>
      </w:r>
    </w:p>
    <w:p w14:paraId="491E3816" w14:textId="77777777" w:rsidR="00413840" w:rsidRDefault="00413840" w:rsidP="00413840">
      <w:pPr>
        <w:spacing w:after="0" w:line="240" w:lineRule="auto"/>
        <w:ind w:left="720" w:hanging="720"/>
        <w:rPr>
          <w:rFonts w:eastAsia="Times New Roman" w:cs="Times New Roman"/>
        </w:rPr>
      </w:pPr>
    </w:p>
    <w:p w14:paraId="6235EB08" w14:textId="275A778A" w:rsidR="00761E4E" w:rsidRDefault="00761E4E" w:rsidP="00413840">
      <w:pPr>
        <w:spacing w:after="0" w:line="240" w:lineRule="auto"/>
        <w:ind w:left="720" w:hanging="720"/>
        <w:rPr>
          <w:rStyle w:val="Hyperlink"/>
        </w:rPr>
      </w:pPr>
      <w:r>
        <w:t>OEH (Office of Environment and Heritage) (201</w:t>
      </w:r>
      <w:r w:rsidR="00684663">
        <w:t>6</w:t>
      </w:r>
      <w:r>
        <w:t>) Southern Richmond Range Parks Plan of Management</w:t>
      </w:r>
      <w:r w:rsidR="001D3F5D">
        <w:t>.</w:t>
      </w:r>
      <w:r>
        <w:t xml:space="preserve"> </w:t>
      </w:r>
      <w:r w:rsidR="00E23965">
        <w:t xml:space="preserve">Accessed: 30 August 2021. </w:t>
      </w:r>
      <w:r>
        <w:t xml:space="preserve">Available </w:t>
      </w:r>
      <w:r w:rsidR="007C0EF6">
        <w:t xml:space="preserve">at: </w:t>
      </w:r>
      <w:hyperlink r:id="rId34" w:history="1">
        <w:r w:rsidR="00BD7E22" w:rsidRPr="0098010A">
          <w:rPr>
            <w:rStyle w:val="Hyperlink"/>
          </w:rPr>
          <w:t>https://www.environment.nsw.gov.au/research-and-publications/publications-search/southern-richmond-range-parks-plan-of-management</w:t>
        </w:r>
      </w:hyperlink>
    </w:p>
    <w:p w14:paraId="54A8B0EA" w14:textId="77777777" w:rsidR="00413840" w:rsidRPr="00413840" w:rsidRDefault="00413840" w:rsidP="00413840">
      <w:pPr>
        <w:spacing w:after="0" w:line="240" w:lineRule="auto"/>
        <w:ind w:left="720" w:hanging="720"/>
        <w:rPr>
          <w:rFonts w:eastAsia="Times New Roman" w:cs="Times New Roman"/>
        </w:rPr>
      </w:pPr>
    </w:p>
    <w:p w14:paraId="49866EAB" w14:textId="381E0324" w:rsidR="00761E4E" w:rsidRDefault="00761E4E" w:rsidP="00761E4E">
      <w:pPr>
        <w:ind w:left="720" w:hanging="720"/>
        <w:rPr>
          <w:rStyle w:val="Hyperlink"/>
        </w:rPr>
      </w:pPr>
      <w:r>
        <w:t xml:space="preserve">OEH (Office of Environment and Heritage) (2018) </w:t>
      </w:r>
      <w:r w:rsidR="00C96ADC">
        <w:t>Banyabba shiny-barked gum</w:t>
      </w:r>
      <w:r>
        <w:t xml:space="preserve"> – </w:t>
      </w:r>
      <w:r w:rsidR="00F163D2">
        <w:t>subspecies</w:t>
      </w:r>
      <w:r>
        <w:t xml:space="preserve"> profile. </w:t>
      </w:r>
      <w:r w:rsidR="00BD7E22">
        <w:t xml:space="preserve">Accessed 30 August 2021. </w:t>
      </w:r>
      <w:r>
        <w:t xml:space="preserve">Available </w:t>
      </w:r>
      <w:r w:rsidR="00BD7E22">
        <w:t xml:space="preserve">at: </w:t>
      </w:r>
      <w:hyperlink r:id="rId35" w:history="1">
        <w:r w:rsidR="00386FB6" w:rsidRPr="00F5632F">
          <w:rPr>
            <w:rStyle w:val="Hyperlink"/>
          </w:rPr>
          <w:t>https://www.environment.nsw.gov.au/threatenedspeciesapp/profile.aspx?id=10304</w:t>
        </w:r>
      </w:hyperlink>
    </w:p>
    <w:p w14:paraId="423CD072" w14:textId="26A55C4A" w:rsidR="00A44206" w:rsidRDefault="00A44206" w:rsidP="00A44206">
      <w:pPr>
        <w:ind w:left="709" w:hanging="709"/>
      </w:pPr>
      <w:r w:rsidRPr="00A44206">
        <w:t>Sheringham P (2021) Personal Communication</w:t>
      </w:r>
      <w:r w:rsidR="007A1B0A">
        <w:t xml:space="preserve"> by email, 27 July 2021,</w:t>
      </w:r>
      <w:r w:rsidRPr="00A44206">
        <w:t xml:space="preserve"> </w:t>
      </w:r>
      <w:r w:rsidR="00587D65" w:rsidRPr="003B7A26">
        <w:rPr>
          <w:rFonts w:cs="Arial"/>
        </w:rPr>
        <w:t>Department of Planning, Industry and Environment</w:t>
      </w:r>
      <w:r w:rsidR="00587D65">
        <w:rPr>
          <w:rFonts w:cs="Arial"/>
        </w:rPr>
        <w:t xml:space="preserve">. </w:t>
      </w:r>
    </w:p>
    <w:p w14:paraId="232952DC" w14:textId="77777777" w:rsidR="00C40059" w:rsidRDefault="007A1B0A" w:rsidP="00E35448">
      <w:pPr>
        <w:ind w:left="709" w:hanging="709"/>
        <w:rPr>
          <w:rFonts w:cs="Arial"/>
        </w:rPr>
      </w:pPr>
      <w:r w:rsidRPr="00A44206">
        <w:t>Sheringham P (2021) Personal Communication</w:t>
      </w:r>
      <w:r>
        <w:t xml:space="preserve"> by email, 2 August 2021,</w:t>
      </w:r>
      <w:r w:rsidRPr="00A44206">
        <w:t xml:space="preserve"> </w:t>
      </w:r>
      <w:r w:rsidR="008D4F71" w:rsidRPr="003B7A26">
        <w:rPr>
          <w:rFonts w:cs="Arial"/>
        </w:rPr>
        <w:t>Department of Planning, Industry and Environment</w:t>
      </w:r>
      <w:r w:rsidR="008D4F71">
        <w:rPr>
          <w:rFonts w:cs="Arial"/>
        </w:rPr>
        <w:t>.</w:t>
      </w:r>
    </w:p>
    <w:p w14:paraId="4C3A119C" w14:textId="1E9A5E88" w:rsidR="00E35448" w:rsidRDefault="008D4F71" w:rsidP="00E35448">
      <w:pPr>
        <w:ind w:left="709" w:hanging="709"/>
        <w:rPr>
          <w:rFonts w:cs="Arial"/>
        </w:rPr>
      </w:pPr>
      <w:r>
        <w:rPr>
          <w:rFonts w:cs="Arial"/>
        </w:rPr>
        <w:t xml:space="preserve"> </w:t>
      </w:r>
      <w:r w:rsidR="00E35448" w:rsidRPr="00A44206">
        <w:t>Sheringham P (2021) Personal Communication</w:t>
      </w:r>
      <w:r w:rsidR="00E35448">
        <w:t xml:space="preserve"> by email, 7 September 2021,</w:t>
      </w:r>
      <w:r w:rsidR="00E35448" w:rsidRPr="00A44206">
        <w:t xml:space="preserve"> </w:t>
      </w:r>
      <w:r w:rsidR="00E35448" w:rsidRPr="003B7A26">
        <w:rPr>
          <w:rFonts w:cs="Arial"/>
        </w:rPr>
        <w:t>Department of Planning, Industry and Environment</w:t>
      </w:r>
      <w:r w:rsidR="00E35448">
        <w:rPr>
          <w:rFonts w:cs="Arial"/>
        </w:rPr>
        <w:t>.</w:t>
      </w:r>
    </w:p>
    <w:p w14:paraId="63A93B37" w14:textId="6AC25F91" w:rsidR="007A1B0A" w:rsidRDefault="007A1B0A" w:rsidP="008D4F71">
      <w:pPr>
        <w:ind w:left="709" w:hanging="709"/>
        <w:sectPr w:rsidR="007A1B0A" w:rsidSect="005208A6">
          <w:headerReference w:type="even" r:id="rId36"/>
          <w:headerReference w:type="default" r:id="rId37"/>
          <w:footerReference w:type="default" r:id="rId38"/>
          <w:headerReference w:type="first" r:id="rId39"/>
          <w:footerReference w:type="first" r:id="rId40"/>
          <w:pgSz w:w="11906" w:h="16838"/>
          <w:pgMar w:top="1418" w:right="1418" w:bottom="1418" w:left="1418" w:header="567" w:footer="284" w:gutter="0"/>
          <w:cols w:space="708"/>
          <w:titlePg/>
          <w:docGrid w:linePitch="360"/>
        </w:sectPr>
      </w:pPr>
    </w:p>
    <w:p w14:paraId="45A6D553" w14:textId="28948607" w:rsidR="003A06CA" w:rsidRDefault="003A06CA" w:rsidP="003A06CA">
      <w:pPr>
        <w:pStyle w:val="Heading2"/>
        <w:pageBreakBefore/>
        <w:ind w:left="720" w:hanging="720"/>
      </w:pPr>
      <w:r>
        <w:t xml:space="preserve">Attachment A: Listing </w:t>
      </w:r>
      <w:r w:rsidR="0012461E">
        <w:t>A</w:t>
      </w:r>
      <w:r>
        <w:t xml:space="preserve">ssessment for </w:t>
      </w:r>
      <w:r w:rsidR="004138DA" w:rsidRPr="004138DA">
        <w:rPr>
          <w:i/>
          <w:iCs/>
        </w:rPr>
        <w:t xml:space="preserve">Eucalyptus pachycalyx </w:t>
      </w:r>
      <w:r w:rsidR="004138DA" w:rsidRPr="00E5547A">
        <w:t>subsp.</w:t>
      </w:r>
      <w:r w:rsidR="004138DA" w:rsidRPr="004138DA">
        <w:rPr>
          <w:i/>
          <w:iCs/>
        </w:rPr>
        <w:t xml:space="preserve"> banyabba</w:t>
      </w:r>
    </w:p>
    <w:p w14:paraId="2C529DBB" w14:textId="77777777" w:rsidR="003A06CA" w:rsidRDefault="003A06CA" w:rsidP="00933A0D">
      <w:pPr>
        <w:pStyle w:val="Heading3"/>
        <w:ind w:left="964" w:hanging="964"/>
        <w:rPr>
          <w:lang w:eastAsia="ja-JP"/>
        </w:rPr>
      </w:pPr>
      <w:r>
        <w:rPr>
          <w:lang w:eastAsia="ja-JP"/>
        </w:rPr>
        <w:t>Reason for assessment</w:t>
      </w:r>
    </w:p>
    <w:p w14:paraId="75CD1DA7" w14:textId="3C48A35F" w:rsidR="003A06CA" w:rsidRPr="00FC1CAF" w:rsidRDefault="00933A0D" w:rsidP="003A06CA">
      <w:pPr>
        <w:rPr>
          <w:lang w:eastAsia="ja-JP"/>
        </w:rPr>
      </w:pPr>
      <w:r w:rsidRPr="00FC1CAF">
        <w:rPr>
          <w:lang w:eastAsia="ja-JP"/>
        </w:rPr>
        <w:t xml:space="preserve">The </w:t>
      </w:r>
      <w:r w:rsidR="00386FB6">
        <w:rPr>
          <w:noProof/>
        </w:rPr>
        <w:t>Banyabba shiny-barked gum</w:t>
      </w:r>
      <w:r w:rsidR="00386FB6" w:rsidRPr="00FC1CAF">
        <w:rPr>
          <w:lang w:eastAsia="ja-JP"/>
        </w:rPr>
        <w:t xml:space="preserve"> </w:t>
      </w:r>
      <w:r w:rsidR="003A06CA" w:rsidRPr="00FC1CAF">
        <w:rPr>
          <w:lang w:eastAsia="ja-JP"/>
        </w:rPr>
        <w:t xml:space="preserve">was listed as </w:t>
      </w:r>
      <w:sdt>
        <w:sdtPr>
          <w:id w:val="-986937263"/>
          <w:placeholder>
            <w:docPart w:val="7F10D9FB951E45CDBF098B363EB2168C"/>
          </w:placeholder>
          <w:dropDownList>
            <w:listItem w:displayText="Critically Endangered" w:value="Critically Endangered"/>
            <w:listItem w:displayText="Endangered" w:value="Endangered"/>
            <w:listItem w:displayText="Vulnerable" w:value="Vulnerable"/>
            <w:listItem w:displayText="Conservation Dependant" w:value="Conservation Dependant"/>
            <w:listItem w:displayText="Extinct in the Wild" w:value="Extinct in the Wild"/>
            <w:listItem w:displayText="Extinct" w:value="Extinct"/>
          </w:dropDownList>
        </w:sdtPr>
        <w:sdtEndPr/>
        <w:sdtContent>
          <w:r w:rsidR="00FC1CAF" w:rsidRPr="00FC1CAF">
            <w:t>Endangered</w:t>
          </w:r>
        </w:sdtContent>
      </w:sdt>
      <w:r w:rsidRPr="00FC1CAF" w:rsidDel="00933A0D">
        <w:rPr>
          <w:lang w:eastAsia="ja-JP"/>
        </w:rPr>
        <w:t xml:space="preserve"> </w:t>
      </w:r>
      <w:r w:rsidR="003A06CA" w:rsidRPr="00FC1CAF">
        <w:rPr>
          <w:lang w:eastAsia="ja-JP"/>
        </w:rPr>
        <w:t xml:space="preserve">under the </w:t>
      </w:r>
      <w:r w:rsidR="003A06CA" w:rsidRPr="00FC1CAF">
        <w:rPr>
          <w:rStyle w:val="Emphasis"/>
        </w:rPr>
        <w:t xml:space="preserve">Endangered </w:t>
      </w:r>
      <w:r w:rsidR="00386FB6">
        <w:rPr>
          <w:rStyle w:val="Emphasis"/>
        </w:rPr>
        <w:t>S</w:t>
      </w:r>
      <w:r w:rsidR="00F163D2">
        <w:rPr>
          <w:rStyle w:val="Emphasis"/>
        </w:rPr>
        <w:t>pecies</w:t>
      </w:r>
      <w:r w:rsidR="003A06CA" w:rsidRPr="00FC1CAF">
        <w:rPr>
          <w:rStyle w:val="Emphasis"/>
        </w:rPr>
        <w:t xml:space="preserve"> Protection Act 1992</w:t>
      </w:r>
      <w:r w:rsidR="003A06CA" w:rsidRPr="00FC1CAF">
        <w:rPr>
          <w:lang w:eastAsia="ja-JP"/>
        </w:rPr>
        <w:t xml:space="preserve"> and transferred to the </w:t>
      </w:r>
      <w:r w:rsidR="003A06CA" w:rsidRPr="00FC1CAF">
        <w:rPr>
          <w:rStyle w:val="Emphasis"/>
        </w:rPr>
        <w:t>Environment Protection and Biodiversity Conservation Act 1999</w:t>
      </w:r>
      <w:r w:rsidR="003A06CA" w:rsidRPr="00FC1CAF">
        <w:rPr>
          <w:lang w:eastAsia="ja-JP"/>
        </w:rPr>
        <w:t xml:space="preserve"> (EPBC Act) when it commenced in July 2000.</w:t>
      </w:r>
    </w:p>
    <w:p w14:paraId="02DAA1F7" w14:textId="77777777" w:rsidR="00FC1CAF" w:rsidRDefault="00FC1CAF" w:rsidP="00FC1CAF">
      <w:pPr>
        <w:rPr>
          <w:lang w:eastAsia="ja-JP"/>
        </w:rPr>
      </w:pPr>
      <w:r w:rsidRPr="00FC1CAF">
        <w:t>This assessment follows</w:t>
      </w:r>
      <w:r w:rsidRPr="00FC1CAF">
        <w:rPr>
          <w:lang w:eastAsia="ja-JP"/>
        </w:rPr>
        <w:t xml:space="preserve"> prioritisation of a nomination from the TSSC.</w:t>
      </w:r>
      <w:r>
        <w:rPr>
          <w:lang w:eastAsia="ja-JP"/>
        </w:rPr>
        <w:t xml:space="preserve"> </w:t>
      </w:r>
    </w:p>
    <w:p w14:paraId="646A96D3" w14:textId="77777777" w:rsidR="003A06CA" w:rsidRDefault="003A06CA" w:rsidP="004D61C9">
      <w:pPr>
        <w:pStyle w:val="Heading3"/>
        <w:ind w:left="964" w:hanging="964"/>
        <w:rPr>
          <w:lang w:eastAsia="ja-JP"/>
        </w:rPr>
      </w:pPr>
      <w:r>
        <w:rPr>
          <w:lang w:eastAsia="ja-JP"/>
        </w:rPr>
        <w:t>Assessment of eligibility for listing</w:t>
      </w:r>
    </w:p>
    <w:p w14:paraId="68290207" w14:textId="77777777" w:rsidR="003A06CA" w:rsidRDefault="003A06CA" w:rsidP="003A06CA">
      <w:pPr>
        <w:rPr>
          <w:lang w:eastAsia="ja-JP"/>
        </w:rPr>
      </w:pPr>
      <w:r>
        <w:rPr>
          <w:lang w:eastAsia="ja-JP"/>
        </w:rPr>
        <w:t xml:space="preserve">This </w:t>
      </w:r>
      <w:r w:rsidRPr="008D2DCF">
        <w:rPr>
          <w:lang w:eastAsia="ja-JP"/>
        </w:rPr>
        <w:t>assessment</w:t>
      </w:r>
      <w:r>
        <w:rPr>
          <w:lang w:eastAsia="ja-JP"/>
        </w:rPr>
        <w:t xml:space="preserve"> uses the criteria set out in the </w:t>
      </w:r>
      <w:hyperlink r:id="rId41" w:history="1">
        <w:r w:rsidRPr="00C77CE3">
          <w:rPr>
            <w:rStyle w:val="Hyperlink"/>
            <w:lang w:eastAsia="ja-JP"/>
          </w:rPr>
          <w:t>EPBC Regulations</w:t>
        </w:r>
      </w:hyperlink>
      <w:r>
        <w:rPr>
          <w:lang w:eastAsia="ja-JP"/>
        </w:rPr>
        <w:t xml:space="preserve">. The thresholds used correspond with those in the </w:t>
      </w:r>
      <w:hyperlink r:id="rId42" w:history="1">
        <w:r w:rsidRPr="00C77CE3">
          <w:rPr>
            <w:rStyle w:val="Hyperlink"/>
            <w:lang w:eastAsia="ja-JP"/>
          </w:rPr>
          <w:t>IUCN Red List criteria</w:t>
        </w:r>
      </w:hyperlink>
      <w:r>
        <w:rPr>
          <w:lang w:eastAsia="ja-JP"/>
        </w:rPr>
        <w:t xml:space="preserve"> except where noted in criterion 4, sub-criterion D2. The IUCN criteria are used by Australian jurisdictions to achieve consistent listing assessments through the Common Assessment Method (CAM).</w:t>
      </w:r>
    </w:p>
    <w:p w14:paraId="083FBD88" w14:textId="77777777" w:rsidR="0077351A" w:rsidRDefault="0077351A" w:rsidP="0077351A">
      <w:pPr>
        <w:pStyle w:val="Heading3"/>
        <w:rPr>
          <w:lang w:eastAsia="ja-JP"/>
        </w:rPr>
      </w:pPr>
      <w:r>
        <w:rPr>
          <w:lang w:eastAsia="ja-JP"/>
        </w:rPr>
        <w:t>Key assessment parameters</w:t>
      </w:r>
    </w:p>
    <w:p w14:paraId="1056CEF8" w14:textId="47A5A964" w:rsidR="007019A7" w:rsidRDefault="0077351A" w:rsidP="0077351A">
      <w:pPr>
        <w:rPr>
          <w:lang w:eastAsia="ja-JP"/>
        </w:rPr>
      </w:pPr>
      <w:r>
        <w:rPr>
          <w:lang w:eastAsia="ja-JP"/>
        </w:rPr>
        <w:t xml:space="preserve">Table </w:t>
      </w:r>
      <w:r w:rsidR="00E0045C">
        <w:rPr>
          <w:lang w:eastAsia="ja-JP"/>
        </w:rPr>
        <w:t>4</w:t>
      </w:r>
      <w:r>
        <w:rPr>
          <w:lang w:eastAsia="ja-JP"/>
        </w:rPr>
        <w:t xml:space="preserve"> includes the key assessment parameters used in the </w:t>
      </w:r>
      <w:r w:rsidRPr="008D2DCF">
        <w:rPr>
          <w:lang w:eastAsia="ja-JP"/>
        </w:rPr>
        <w:t>assessment</w:t>
      </w:r>
      <w:r>
        <w:rPr>
          <w:lang w:eastAsia="ja-JP"/>
        </w:rPr>
        <w:t xml:space="preserve"> of eligibility for listing</w:t>
      </w:r>
      <w:r w:rsidR="00E22344">
        <w:rPr>
          <w:lang w:eastAsia="ja-JP"/>
        </w:rPr>
        <w:t xml:space="preserve"> against the criteria</w:t>
      </w:r>
      <w:r>
        <w:rPr>
          <w:lang w:eastAsia="ja-JP"/>
        </w:rPr>
        <w:t>.</w:t>
      </w:r>
    </w:p>
    <w:p w14:paraId="0073CC65" w14:textId="3E76D384" w:rsidR="0077351A" w:rsidRPr="009502E2" w:rsidRDefault="0077351A" w:rsidP="0077351A">
      <w:pPr>
        <w:pStyle w:val="Caption"/>
      </w:pPr>
      <w:r w:rsidRPr="009502E2">
        <w:t xml:space="preserve">Table </w:t>
      </w:r>
      <w:r w:rsidR="00E0045C">
        <w:t>4</w:t>
      </w:r>
      <w:r w:rsidRPr="009502E2">
        <w:t xml:space="preserve"> </w:t>
      </w:r>
      <w:r w:rsidR="001376F1">
        <w:t>K</w:t>
      </w:r>
      <w:r w:rsidRPr="009502E2">
        <w:t>ey assessment parameters</w:t>
      </w:r>
    </w:p>
    <w:tbl>
      <w:tblPr>
        <w:tblStyle w:val="TableGrid"/>
        <w:tblW w:w="0" w:type="auto"/>
        <w:tblLook w:val="04A0" w:firstRow="1" w:lastRow="0" w:firstColumn="1" w:lastColumn="0" w:noHBand="0" w:noVBand="1"/>
      </w:tblPr>
      <w:tblGrid>
        <w:gridCol w:w="1741"/>
        <w:gridCol w:w="1422"/>
        <w:gridCol w:w="1409"/>
        <w:gridCol w:w="1414"/>
        <w:gridCol w:w="3074"/>
      </w:tblGrid>
      <w:tr w:rsidR="00CD441B" w:rsidRPr="00D20C80" w14:paraId="7505A766" w14:textId="77777777" w:rsidTr="37859AD5">
        <w:trPr>
          <w:cantSplit/>
          <w:tblHeader/>
        </w:trPr>
        <w:tc>
          <w:tcPr>
            <w:tcW w:w="1741" w:type="dxa"/>
          </w:tcPr>
          <w:p w14:paraId="7574EF51" w14:textId="77777777" w:rsidR="00CD441B" w:rsidRPr="00D20C80" w:rsidRDefault="00CD441B" w:rsidP="00C5493E">
            <w:pPr>
              <w:pStyle w:val="TableHeading"/>
              <w:keepNext w:val="0"/>
            </w:pPr>
            <w:bookmarkStart w:id="17" w:name="_Hlk66963083"/>
            <w:r w:rsidRPr="00D20C80">
              <w:t>Metric</w:t>
            </w:r>
          </w:p>
        </w:tc>
        <w:tc>
          <w:tcPr>
            <w:tcW w:w="1422" w:type="dxa"/>
          </w:tcPr>
          <w:p w14:paraId="220DF236" w14:textId="77777777" w:rsidR="00CD441B" w:rsidRPr="00D20C80" w:rsidRDefault="00CD441B" w:rsidP="00FD515C">
            <w:pPr>
              <w:pStyle w:val="TableHeading"/>
              <w:keepNext w:val="0"/>
            </w:pPr>
            <w:r w:rsidRPr="00D20C80">
              <w:t>Estimate</w:t>
            </w:r>
            <w:r w:rsidR="00E22344">
              <w:t xml:space="preserve"> used in the assessment</w:t>
            </w:r>
          </w:p>
        </w:tc>
        <w:tc>
          <w:tcPr>
            <w:tcW w:w="1409" w:type="dxa"/>
          </w:tcPr>
          <w:p w14:paraId="0C11C355" w14:textId="77777777" w:rsidR="00CD441B" w:rsidRPr="00D20C80" w:rsidRDefault="00CD441B" w:rsidP="00FD515C">
            <w:pPr>
              <w:pStyle w:val="TableHeading"/>
              <w:keepNext w:val="0"/>
            </w:pPr>
            <w:r w:rsidRPr="00D20C80">
              <w:t>Minimum</w:t>
            </w:r>
            <w:r w:rsidR="00E22344">
              <w:t xml:space="preserve"> plausible value</w:t>
            </w:r>
          </w:p>
        </w:tc>
        <w:tc>
          <w:tcPr>
            <w:tcW w:w="1414" w:type="dxa"/>
          </w:tcPr>
          <w:p w14:paraId="207F52D2" w14:textId="77777777" w:rsidR="00CD441B" w:rsidRPr="00D20C80" w:rsidRDefault="00CD441B" w:rsidP="00FD515C">
            <w:pPr>
              <w:pStyle w:val="TableHeading"/>
              <w:keepNext w:val="0"/>
            </w:pPr>
            <w:r w:rsidRPr="00D20C80">
              <w:t>Maximum</w:t>
            </w:r>
            <w:r w:rsidR="00E22344">
              <w:t xml:space="preserve"> plausible value</w:t>
            </w:r>
          </w:p>
        </w:tc>
        <w:tc>
          <w:tcPr>
            <w:tcW w:w="3074" w:type="dxa"/>
          </w:tcPr>
          <w:p w14:paraId="3D6C0B98" w14:textId="4226A62A" w:rsidR="00CD441B" w:rsidRPr="00D20C80" w:rsidRDefault="00CD441B" w:rsidP="00340062">
            <w:pPr>
              <w:pStyle w:val="TableHeading"/>
              <w:keepNext w:val="0"/>
            </w:pPr>
            <w:r w:rsidRPr="00D20C80">
              <w:t>Justification</w:t>
            </w:r>
          </w:p>
        </w:tc>
      </w:tr>
      <w:tr w:rsidR="00D37773" w14:paraId="60EBF978" w14:textId="77777777" w:rsidTr="37859AD5">
        <w:trPr>
          <w:cantSplit/>
        </w:trPr>
        <w:tc>
          <w:tcPr>
            <w:tcW w:w="1741" w:type="dxa"/>
          </w:tcPr>
          <w:p w14:paraId="74F3E472" w14:textId="77777777" w:rsidR="00D37773" w:rsidRDefault="00D37773" w:rsidP="002E31FA">
            <w:pPr>
              <w:pStyle w:val="TableHeading"/>
              <w:keepNext w:val="0"/>
              <w:rPr>
                <w:rStyle w:val="Strong"/>
                <w:b/>
                <w:bCs w:val="0"/>
              </w:rPr>
            </w:pPr>
            <w:r w:rsidRPr="00D20C80">
              <w:rPr>
                <w:rStyle w:val="Strong"/>
                <w:b/>
                <w:bCs w:val="0"/>
              </w:rPr>
              <w:t>Number of mature individuals</w:t>
            </w:r>
          </w:p>
          <w:p w14:paraId="4B8FD4F0" w14:textId="77777777" w:rsidR="00D37773" w:rsidRPr="00D20C80" w:rsidRDefault="00D37773" w:rsidP="001376F1">
            <w:pPr>
              <w:pStyle w:val="TableText"/>
              <w:rPr>
                <w:rStyle w:val="Strong"/>
                <w:b w:val="0"/>
                <w:bCs w:val="0"/>
              </w:rPr>
            </w:pPr>
          </w:p>
        </w:tc>
        <w:tc>
          <w:tcPr>
            <w:tcW w:w="1422" w:type="dxa"/>
            <w:shd w:val="clear" w:color="auto" w:fill="auto"/>
          </w:tcPr>
          <w:p w14:paraId="67E8C7D6" w14:textId="0E35AFC3" w:rsidR="00D37773" w:rsidRDefault="007423B6" w:rsidP="002E31FA">
            <w:pPr>
              <w:pStyle w:val="TableText"/>
            </w:pPr>
            <w:r>
              <w:t>226</w:t>
            </w:r>
          </w:p>
        </w:tc>
        <w:tc>
          <w:tcPr>
            <w:tcW w:w="1409" w:type="dxa"/>
            <w:shd w:val="clear" w:color="auto" w:fill="auto"/>
          </w:tcPr>
          <w:p w14:paraId="684755F9" w14:textId="583CA8BC" w:rsidR="00D37773" w:rsidRDefault="007423B6" w:rsidP="002E31FA">
            <w:pPr>
              <w:pStyle w:val="TableText"/>
            </w:pPr>
            <w:r>
              <w:t>226</w:t>
            </w:r>
          </w:p>
        </w:tc>
        <w:tc>
          <w:tcPr>
            <w:tcW w:w="1414" w:type="dxa"/>
            <w:shd w:val="clear" w:color="auto" w:fill="auto"/>
          </w:tcPr>
          <w:p w14:paraId="13BA2D9E" w14:textId="7BBBD306" w:rsidR="00D37773" w:rsidRDefault="007423B6" w:rsidP="002E31FA">
            <w:pPr>
              <w:pStyle w:val="TableText"/>
            </w:pPr>
            <w:r>
              <w:t>262</w:t>
            </w:r>
          </w:p>
        </w:tc>
        <w:tc>
          <w:tcPr>
            <w:tcW w:w="3074" w:type="dxa"/>
            <w:shd w:val="clear" w:color="auto" w:fill="auto"/>
          </w:tcPr>
          <w:p w14:paraId="6874B90C" w14:textId="10CE6BC1" w:rsidR="00D37773" w:rsidRDefault="067FB635" w:rsidP="002E31FA">
            <w:pPr>
              <w:pStyle w:val="TableText"/>
            </w:pPr>
            <w:r>
              <w:t xml:space="preserve">The </w:t>
            </w:r>
            <w:r w:rsidR="2B2CC742">
              <w:t xml:space="preserve">total </w:t>
            </w:r>
            <w:r>
              <w:t xml:space="preserve">population </w:t>
            </w:r>
            <w:r w:rsidR="20EE30B8">
              <w:t>is</w:t>
            </w:r>
            <w:r>
              <w:t xml:space="preserve"> estimated at </w:t>
            </w:r>
            <w:r w:rsidR="007423B6">
              <w:t>262</w:t>
            </w:r>
            <w:r>
              <w:t xml:space="preserve"> mature individuals prior to the </w:t>
            </w:r>
            <w:r w:rsidR="00321C84">
              <w:t>2019-2020</w:t>
            </w:r>
            <w:r>
              <w:t xml:space="preserve"> fires</w:t>
            </w:r>
            <w:r w:rsidR="2294C224">
              <w:t>.</w:t>
            </w:r>
            <w:r>
              <w:t xml:space="preserve"> </w:t>
            </w:r>
            <w:r w:rsidR="5EB4D13F">
              <w:t>The post-fire population</w:t>
            </w:r>
            <w:r w:rsidR="27D3F4F8">
              <w:t xml:space="preserve"> </w:t>
            </w:r>
            <w:r w:rsidR="6F6CCA2F">
              <w:t xml:space="preserve">is </w:t>
            </w:r>
            <w:r w:rsidR="27D3F4F8">
              <w:t xml:space="preserve">estimated to be </w:t>
            </w:r>
            <w:r w:rsidR="007423B6">
              <w:t>226</w:t>
            </w:r>
            <w:r w:rsidR="3473EDA1">
              <w:t xml:space="preserve"> </w:t>
            </w:r>
            <w:r w:rsidR="27D3F4F8">
              <w:t>mature individuals</w:t>
            </w:r>
            <w:r w:rsidR="3473EDA1">
              <w:t xml:space="preserve"> (see Table 1)</w:t>
            </w:r>
            <w:r w:rsidR="27D3F4F8">
              <w:t xml:space="preserve">. </w:t>
            </w:r>
            <w:r w:rsidR="6F6CCA2F">
              <w:t xml:space="preserve"> </w:t>
            </w:r>
          </w:p>
        </w:tc>
      </w:tr>
      <w:tr w:rsidR="00D37773" w14:paraId="7DBAED6B" w14:textId="77777777" w:rsidTr="37859AD5">
        <w:trPr>
          <w:cantSplit/>
        </w:trPr>
        <w:tc>
          <w:tcPr>
            <w:tcW w:w="1741" w:type="dxa"/>
          </w:tcPr>
          <w:p w14:paraId="57CE50F3" w14:textId="77777777" w:rsidR="00D37773" w:rsidRPr="00D20C80" w:rsidRDefault="00D37773" w:rsidP="002E31FA">
            <w:pPr>
              <w:pStyle w:val="TableHeading"/>
              <w:keepNext w:val="0"/>
              <w:rPr>
                <w:rStyle w:val="Strong"/>
                <w:b/>
                <w:bCs w:val="0"/>
              </w:rPr>
            </w:pPr>
            <w:r w:rsidRPr="00D20C80">
              <w:rPr>
                <w:rStyle w:val="Strong"/>
                <w:b/>
                <w:bCs w:val="0"/>
              </w:rPr>
              <w:t>Trend</w:t>
            </w:r>
          </w:p>
        </w:tc>
        <w:tc>
          <w:tcPr>
            <w:tcW w:w="4245" w:type="dxa"/>
            <w:gridSpan w:val="3"/>
            <w:shd w:val="clear" w:color="auto" w:fill="auto"/>
          </w:tcPr>
          <w:p w14:paraId="417FED84" w14:textId="64E4B4B1" w:rsidR="00D37773" w:rsidRDefault="00112838" w:rsidP="001376F1">
            <w:pPr>
              <w:pStyle w:val="TableText"/>
            </w:pPr>
            <w:r>
              <w:t>Declining</w:t>
            </w:r>
          </w:p>
        </w:tc>
        <w:tc>
          <w:tcPr>
            <w:tcW w:w="3074" w:type="dxa"/>
            <w:shd w:val="clear" w:color="auto" w:fill="auto"/>
          </w:tcPr>
          <w:p w14:paraId="6D0D9AB3" w14:textId="23DF87FA" w:rsidR="00C01B6A" w:rsidRDefault="00140E19" w:rsidP="007B592C">
            <w:pPr>
              <w:pStyle w:val="TableText"/>
            </w:pPr>
            <w:r>
              <w:t>T</w:t>
            </w:r>
            <w:r w:rsidR="00EE2370">
              <w:t xml:space="preserve">he </w:t>
            </w:r>
            <w:r w:rsidR="00F163D2">
              <w:t>subspecies</w:t>
            </w:r>
            <w:r w:rsidR="00EE2370">
              <w:t xml:space="preserve"> can resprout from </w:t>
            </w:r>
            <w:r w:rsidR="0054250E">
              <w:t xml:space="preserve">epicormic buds and </w:t>
            </w:r>
            <w:r w:rsidR="00EE2370">
              <w:t>lignotubers</w:t>
            </w:r>
            <w:r w:rsidR="0054250E">
              <w:t xml:space="preserve"> following fires</w:t>
            </w:r>
            <w:r w:rsidR="00EC14E2">
              <w:t xml:space="preserve"> and therefore is subject to natural fluctuations</w:t>
            </w:r>
            <w:r w:rsidR="007C22E6">
              <w:t xml:space="preserve"> in mature individuals</w:t>
            </w:r>
            <w:r w:rsidR="00EC14E2">
              <w:t xml:space="preserve">. </w:t>
            </w:r>
            <w:r w:rsidR="0054250E">
              <w:t xml:space="preserve"> </w:t>
            </w:r>
            <w:r w:rsidR="007D267E">
              <w:t>However, c</w:t>
            </w:r>
            <w:r w:rsidR="00B55470">
              <w:t>limate change is predicted to increase both the frequency and intensity of bushfires</w:t>
            </w:r>
            <w:r w:rsidR="00F24524">
              <w:t xml:space="preserve"> in northern N</w:t>
            </w:r>
            <w:r w:rsidR="006A7201">
              <w:t>SW</w:t>
            </w:r>
            <w:r w:rsidR="00072C85">
              <w:t xml:space="preserve"> (DPIE 2014b).</w:t>
            </w:r>
            <w:r w:rsidR="00B55470">
              <w:t xml:space="preserve"> </w:t>
            </w:r>
            <w:r w:rsidR="00663496" w:rsidRPr="00837C3B">
              <w:t xml:space="preserve">If future fires burn regrowth </w:t>
            </w:r>
            <w:r w:rsidR="007B592C">
              <w:t>and juveniles</w:t>
            </w:r>
            <w:r w:rsidR="007B592C" w:rsidRPr="009A0692">
              <w:t xml:space="preserve"> </w:t>
            </w:r>
            <w:r w:rsidR="00663496" w:rsidRPr="00837C3B">
              <w:t xml:space="preserve">before </w:t>
            </w:r>
            <w:r w:rsidR="007B592C">
              <w:t>they</w:t>
            </w:r>
            <w:r w:rsidR="00663496" w:rsidRPr="00837C3B">
              <w:t xml:space="preserve"> can reach </w:t>
            </w:r>
            <w:r w:rsidR="000777D2">
              <w:t xml:space="preserve">reproductive </w:t>
            </w:r>
            <w:r w:rsidR="00663496" w:rsidRPr="00837C3B">
              <w:t xml:space="preserve">maturity, this </w:t>
            </w:r>
            <w:r w:rsidR="004660F1">
              <w:t>is likely to cause</w:t>
            </w:r>
            <w:r w:rsidR="009B44C2">
              <w:t xml:space="preserve"> a</w:t>
            </w:r>
            <w:r w:rsidR="007D267E">
              <w:t xml:space="preserve"> decline in the</w:t>
            </w:r>
            <w:r w:rsidR="00663496">
              <w:t xml:space="preserve"> number of mature individuals.</w:t>
            </w:r>
            <w:r w:rsidR="00C46C90">
              <w:t xml:space="preserve"> This has occurred in the </w:t>
            </w:r>
            <w:r w:rsidR="00C46C90" w:rsidRPr="009A0692">
              <w:rPr>
                <w:rFonts w:asciiTheme="majorHAnsi" w:hAnsiTheme="majorHAnsi"/>
              </w:rPr>
              <w:t>Sportsmans Creek subpopulation</w:t>
            </w:r>
            <w:r w:rsidR="00C46C90">
              <w:rPr>
                <w:rFonts w:asciiTheme="majorHAnsi" w:hAnsiTheme="majorHAnsi"/>
              </w:rPr>
              <w:t xml:space="preserve">, where </w:t>
            </w:r>
            <w:r w:rsidR="00C46C90">
              <w:t>e</w:t>
            </w:r>
            <w:r w:rsidR="00C46C90" w:rsidRPr="009A0692">
              <w:t xml:space="preserve">picormic growth and shoots which had developed following </w:t>
            </w:r>
            <w:r w:rsidR="00C46C90">
              <w:t xml:space="preserve">a fire in </w:t>
            </w:r>
            <w:r w:rsidR="00C46C90" w:rsidRPr="009A0692">
              <w:t>2013 were destroyed</w:t>
            </w:r>
            <w:r w:rsidR="00C46C90">
              <w:t xml:space="preserve"> six years later</w:t>
            </w:r>
            <w:r w:rsidR="00C46C90" w:rsidRPr="009A0692">
              <w:t xml:space="preserve"> by fire in 2019 before they could reach maturity </w:t>
            </w:r>
            <w:r w:rsidR="00D949FC">
              <w:t>and hadn’t resprouted by August 2020</w:t>
            </w:r>
            <w:r w:rsidR="00D949FC" w:rsidRPr="009A0692">
              <w:t xml:space="preserve"> </w:t>
            </w:r>
            <w:r w:rsidR="00C46C90" w:rsidRPr="009A0692">
              <w:t>(C. Blackmore, pers comm. 6 August 2021).</w:t>
            </w:r>
            <w:r w:rsidR="0054250E">
              <w:t xml:space="preserve"> </w:t>
            </w:r>
            <w:r w:rsidR="00CF683C">
              <w:t>The</w:t>
            </w:r>
            <w:r w:rsidR="0054250E">
              <w:t xml:space="preserve"> cumulative effects of multiples fires in a short period of time </w:t>
            </w:r>
            <w:r w:rsidR="00E10C35">
              <w:t>may</w:t>
            </w:r>
            <w:r w:rsidR="0054250E">
              <w:t xml:space="preserve"> </w:t>
            </w:r>
            <w:r w:rsidR="00CF683C">
              <w:t xml:space="preserve">also </w:t>
            </w:r>
            <w:r w:rsidR="0054250E">
              <w:t xml:space="preserve">cause substantial mortality of adult trees. </w:t>
            </w:r>
          </w:p>
          <w:p w14:paraId="63C7A968" w14:textId="5DC67D76" w:rsidR="007B592C" w:rsidRDefault="00C23B38" w:rsidP="007B592C">
            <w:pPr>
              <w:pStyle w:val="TableText"/>
            </w:pPr>
            <w:r>
              <w:t>The d</w:t>
            </w:r>
            <w:r w:rsidR="001C0B88">
              <w:t>eath</w:t>
            </w:r>
            <w:r>
              <w:t>s</w:t>
            </w:r>
            <w:r w:rsidR="001C0B88">
              <w:t xml:space="preserve"> of 13</w:t>
            </w:r>
            <w:r w:rsidR="00881E3C">
              <w:t xml:space="preserve"> mature plant</w:t>
            </w:r>
            <w:r>
              <w:t>s</w:t>
            </w:r>
            <w:r w:rsidR="00EE04C4">
              <w:t xml:space="preserve"> </w:t>
            </w:r>
            <w:r w:rsidR="001C0B88">
              <w:t>w</w:t>
            </w:r>
            <w:r>
              <w:t>ere</w:t>
            </w:r>
            <w:r w:rsidR="001C0B88">
              <w:t xml:space="preserve"> recorded</w:t>
            </w:r>
            <w:r w:rsidR="00881E3C">
              <w:t xml:space="preserve"> following the </w:t>
            </w:r>
            <w:r w:rsidR="00321C84">
              <w:t>2019-2020</w:t>
            </w:r>
            <w:r w:rsidR="00881E3C">
              <w:t xml:space="preserve"> fires and no </w:t>
            </w:r>
            <w:r w:rsidR="00AC2027">
              <w:t>recruitment</w:t>
            </w:r>
            <w:r w:rsidR="00881E3C">
              <w:t xml:space="preserve"> was observed from seeds</w:t>
            </w:r>
            <w:r>
              <w:t>.</w:t>
            </w:r>
          </w:p>
        </w:tc>
      </w:tr>
      <w:tr w:rsidR="00D37773" w14:paraId="14E34645" w14:textId="77777777" w:rsidTr="37859AD5">
        <w:trPr>
          <w:cantSplit/>
        </w:trPr>
        <w:tc>
          <w:tcPr>
            <w:tcW w:w="1741" w:type="dxa"/>
          </w:tcPr>
          <w:p w14:paraId="07331EA1" w14:textId="77777777" w:rsidR="00D37773" w:rsidRPr="00D20C80" w:rsidRDefault="00D37773" w:rsidP="002E31FA">
            <w:pPr>
              <w:pStyle w:val="TableHeading"/>
              <w:keepNext w:val="0"/>
              <w:rPr>
                <w:rStyle w:val="Strong"/>
                <w:b/>
                <w:bCs w:val="0"/>
              </w:rPr>
            </w:pPr>
            <w:r w:rsidRPr="00D20C80">
              <w:rPr>
                <w:rStyle w:val="Strong"/>
                <w:b/>
                <w:bCs w:val="0"/>
              </w:rPr>
              <w:t>Generation time (years)</w:t>
            </w:r>
          </w:p>
        </w:tc>
        <w:tc>
          <w:tcPr>
            <w:tcW w:w="1422" w:type="dxa"/>
            <w:shd w:val="clear" w:color="auto" w:fill="auto"/>
          </w:tcPr>
          <w:p w14:paraId="4F2ACA99" w14:textId="6EA98F9C" w:rsidR="00D37773" w:rsidRDefault="001C3F6D" w:rsidP="002E31FA">
            <w:pPr>
              <w:pStyle w:val="TableText"/>
            </w:pPr>
            <w:r>
              <w:t>100</w:t>
            </w:r>
          </w:p>
        </w:tc>
        <w:tc>
          <w:tcPr>
            <w:tcW w:w="1409" w:type="dxa"/>
            <w:shd w:val="clear" w:color="auto" w:fill="auto"/>
          </w:tcPr>
          <w:p w14:paraId="37AB2DB1" w14:textId="324AA3DF" w:rsidR="00D37773" w:rsidRDefault="001C3F6D" w:rsidP="002E31FA">
            <w:pPr>
              <w:pStyle w:val="TableText"/>
            </w:pPr>
            <w:r>
              <w:t>100</w:t>
            </w:r>
          </w:p>
        </w:tc>
        <w:tc>
          <w:tcPr>
            <w:tcW w:w="1414" w:type="dxa"/>
            <w:shd w:val="clear" w:color="auto" w:fill="auto"/>
          </w:tcPr>
          <w:p w14:paraId="3D04BE89" w14:textId="5197BFCE" w:rsidR="00D37773" w:rsidRDefault="006C4545" w:rsidP="002E31FA">
            <w:pPr>
              <w:pStyle w:val="TableText"/>
            </w:pPr>
            <w:r>
              <w:t>Unknown</w:t>
            </w:r>
          </w:p>
        </w:tc>
        <w:tc>
          <w:tcPr>
            <w:tcW w:w="3074" w:type="dxa"/>
            <w:shd w:val="clear" w:color="auto" w:fill="auto"/>
          </w:tcPr>
          <w:p w14:paraId="7A0E626F" w14:textId="65AD33FB" w:rsidR="00D37773" w:rsidRDefault="4301F0E2" w:rsidP="002E31FA">
            <w:pPr>
              <w:pStyle w:val="TableText"/>
            </w:pPr>
            <w:bookmarkStart w:id="18" w:name="_Hlk81815333"/>
            <w:r>
              <w:t xml:space="preserve">The </w:t>
            </w:r>
            <w:r w:rsidR="00F163D2">
              <w:t>subspecies</w:t>
            </w:r>
            <w:r>
              <w:t>’ generation length is unknown</w:t>
            </w:r>
            <w:r w:rsidR="3C542142">
              <w:t>. H</w:t>
            </w:r>
            <w:r w:rsidR="1E7B1940">
              <w:t>owever</w:t>
            </w:r>
            <w:r w:rsidR="3C542142">
              <w:t>,</w:t>
            </w:r>
            <w:r w:rsidR="1E7B1940">
              <w:t xml:space="preserve"> based on the generation length of other</w:t>
            </w:r>
            <w:r w:rsidR="3C542142">
              <w:t xml:space="preserve"> lignotuberous</w:t>
            </w:r>
            <w:r w:rsidR="1E7B1940">
              <w:t xml:space="preserve"> </w:t>
            </w:r>
            <w:r w:rsidR="2D72577B" w:rsidRPr="37859AD5">
              <w:rPr>
                <w:i/>
                <w:iCs/>
              </w:rPr>
              <w:t xml:space="preserve">Eucalyptus </w:t>
            </w:r>
            <w:r w:rsidR="00F163D2">
              <w:t>species</w:t>
            </w:r>
            <w:r w:rsidR="2D72577B">
              <w:t>, for example</w:t>
            </w:r>
            <w:r w:rsidR="00C23B38">
              <w:t xml:space="preserve"> </w:t>
            </w:r>
            <w:r w:rsidR="00C23B38" w:rsidRPr="37859AD5">
              <w:rPr>
                <w:i/>
                <w:iCs/>
              </w:rPr>
              <w:t xml:space="preserve">E. </w:t>
            </w:r>
            <w:r w:rsidR="2D72577B" w:rsidRPr="37859AD5">
              <w:rPr>
                <w:i/>
                <w:iCs/>
              </w:rPr>
              <w:t>forresterae</w:t>
            </w:r>
            <w:r w:rsidR="2D72577B">
              <w:t xml:space="preserve"> (</w:t>
            </w:r>
            <w:r w:rsidR="55E16047">
              <w:t>b</w:t>
            </w:r>
            <w:r w:rsidR="2D72577B">
              <w:t xml:space="preserve">rumby </w:t>
            </w:r>
            <w:r w:rsidR="55E16047">
              <w:t>s</w:t>
            </w:r>
            <w:r w:rsidR="2D72577B">
              <w:t>allee) (DEL</w:t>
            </w:r>
            <w:r w:rsidR="00D05AF7">
              <w:t>W</w:t>
            </w:r>
            <w:r w:rsidR="2D72577B">
              <w:t>P 2021)</w:t>
            </w:r>
            <w:r w:rsidR="00A20EA3">
              <w:t>,</w:t>
            </w:r>
            <w:r w:rsidR="3C542142">
              <w:t xml:space="preserve"> the generation length is estimated to be 100 years. </w:t>
            </w:r>
            <w:bookmarkEnd w:id="18"/>
          </w:p>
        </w:tc>
      </w:tr>
      <w:tr w:rsidR="00CD441B" w14:paraId="2BCF3D83" w14:textId="77777777" w:rsidTr="37859AD5">
        <w:trPr>
          <w:cantSplit/>
        </w:trPr>
        <w:tc>
          <w:tcPr>
            <w:tcW w:w="1741" w:type="dxa"/>
          </w:tcPr>
          <w:p w14:paraId="6E0B87FA" w14:textId="77777777" w:rsidR="00CD441B" w:rsidRPr="009F5106" w:rsidRDefault="00CD441B" w:rsidP="00FD515C">
            <w:pPr>
              <w:pStyle w:val="TableHeading"/>
              <w:keepNext w:val="0"/>
              <w:rPr>
                <w:rStyle w:val="Strong"/>
                <w:b/>
                <w:sz w:val="22"/>
              </w:rPr>
            </w:pPr>
            <w:r w:rsidRPr="009F5106">
              <w:rPr>
                <w:rStyle w:val="Strong"/>
                <w:b/>
                <w:bCs w:val="0"/>
              </w:rPr>
              <w:t>Extent of occurrence</w:t>
            </w:r>
          </w:p>
          <w:p w14:paraId="4B6C6387" w14:textId="77777777" w:rsidR="00CD441B" w:rsidRPr="009F5106" w:rsidRDefault="00CD441B" w:rsidP="001376F1">
            <w:pPr>
              <w:pStyle w:val="TableText"/>
              <w:rPr>
                <w:rStyle w:val="Strong"/>
                <w:b w:val="0"/>
                <w:bCs w:val="0"/>
              </w:rPr>
            </w:pPr>
          </w:p>
        </w:tc>
        <w:tc>
          <w:tcPr>
            <w:tcW w:w="1422" w:type="dxa"/>
            <w:shd w:val="clear" w:color="auto" w:fill="auto"/>
          </w:tcPr>
          <w:p w14:paraId="1833067D" w14:textId="05567DF8" w:rsidR="00CD441B" w:rsidRPr="009F5106" w:rsidRDefault="00405DF2" w:rsidP="00FD515C">
            <w:pPr>
              <w:pStyle w:val="TableText"/>
            </w:pPr>
            <w:r w:rsidRPr="009F5106">
              <w:t>3</w:t>
            </w:r>
            <w:r w:rsidR="009E1478" w:rsidRPr="009F5106">
              <w:t>5</w:t>
            </w:r>
            <w:r w:rsidRPr="009F5106">
              <w:t>6</w:t>
            </w:r>
            <w:r w:rsidR="001328CC" w:rsidRPr="009F5106">
              <w:t xml:space="preserve"> </w:t>
            </w:r>
            <w:r w:rsidRPr="009F5106">
              <w:t>km</w:t>
            </w:r>
            <w:r w:rsidR="003C5734" w:rsidRPr="009F5106">
              <w:rPr>
                <w:bCs/>
                <w:vertAlign w:val="superscript"/>
              </w:rPr>
              <w:t>2</w:t>
            </w:r>
          </w:p>
        </w:tc>
        <w:tc>
          <w:tcPr>
            <w:tcW w:w="1409" w:type="dxa"/>
            <w:shd w:val="clear" w:color="auto" w:fill="auto"/>
          </w:tcPr>
          <w:p w14:paraId="788CB815" w14:textId="32AC304A" w:rsidR="00CD441B" w:rsidRPr="009F5106" w:rsidRDefault="00405DF2" w:rsidP="00FD515C">
            <w:pPr>
              <w:pStyle w:val="TableText"/>
            </w:pPr>
            <w:r w:rsidRPr="009F5106">
              <w:t>3</w:t>
            </w:r>
            <w:r w:rsidR="009E1478" w:rsidRPr="009F5106">
              <w:t>5</w:t>
            </w:r>
            <w:r w:rsidRPr="009F5106">
              <w:t>6</w:t>
            </w:r>
            <w:r w:rsidR="001328CC" w:rsidRPr="009F5106">
              <w:t xml:space="preserve"> </w:t>
            </w:r>
            <w:r w:rsidRPr="009F5106">
              <w:t>km</w:t>
            </w:r>
            <w:r w:rsidR="003C5734" w:rsidRPr="009F5106">
              <w:rPr>
                <w:bCs/>
                <w:vertAlign w:val="superscript"/>
              </w:rPr>
              <w:t>2</w:t>
            </w:r>
          </w:p>
        </w:tc>
        <w:tc>
          <w:tcPr>
            <w:tcW w:w="1414" w:type="dxa"/>
            <w:shd w:val="clear" w:color="auto" w:fill="auto"/>
          </w:tcPr>
          <w:p w14:paraId="497EF331" w14:textId="6A268D83" w:rsidR="00CD441B" w:rsidRPr="009F5106" w:rsidRDefault="006A74EE" w:rsidP="00FD515C">
            <w:pPr>
              <w:pStyle w:val="TableText"/>
            </w:pPr>
            <w:r w:rsidRPr="009F5106">
              <w:t>unknown</w:t>
            </w:r>
          </w:p>
        </w:tc>
        <w:tc>
          <w:tcPr>
            <w:tcW w:w="3074" w:type="dxa"/>
            <w:shd w:val="clear" w:color="auto" w:fill="auto"/>
          </w:tcPr>
          <w:p w14:paraId="2644787E" w14:textId="78925F31" w:rsidR="00CD441B" w:rsidRDefault="32C5A9A6" w:rsidP="00FD515C">
            <w:pPr>
              <w:pStyle w:val="TableText"/>
            </w:pPr>
            <w:r w:rsidRPr="009F5106">
              <w:rPr>
                <w:rFonts w:cs="Arial"/>
              </w:rPr>
              <w:t>The extent of occurrence (EOO) is estimated at 326 km</w:t>
            </w:r>
            <w:r w:rsidRPr="009F5106">
              <w:rPr>
                <w:rFonts w:cs="Arial"/>
                <w:vertAlign w:val="superscript"/>
              </w:rPr>
              <w:t>2</w:t>
            </w:r>
            <w:r w:rsidRPr="009F5106">
              <w:rPr>
                <w:rFonts w:cs="Arial"/>
              </w:rPr>
              <w:t xml:space="preserve">.  </w:t>
            </w:r>
            <w:r w:rsidRPr="009F5106">
              <w:t xml:space="preserve">This figure is based on the mapping of point records from a </w:t>
            </w:r>
            <w:r w:rsidR="0E555632" w:rsidRPr="009F5106">
              <w:t>26</w:t>
            </w:r>
            <w:r w:rsidRPr="009F5106">
              <w:t>-year period (</w:t>
            </w:r>
            <w:r w:rsidR="0E555632" w:rsidRPr="009F5106">
              <w:t>1995</w:t>
            </w:r>
            <w:r w:rsidRPr="009F5106">
              <w:t xml:space="preserve">–2021) obtained from state governments, museums and CSIRO. </w:t>
            </w:r>
            <w:r w:rsidR="00E71822" w:rsidRPr="009F5106">
              <w:t xml:space="preserve">A period longer than 20 years was used as the </w:t>
            </w:r>
            <w:r w:rsidR="00E5547A">
              <w:t>subspecies</w:t>
            </w:r>
            <w:r w:rsidR="00E71822" w:rsidRPr="009F5106">
              <w:t xml:space="preserve"> is slow growing </w:t>
            </w:r>
            <w:r w:rsidR="000C08F2" w:rsidRPr="009F5106">
              <w:t>with</w:t>
            </w:r>
            <w:r w:rsidR="00E71822" w:rsidRPr="009F5106">
              <w:t xml:space="preserve"> a long generation length. </w:t>
            </w:r>
            <w:r w:rsidRPr="009F5106">
              <w:t>The EOO was calculated using a minimum convex hull, based on the IUCN Red List Guidelines (IUCN 2019).</w:t>
            </w:r>
            <w:r w:rsidR="7A9A3C35">
              <w:t xml:space="preserve"> </w:t>
            </w:r>
          </w:p>
        </w:tc>
      </w:tr>
      <w:tr w:rsidR="00CD441B" w14:paraId="71928FF3" w14:textId="77777777" w:rsidTr="37859AD5">
        <w:trPr>
          <w:cantSplit/>
        </w:trPr>
        <w:tc>
          <w:tcPr>
            <w:tcW w:w="1741" w:type="dxa"/>
          </w:tcPr>
          <w:p w14:paraId="487785DC" w14:textId="77777777" w:rsidR="00CD441B" w:rsidRPr="00D20C80" w:rsidRDefault="00CD441B" w:rsidP="00FD515C">
            <w:pPr>
              <w:pStyle w:val="TableHeading"/>
              <w:keepNext w:val="0"/>
              <w:rPr>
                <w:rStyle w:val="Strong"/>
                <w:b/>
                <w:sz w:val="22"/>
              </w:rPr>
            </w:pPr>
            <w:r w:rsidRPr="00D20C80">
              <w:rPr>
                <w:rStyle w:val="Strong"/>
                <w:b/>
                <w:bCs w:val="0"/>
              </w:rPr>
              <w:t>Trend</w:t>
            </w:r>
          </w:p>
        </w:tc>
        <w:tc>
          <w:tcPr>
            <w:tcW w:w="4245" w:type="dxa"/>
            <w:gridSpan w:val="3"/>
            <w:shd w:val="clear" w:color="auto" w:fill="auto"/>
          </w:tcPr>
          <w:p w14:paraId="240319DA" w14:textId="13B4E84A" w:rsidR="00CD441B" w:rsidRDefault="00E108CC" w:rsidP="00FD515C">
            <w:pPr>
              <w:pStyle w:val="TableText"/>
            </w:pPr>
            <w:r>
              <w:t>Stable</w:t>
            </w:r>
          </w:p>
        </w:tc>
        <w:tc>
          <w:tcPr>
            <w:tcW w:w="3074" w:type="dxa"/>
            <w:shd w:val="clear" w:color="auto" w:fill="auto"/>
          </w:tcPr>
          <w:p w14:paraId="26038F06" w14:textId="664E0A95" w:rsidR="00CD441B" w:rsidRDefault="00C46C90" w:rsidP="00FD515C">
            <w:pPr>
              <w:pStyle w:val="TableText"/>
            </w:pPr>
            <w:r>
              <w:t xml:space="preserve">All </w:t>
            </w:r>
            <w:r w:rsidRPr="003F0048">
              <w:t xml:space="preserve">of </w:t>
            </w:r>
            <w:r>
              <w:t xml:space="preserve">the </w:t>
            </w:r>
            <w:r w:rsidR="00F163D2">
              <w:t>subspecies</w:t>
            </w:r>
            <w:r w:rsidRPr="003F0048">
              <w:t xml:space="preserve">’ distribution </w:t>
            </w:r>
            <w:r w:rsidRPr="000E4C24">
              <w:t xml:space="preserve">occurs within reserved tenure in either </w:t>
            </w:r>
            <w:r>
              <w:t xml:space="preserve">Banyabba </w:t>
            </w:r>
            <w:r w:rsidR="00E5547A">
              <w:t>NR</w:t>
            </w:r>
            <w:r w:rsidRPr="000E4C24">
              <w:t xml:space="preserve"> or </w:t>
            </w:r>
            <w:r>
              <w:t>Yuraygir State Conservation Area</w:t>
            </w:r>
            <w:r w:rsidRPr="000E4C24">
              <w:t>.</w:t>
            </w:r>
            <w:r>
              <w:t xml:space="preserve"> There have been no </w:t>
            </w:r>
            <w:r w:rsidR="00964FB7">
              <w:t xml:space="preserve">recorded </w:t>
            </w:r>
            <w:r>
              <w:t xml:space="preserve">declines in the </w:t>
            </w:r>
            <w:r w:rsidR="00F163D2">
              <w:t>subspecies</w:t>
            </w:r>
            <w:r w:rsidR="00964FB7">
              <w:t>’</w:t>
            </w:r>
            <w:r>
              <w:t xml:space="preserve"> EOO and it is considered</w:t>
            </w:r>
            <w:r w:rsidR="004C3417">
              <w:t xml:space="preserve"> </w:t>
            </w:r>
            <w:r w:rsidR="00467D8B">
              <w:t xml:space="preserve">stable. </w:t>
            </w:r>
          </w:p>
        </w:tc>
      </w:tr>
      <w:tr w:rsidR="00CD441B" w14:paraId="06251762" w14:textId="77777777" w:rsidTr="37859AD5">
        <w:trPr>
          <w:cantSplit/>
        </w:trPr>
        <w:tc>
          <w:tcPr>
            <w:tcW w:w="1741" w:type="dxa"/>
          </w:tcPr>
          <w:p w14:paraId="1EA95504" w14:textId="77777777" w:rsidR="00CD441B" w:rsidRDefault="00CD441B" w:rsidP="00FD515C">
            <w:pPr>
              <w:pStyle w:val="TableHeading"/>
              <w:keepNext w:val="0"/>
              <w:rPr>
                <w:rStyle w:val="Strong"/>
                <w:b/>
                <w:sz w:val="22"/>
              </w:rPr>
            </w:pPr>
            <w:r w:rsidRPr="00D20C80">
              <w:rPr>
                <w:rStyle w:val="Strong"/>
                <w:b/>
                <w:bCs w:val="0"/>
              </w:rPr>
              <w:t>Area of Occupancy</w:t>
            </w:r>
          </w:p>
          <w:p w14:paraId="612F381E" w14:textId="77777777" w:rsidR="00CD441B" w:rsidRPr="00D20C80" w:rsidRDefault="00CD441B" w:rsidP="001376F1">
            <w:pPr>
              <w:pStyle w:val="TableText"/>
              <w:rPr>
                <w:rStyle w:val="Strong"/>
                <w:b w:val="0"/>
                <w:bCs w:val="0"/>
              </w:rPr>
            </w:pPr>
          </w:p>
        </w:tc>
        <w:tc>
          <w:tcPr>
            <w:tcW w:w="1422" w:type="dxa"/>
            <w:shd w:val="clear" w:color="auto" w:fill="auto"/>
          </w:tcPr>
          <w:p w14:paraId="6B88C38B" w14:textId="3F976D80" w:rsidR="00CD441B" w:rsidRDefault="001B1805" w:rsidP="00FD515C">
            <w:pPr>
              <w:pStyle w:val="TableText"/>
            </w:pPr>
            <w:r>
              <w:t>20</w:t>
            </w:r>
            <w:r w:rsidR="001328CC">
              <w:t xml:space="preserve"> </w:t>
            </w:r>
            <w:r w:rsidR="00405DF2">
              <w:t>km</w:t>
            </w:r>
            <w:r w:rsidR="00324CC5" w:rsidRPr="00EE13D6">
              <w:rPr>
                <w:bCs/>
                <w:vertAlign w:val="superscript"/>
              </w:rPr>
              <w:t>2</w:t>
            </w:r>
          </w:p>
        </w:tc>
        <w:tc>
          <w:tcPr>
            <w:tcW w:w="1409" w:type="dxa"/>
            <w:shd w:val="clear" w:color="auto" w:fill="auto"/>
          </w:tcPr>
          <w:p w14:paraId="78C293DE" w14:textId="57995BA4" w:rsidR="00CD441B" w:rsidRDefault="001B1805" w:rsidP="00FD515C">
            <w:pPr>
              <w:pStyle w:val="TableText"/>
            </w:pPr>
            <w:r>
              <w:t>20</w:t>
            </w:r>
            <w:r w:rsidR="001328CC">
              <w:t xml:space="preserve"> </w:t>
            </w:r>
            <w:r w:rsidR="00405DF2">
              <w:t>km</w:t>
            </w:r>
            <w:r w:rsidR="00324CC5" w:rsidRPr="00EE13D6">
              <w:rPr>
                <w:bCs/>
                <w:vertAlign w:val="superscript"/>
              </w:rPr>
              <w:t>2</w:t>
            </w:r>
          </w:p>
        </w:tc>
        <w:tc>
          <w:tcPr>
            <w:tcW w:w="1414" w:type="dxa"/>
            <w:shd w:val="clear" w:color="auto" w:fill="auto"/>
          </w:tcPr>
          <w:p w14:paraId="5BAFACE6" w14:textId="707CC011" w:rsidR="00CD441B" w:rsidRDefault="006A74EE" w:rsidP="00FD515C">
            <w:pPr>
              <w:pStyle w:val="TableText"/>
            </w:pPr>
            <w:r>
              <w:t>Unknown</w:t>
            </w:r>
          </w:p>
        </w:tc>
        <w:tc>
          <w:tcPr>
            <w:tcW w:w="3074" w:type="dxa"/>
            <w:shd w:val="clear" w:color="auto" w:fill="auto"/>
          </w:tcPr>
          <w:p w14:paraId="7D88DA21" w14:textId="33332DA6" w:rsidR="00CD441B" w:rsidRDefault="00F5551A" w:rsidP="00233B77">
            <w:pPr>
              <w:pStyle w:val="TableText"/>
            </w:pPr>
            <w:r w:rsidRPr="00DC0F94">
              <w:t>This</w:t>
            </w:r>
            <w:r>
              <w:t xml:space="preserve"> estimate used in the assessment is based on the </w:t>
            </w:r>
            <w:r w:rsidRPr="00037E2C">
              <w:t xml:space="preserve">mapping of point records from </w:t>
            </w:r>
            <w:r>
              <w:t>19</w:t>
            </w:r>
            <w:r w:rsidR="00233B77">
              <w:t>9</w:t>
            </w:r>
            <w:r>
              <w:t>5–2021</w:t>
            </w:r>
            <w:r w:rsidRPr="00037E2C">
              <w:t xml:space="preserve"> obtained from state governments, museums and CSIRO.</w:t>
            </w:r>
            <w:r>
              <w:t xml:space="preserve"> The </w:t>
            </w:r>
            <w:r w:rsidR="00307925">
              <w:t>area of occupancy (</w:t>
            </w:r>
            <w:r>
              <w:t>AOO</w:t>
            </w:r>
            <w:r w:rsidR="00307925">
              <w:t>)</w:t>
            </w:r>
            <w:r>
              <w:t xml:space="preserve"> was calculated </w:t>
            </w:r>
            <w:r w:rsidRPr="00037E2C">
              <w:t xml:space="preserve">using a 2x2 km grid cell method, </w:t>
            </w:r>
            <w:r>
              <w:t xml:space="preserve">based on </w:t>
            </w:r>
            <w:r w:rsidRPr="00037E2C">
              <w:t>the IUCN Red List Guidelines</w:t>
            </w:r>
            <w:r>
              <w:t xml:space="preserve"> </w:t>
            </w:r>
            <w:r w:rsidRPr="00037E2C">
              <w:t>(</w:t>
            </w:r>
            <w:r>
              <w:t>IUCN 2019</w:t>
            </w:r>
            <w:r w:rsidRPr="00037E2C">
              <w:t>).</w:t>
            </w:r>
          </w:p>
        </w:tc>
      </w:tr>
      <w:tr w:rsidR="00CD441B" w14:paraId="1574069F" w14:textId="77777777" w:rsidTr="37859AD5">
        <w:trPr>
          <w:cantSplit/>
        </w:trPr>
        <w:tc>
          <w:tcPr>
            <w:tcW w:w="1741" w:type="dxa"/>
          </w:tcPr>
          <w:p w14:paraId="57FEB396" w14:textId="77777777" w:rsidR="00CD441B" w:rsidRPr="00D20C80" w:rsidRDefault="00CD441B" w:rsidP="00FD515C">
            <w:pPr>
              <w:pStyle w:val="TableHeading"/>
              <w:keepNext w:val="0"/>
              <w:rPr>
                <w:rStyle w:val="Strong"/>
                <w:b/>
                <w:sz w:val="22"/>
              </w:rPr>
            </w:pPr>
            <w:r w:rsidRPr="00D20C80">
              <w:rPr>
                <w:rStyle w:val="Strong"/>
                <w:b/>
                <w:bCs w:val="0"/>
              </w:rPr>
              <w:t>Trend</w:t>
            </w:r>
          </w:p>
        </w:tc>
        <w:tc>
          <w:tcPr>
            <w:tcW w:w="4245" w:type="dxa"/>
            <w:gridSpan w:val="3"/>
            <w:shd w:val="clear" w:color="auto" w:fill="auto"/>
          </w:tcPr>
          <w:p w14:paraId="5F66B59A" w14:textId="294DECFF" w:rsidR="00CD441B" w:rsidRDefault="00894893" w:rsidP="00605A86">
            <w:pPr>
              <w:pStyle w:val="TableText"/>
            </w:pPr>
            <w:r>
              <w:t>Contracting</w:t>
            </w:r>
          </w:p>
        </w:tc>
        <w:tc>
          <w:tcPr>
            <w:tcW w:w="3074" w:type="dxa"/>
            <w:shd w:val="clear" w:color="auto" w:fill="auto"/>
          </w:tcPr>
          <w:p w14:paraId="0251C15F" w14:textId="20FA5F1A" w:rsidR="004D0D1F" w:rsidRDefault="03248414" w:rsidP="00B076E0">
            <w:pPr>
              <w:pStyle w:val="TableText"/>
            </w:pPr>
            <w:r>
              <w:t xml:space="preserve">While the subspecies can resprout from epicormic buds and lignotubers following fire, high frequency fires and severe fires pose a threat. The </w:t>
            </w:r>
            <w:r w:rsidR="001E50C8">
              <w:t>sub</w:t>
            </w:r>
            <w:r>
              <w:t>species</w:t>
            </w:r>
            <w:r w:rsidR="00A20EA3">
              <w:t>’</w:t>
            </w:r>
            <w:r>
              <w:t xml:space="preserve"> AOO is likely to be contracting due to a decline in mature individuals as a result of recent fires in the </w:t>
            </w:r>
            <w:r w:rsidR="001E50C8">
              <w:t>sub</w:t>
            </w:r>
            <w:r>
              <w:t>species distribution (see above).</w:t>
            </w:r>
          </w:p>
        </w:tc>
      </w:tr>
      <w:tr w:rsidR="00CD441B" w14:paraId="5665230C" w14:textId="77777777" w:rsidTr="37859AD5">
        <w:trPr>
          <w:cantSplit/>
        </w:trPr>
        <w:tc>
          <w:tcPr>
            <w:tcW w:w="1741" w:type="dxa"/>
          </w:tcPr>
          <w:p w14:paraId="1F2EC294" w14:textId="77777777" w:rsidR="00CD441B" w:rsidRDefault="00CD441B" w:rsidP="00FD515C">
            <w:pPr>
              <w:pStyle w:val="TableHeading"/>
              <w:keepNext w:val="0"/>
              <w:rPr>
                <w:rStyle w:val="Strong"/>
                <w:b/>
                <w:sz w:val="22"/>
              </w:rPr>
            </w:pPr>
            <w:r w:rsidRPr="00D20C80">
              <w:rPr>
                <w:rStyle w:val="Strong"/>
                <w:b/>
                <w:bCs w:val="0"/>
              </w:rPr>
              <w:t>Number of subpopulations</w:t>
            </w:r>
          </w:p>
          <w:p w14:paraId="5FEB76D0" w14:textId="77777777" w:rsidR="00CD441B" w:rsidRPr="00D20C80" w:rsidRDefault="00CD441B" w:rsidP="001376F1">
            <w:pPr>
              <w:pStyle w:val="TableText"/>
              <w:rPr>
                <w:rStyle w:val="Strong"/>
                <w:b w:val="0"/>
                <w:bCs w:val="0"/>
              </w:rPr>
            </w:pPr>
          </w:p>
        </w:tc>
        <w:tc>
          <w:tcPr>
            <w:tcW w:w="1422" w:type="dxa"/>
            <w:shd w:val="clear" w:color="auto" w:fill="auto"/>
          </w:tcPr>
          <w:p w14:paraId="6739FB9A" w14:textId="1FA06676" w:rsidR="00CD441B" w:rsidRDefault="00493417" w:rsidP="00FD515C">
            <w:pPr>
              <w:pStyle w:val="TableText"/>
            </w:pPr>
            <w:r>
              <w:t>3</w:t>
            </w:r>
          </w:p>
        </w:tc>
        <w:tc>
          <w:tcPr>
            <w:tcW w:w="1409" w:type="dxa"/>
            <w:shd w:val="clear" w:color="auto" w:fill="auto"/>
          </w:tcPr>
          <w:p w14:paraId="36762E52" w14:textId="67877210" w:rsidR="00CD441B" w:rsidRDefault="00493417" w:rsidP="00FD515C">
            <w:pPr>
              <w:pStyle w:val="TableText"/>
            </w:pPr>
            <w:r>
              <w:t>3</w:t>
            </w:r>
          </w:p>
        </w:tc>
        <w:tc>
          <w:tcPr>
            <w:tcW w:w="1414" w:type="dxa"/>
            <w:shd w:val="clear" w:color="auto" w:fill="auto"/>
          </w:tcPr>
          <w:p w14:paraId="6EDBBE6D" w14:textId="522FCEAA" w:rsidR="00CD441B" w:rsidRDefault="00493417" w:rsidP="00FD515C">
            <w:pPr>
              <w:pStyle w:val="TableText"/>
            </w:pPr>
            <w:r>
              <w:t>3</w:t>
            </w:r>
          </w:p>
        </w:tc>
        <w:tc>
          <w:tcPr>
            <w:tcW w:w="3074" w:type="dxa"/>
            <w:shd w:val="clear" w:color="auto" w:fill="auto"/>
          </w:tcPr>
          <w:p w14:paraId="7F25561A" w14:textId="5AF8D42A" w:rsidR="00CD441B" w:rsidRDefault="00CF18D6" w:rsidP="00FD515C">
            <w:pPr>
              <w:pStyle w:val="TableText"/>
            </w:pPr>
            <w:r>
              <w:t xml:space="preserve">The </w:t>
            </w:r>
            <w:r w:rsidR="00F163D2">
              <w:t>subspecies</w:t>
            </w:r>
            <w:r>
              <w:t xml:space="preserve"> is known from three subpopulations, two in </w:t>
            </w:r>
            <w:r w:rsidRPr="000D2322">
              <w:t xml:space="preserve">Banyabba </w:t>
            </w:r>
            <w:r w:rsidR="00E5547A">
              <w:t>NR</w:t>
            </w:r>
            <w:r w:rsidRPr="000D2322">
              <w:t>, north-west of Grafton</w:t>
            </w:r>
            <w:r>
              <w:t xml:space="preserve"> and one in Yuraygir State Conservation Area (SCA) south-east of Grafton.</w:t>
            </w:r>
          </w:p>
        </w:tc>
      </w:tr>
      <w:tr w:rsidR="00942A93" w14:paraId="45266A04" w14:textId="77777777" w:rsidTr="37859AD5">
        <w:trPr>
          <w:cantSplit/>
        </w:trPr>
        <w:tc>
          <w:tcPr>
            <w:tcW w:w="1741" w:type="dxa"/>
          </w:tcPr>
          <w:p w14:paraId="00FE6A17" w14:textId="77777777" w:rsidR="00942A93" w:rsidRPr="00D20C80" w:rsidRDefault="00942A93" w:rsidP="00942A93">
            <w:pPr>
              <w:pStyle w:val="TableHeading"/>
              <w:keepNext w:val="0"/>
              <w:rPr>
                <w:rStyle w:val="Strong"/>
                <w:b/>
                <w:sz w:val="22"/>
              </w:rPr>
            </w:pPr>
            <w:r w:rsidRPr="00D20C80">
              <w:rPr>
                <w:rStyle w:val="Strong"/>
                <w:b/>
                <w:bCs w:val="0"/>
              </w:rPr>
              <w:t>Trend</w:t>
            </w:r>
          </w:p>
        </w:tc>
        <w:tc>
          <w:tcPr>
            <w:tcW w:w="4245" w:type="dxa"/>
            <w:gridSpan w:val="3"/>
            <w:shd w:val="clear" w:color="auto" w:fill="auto"/>
          </w:tcPr>
          <w:p w14:paraId="07B6861E" w14:textId="41B20058" w:rsidR="00942A93" w:rsidRDefault="00942A93" w:rsidP="00942A93">
            <w:pPr>
              <w:pStyle w:val="TableText"/>
            </w:pPr>
            <w:r>
              <w:t>Contracting</w:t>
            </w:r>
          </w:p>
        </w:tc>
        <w:tc>
          <w:tcPr>
            <w:tcW w:w="3074" w:type="dxa"/>
            <w:shd w:val="clear" w:color="auto" w:fill="auto"/>
          </w:tcPr>
          <w:p w14:paraId="0043D3F1" w14:textId="09851E9D" w:rsidR="00942A93" w:rsidRPr="001B7D1F" w:rsidRDefault="002673B1" w:rsidP="00942A93">
            <w:pPr>
              <w:pStyle w:val="TableText"/>
            </w:pPr>
            <w:r w:rsidRPr="00D15B79">
              <w:t>At Lardner Trail</w:t>
            </w:r>
            <w:r>
              <w:t>,</w:t>
            </w:r>
            <w:r w:rsidRPr="00D15B79">
              <w:t xml:space="preserve"> only five mature trees of Banyabba shiny-barked gum showed epicormic regrowth on standing trunks after the 2019-2020 bushfires</w:t>
            </w:r>
            <w:r w:rsidRPr="00D15B79">
              <w:rPr>
                <w:rFonts w:asciiTheme="majorHAnsi" w:hAnsiTheme="majorHAnsi"/>
              </w:rPr>
              <w:t xml:space="preserve">. </w:t>
            </w:r>
            <w:bookmarkStart w:id="19" w:name="_Hlk85537978"/>
            <w:r w:rsidR="6F712CF4">
              <w:t xml:space="preserve">If future fires burn regrowth and juveniles before they </w:t>
            </w:r>
            <w:r w:rsidR="0F5AE71C">
              <w:t xml:space="preserve">again </w:t>
            </w:r>
            <w:r w:rsidR="6F712CF4">
              <w:t xml:space="preserve">reach </w:t>
            </w:r>
            <w:r w:rsidR="6C430119">
              <w:t xml:space="preserve">reproductive </w:t>
            </w:r>
            <w:r w:rsidR="6F712CF4">
              <w:t xml:space="preserve">maturity, this could pose a threat to the future viability of this subpopulation (C. Blackmore, pers comm. 6 August 2021).  </w:t>
            </w:r>
            <w:bookmarkEnd w:id="19"/>
          </w:p>
        </w:tc>
      </w:tr>
      <w:tr w:rsidR="00CD441B" w14:paraId="70F652B1" w14:textId="77777777" w:rsidTr="37859AD5">
        <w:trPr>
          <w:cantSplit/>
        </w:trPr>
        <w:tc>
          <w:tcPr>
            <w:tcW w:w="1741" w:type="dxa"/>
          </w:tcPr>
          <w:p w14:paraId="6DBDEE66" w14:textId="77777777" w:rsidR="00CD441B" w:rsidRDefault="00CD441B" w:rsidP="00FD515C">
            <w:pPr>
              <w:pStyle w:val="TableHeading"/>
              <w:keepNext w:val="0"/>
              <w:rPr>
                <w:rStyle w:val="Strong"/>
                <w:b/>
                <w:sz w:val="22"/>
              </w:rPr>
            </w:pPr>
            <w:r w:rsidRPr="00D20C80">
              <w:rPr>
                <w:rStyle w:val="Strong"/>
                <w:b/>
                <w:bCs w:val="0"/>
              </w:rPr>
              <w:t>Basis of assessment of subpopulation number</w:t>
            </w:r>
          </w:p>
          <w:p w14:paraId="2A6FAA34" w14:textId="77777777" w:rsidR="00CD441B" w:rsidRPr="00D20C80" w:rsidRDefault="00CD441B" w:rsidP="001376F1">
            <w:pPr>
              <w:pStyle w:val="TableText"/>
              <w:rPr>
                <w:rStyle w:val="Strong"/>
                <w:b w:val="0"/>
                <w:bCs w:val="0"/>
              </w:rPr>
            </w:pPr>
          </w:p>
        </w:tc>
        <w:tc>
          <w:tcPr>
            <w:tcW w:w="7319" w:type="dxa"/>
            <w:gridSpan w:val="4"/>
            <w:shd w:val="clear" w:color="auto" w:fill="auto"/>
          </w:tcPr>
          <w:p w14:paraId="18BEF629" w14:textId="16F02787" w:rsidR="00CD441B" w:rsidRDefault="00497497" w:rsidP="001376F1">
            <w:pPr>
              <w:pStyle w:val="TableText"/>
            </w:pPr>
            <w:r>
              <w:t>There are</w:t>
            </w:r>
            <w:r w:rsidR="00D13CED">
              <w:t xml:space="preserve"> three </w:t>
            </w:r>
            <w:r>
              <w:t xml:space="preserve">known </w:t>
            </w:r>
            <w:r w:rsidR="00D13CED">
              <w:t xml:space="preserve">subpopulations, two in </w:t>
            </w:r>
            <w:r w:rsidR="00D13CED" w:rsidRPr="000D2322">
              <w:t xml:space="preserve">Banyabba </w:t>
            </w:r>
            <w:r w:rsidR="00E5547A">
              <w:t>NR</w:t>
            </w:r>
            <w:r w:rsidR="00E1588F">
              <w:t xml:space="preserve"> located</w:t>
            </w:r>
            <w:r w:rsidR="00D13CED" w:rsidRPr="000D2322">
              <w:t xml:space="preserve"> north-west of Grafton</w:t>
            </w:r>
            <w:r w:rsidR="00E1588F">
              <w:t>,</w:t>
            </w:r>
            <w:r w:rsidR="00D13CED">
              <w:t xml:space="preserve"> and one in Yuraygir State Conservation Area (SCA) south-east of Grafton.</w:t>
            </w:r>
          </w:p>
        </w:tc>
      </w:tr>
      <w:tr w:rsidR="00364BF3" w:rsidRPr="009F5106" w14:paraId="548F4922" w14:textId="77777777" w:rsidTr="37859AD5">
        <w:trPr>
          <w:cantSplit/>
        </w:trPr>
        <w:tc>
          <w:tcPr>
            <w:tcW w:w="1741" w:type="dxa"/>
          </w:tcPr>
          <w:p w14:paraId="34CF3B4D" w14:textId="77777777" w:rsidR="00364BF3" w:rsidRPr="009F5106" w:rsidRDefault="00364BF3" w:rsidP="00364BF3">
            <w:pPr>
              <w:pStyle w:val="TableHeading"/>
              <w:keepNext w:val="0"/>
              <w:rPr>
                <w:rStyle w:val="Strong"/>
                <w:b/>
                <w:sz w:val="22"/>
              </w:rPr>
            </w:pPr>
            <w:r w:rsidRPr="009F5106">
              <w:rPr>
                <w:rStyle w:val="Strong"/>
                <w:b/>
                <w:bCs w:val="0"/>
              </w:rPr>
              <w:t>No. locations</w:t>
            </w:r>
          </w:p>
          <w:p w14:paraId="0D22BB23" w14:textId="77777777" w:rsidR="00364BF3" w:rsidRPr="009F5106" w:rsidRDefault="00364BF3" w:rsidP="00364BF3">
            <w:pPr>
              <w:pStyle w:val="TableText"/>
              <w:rPr>
                <w:rStyle w:val="Strong"/>
                <w:b w:val="0"/>
                <w:bCs w:val="0"/>
              </w:rPr>
            </w:pPr>
          </w:p>
        </w:tc>
        <w:tc>
          <w:tcPr>
            <w:tcW w:w="1422" w:type="dxa"/>
            <w:shd w:val="clear" w:color="auto" w:fill="auto"/>
          </w:tcPr>
          <w:p w14:paraId="0871F01B" w14:textId="3BFDE82D" w:rsidR="00364BF3" w:rsidRPr="009F5106" w:rsidRDefault="00837DC1" w:rsidP="00364BF3">
            <w:pPr>
              <w:pStyle w:val="TableText"/>
            </w:pPr>
            <w:r w:rsidRPr="009F5106">
              <w:t>2</w:t>
            </w:r>
          </w:p>
        </w:tc>
        <w:tc>
          <w:tcPr>
            <w:tcW w:w="1409" w:type="dxa"/>
            <w:shd w:val="clear" w:color="auto" w:fill="auto"/>
          </w:tcPr>
          <w:p w14:paraId="1614ECBD" w14:textId="0D62E595" w:rsidR="00364BF3" w:rsidRPr="009F5106" w:rsidRDefault="00837DC1" w:rsidP="00364BF3">
            <w:pPr>
              <w:pStyle w:val="TableText"/>
            </w:pPr>
            <w:r w:rsidRPr="009F5106">
              <w:t>1</w:t>
            </w:r>
          </w:p>
        </w:tc>
        <w:tc>
          <w:tcPr>
            <w:tcW w:w="1414" w:type="dxa"/>
            <w:shd w:val="clear" w:color="auto" w:fill="auto"/>
          </w:tcPr>
          <w:p w14:paraId="3BCAD997" w14:textId="0C0893B0" w:rsidR="00364BF3" w:rsidRPr="009F5106" w:rsidRDefault="00837DC1" w:rsidP="00364BF3">
            <w:pPr>
              <w:pStyle w:val="TableText"/>
            </w:pPr>
            <w:r w:rsidRPr="009F5106">
              <w:t>2</w:t>
            </w:r>
          </w:p>
        </w:tc>
        <w:tc>
          <w:tcPr>
            <w:tcW w:w="3074" w:type="dxa"/>
            <w:shd w:val="clear" w:color="auto" w:fill="auto"/>
          </w:tcPr>
          <w:p w14:paraId="700A41E8" w14:textId="6AF88DF9" w:rsidR="00837DC1" w:rsidRPr="009F5106" w:rsidRDefault="79F93B8D" w:rsidP="009C1257">
            <w:pPr>
              <w:pStyle w:val="TableText"/>
            </w:pPr>
            <w:r w:rsidRPr="009F5106">
              <w:t>The most plausible threat to the subspecies is high fire frequency (see above)</w:t>
            </w:r>
            <w:r w:rsidR="3B530297" w:rsidRPr="009F5106">
              <w:t>.</w:t>
            </w:r>
            <w:r w:rsidR="13088F7A" w:rsidRPr="009F5106">
              <w:t xml:space="preserve"> </w:t>
            </w:r>
            <w:r w:rsidR="00931CCE" w:rsidRPr="009F5106">
              <w:t xml:space="preserve">Given the potential for large scale fires </w:t>
            </w:r>
            <w:r w:rsidR="009C1257" w:rsidRPr="009F5106">
              <w:t xml:space="preserve">to </w:t>
            </w:r>
            <w:r w:rsidR="00931CCE" w:rsidRPr="009F5106">
              <w:t xml:space="preserve">occur </w:t>
            </w:r>
            <w:r w:rsidR="009C1257" w:rsidRPr="009F5106">
              <w:t>in</w:t>
            </w:r>
            <w:r w:rsidR="00931CCE" w:rsidRPr="009F5106">
              <w:t xml:space="preserve"> the </w:t>
            </w:r>
            <w:r w:rsidR="001E50C8">
              <w:t>sub</w:t>
            </w:r>
            <w:r w:rsidR="00931CCE" w:rsidRPr="009F5106">
              <w:t>species</w:t>
            </w:r>
            <w:r w:rsidR="00CE108B" w:rsidRPr="009F5106">
              <w:t>’</w:t>
            </w:r>
            <w:r w:rsidR="00931CCE" w:rsidRPr="009F5106">
              <w:t xml:space="preserve"> </w:t>
            </w:r>
            <w:r w:rsidR="009C1257" w:rsidRPr="009F5106">
              <w:t>distribution</w:t>
            </w:r>
            <w:r w:rsidR="00931CCE" w:rsidRPr="009F5106">
              <w:t xml:space="preserve"> in future</w:t>
            </w:r>
            <w:r w:rsidR="009C1257" w:rsidRPr="009F5106">
              <w:t xml:space="preserve"> and</w:t>
            </w:r>
            <w:r w:rsidR="00CE108B" w:rsidRPr="009F5106">
              <w:t xml:space="preserve"> </w:t>
            </w:r>
            <w:r w:rsidR="009C1257" w:rsidRPr="009F5106">
              <w:t>impact at least 2 and possibly all subpopulations,</w:t>
            </w:r>
            <w:r w:rsidR="00931CCE" w:rsidRPr="009F5106">
              <w:t xml:space="preserve"> the number of locations is estimated as </w:t>
            </w:r>
            <w:r w:rsidR="009C1257" w:rsidRPr="009F5106">
              <w:t>1-</w:t>
            </w:r>
            <w:r w:rsidR="00931CCE" w:rsidRPr="009F5106">
              <w:t xml:space="preserve">2. </w:t>
            </w:r>
            <w:r w:rsidR="009C1257" w:rsidRPr="009F5106">
              <w:t xml:space="preserve"> The maximum plausible value of 2 has been used in the assessment</w:t>
            </w:r>
            <w:r w:rsidR="00A20EA3" w:rsidRPr="009F5106">
              <w:t>.</w:t>
            </w:r>
          </w:p>
        </w:tc>
      </w:tr>
      <w:tr w:rsidR="00364BF3" w:rsidRPr="009F5106" w14:paraId="536702F2" w14:textId="77777777" w:rsidTr="37859AD5">
        <w:trPr>
          <w:cantSplit/>
        </w:trPr>
        <w:tc>
          <w:tcPr>
            <w:tcW w:w="1741" w:type="dxa"/>
          </w:tcPr>
          <w:p w14:paraId="17F56DE7" w14:textId="77777777" w:rsidR="00364BF3" w:rsidRPr="009F5106" w:rsidRDefault="00364BF3" w:rsidP="00364BF3">
            <w:pPr>
              <w:pStyle w:val="TableHeading"/>
              <w:keepNext w:val="0"/>
              <w:rPr>
                <w:rStyle w:val="Strong"/>
                <w:b/>
                <w:sz w:val="22"/>
              </w:rPr>
            </w:pPr>
            <w:r w:rsidRPr="009F5106">
              <w:rPr>
                <w:rStyle w:val="Strong"/>
                <w:b/>
                <w:bCs w:val="0"/>
              </w:rPr>
              <w:t>Trend</w:t>
            </w:r>
          </w:p>
        </w:tc>
        <w:tc>
          <w:tcPr>
            <w:tcW w:w="4245" w:type="dxa"/>
            <w:gridSpan w:val="3"/>
            <w:shd w:val="clear" w:color="auto" w:fill="auto"/>
          </w:tcPr>
          <w:p w14:paraId="570204E7" w14:textId="0072029B" w:rsidR="00364BF3" w:rsidRPr="009F5106" w:rsidRDefault="00A20EA3" w:rsidP="00364BF3">
            <w:pPr>
              <w:pStyle w:val="TableText"/>
            </w:pPr>
            <w:r w:rsidRPr="009F5106">
              <w:t>Declining</w:t>
            </w:r>
          </w:p>
        </w:tc>
        <w:tc>
          <w:tcPr>
            <w:tcW w:w="3074" w:type="dxa"/>
            <w:shd w:val="clear" w:color="auto" w:fill="auto"/>
          </w:tcPr>
          <w:p w14:paraId="0382FE6B" w14:textId="0E4F11D7" w:rsidR="00364BF3" w:rsidRPr="009F5106" w:rsidRDefault="00364BF3" w:rsidP="00364BF3">
            <w:pPr>
              <w:pStyle w:val="TableText"/>
            </w:pPr>
          </w:p>
        </w:tc>
      </w:tr>
      <w:tr w:rsidR="007F2F2A" w14:paraId="2E05C350" w14:textId="77777777" w:rsidTr="37859AD5">
        <w:trPr>
          <w:cantSplit/>
        </w:trPr>
        <w:tc>
          <w:tcPr>
            <w:tcW w:w="1741" w:type="dxa"/>
          </w:tcPr>
          <w:p w14:paraId="31E8E0F8" w14:textId="77777777" w:rsidR="007F2F2A" w:rsidRPr="009F5106" w:rsidRDefault="007F2F2A" w:rsidP="007F2F2A">
            <w:pPr>
              <w:pStyle w:val="TableHeading"/>
              <w:keepNext w:val="0"/>
              <w:rPr>
                <w:rStyle w:val="Strong"/>
                <w:b/>
                <w:sz w:val="22"/>
              </w:rPr>
            </w:pPr>
            <w:bookmarkStart w:id="20" w:name="_Hlk51878889"/>
            <w:r w:rsidRPr="009F5106">
              <w:rPr>
                <w:rStyle w:val="Strong"/>
                <w:b/>
                <w:bCs w:val="0"/>
              </w:rPr>
              <w:t>Basis of assessment of location number</w:t>
            </w:r>
            <w:bookmarkEnd w:id="20"/>
          </w:p>
        </w:tc>
        <w:tc>
          <w:tcPr>
            <w:tcW w:w="7319" w:type="dxa"/>
            <w:gridSpan w:val="4"/>
            <w:shd w:val="clear" w:color="auto" w:fill="auto"/>
          </w:tcPr>
          <w:p w14:paraId="26C350F6" w14:textId="09B36F1D" w:rsidR="007F2F2A" w:rsidRDefault="009C1257" w:rsidP="00880D89">
            <w:pPr>
              <w:pStyle w:val="TableText"/>
            </w:pPr>
            <w:r w:rsidRPr="009F5106">
              <w:t xml:space="preserve">The most plausible threat to the subspecies is high fire frequency (see above). Given the potential for large scale fires to occur in the </w:t>
            </w:r>
            <w:r w:rsidR="001E50C8">
              <w:t>sub</w:t>
            </w:r>
            <w:r w:rsidRPr="009F5106">
              <w:t>species</w:t>
            </w:r>
            <w:r w:rsidR="001E50C8">
              <w:t>’</w:t>
            </w:r>
            <w:r w:rsidRPr="009F5106">
              <w:t xml:space="preserve"> distribution in future and impact at least 2 and possibly all subpopulations, the number of locations is estimated as 1-2.  The maximum plausible value of 2 has been used in the assessment</w:t>
            </w:r>
            <w:r w:rsidR="00A20EA3" w:rsidRPr="009F5106">
              <w:t>.</w:t>
            </w:r>
          </w:p>
        </w:tc>
      </w:tr>
      <w:tr w:rsidR="007F2F2A" w14:paraId="5D40B5EF" w14:textId="77777777" w:rsidTr="37859AD5">
        <w:trPr>
          <w:cantSplit/>
        </w:trPr>
        <w:tc>
          <w:tcPr>
            <w:tcW w:w="1741" w:type="dxa"/>
          </w:tcPr>
          <w:p w14:paraId="2E2294A7" w14:textId="77777777" w:rsidR="007F2F2A" w:rsidRPr="00875838" w:rsidRDefault="007F2F2A" w:rsidP="007F2F2A">
            <w:pPr>
              <w:pStyle w:val="TableHeading"/>
              <w:keepNext w:val="0"/>
              <w:rPr>
                <w:rStyle w:val="Strong"/>
                <w:b/>
                <w:bCs w:val="0"/>
              </w:rPr>
            </w:pPr>
            <w:r w:rsidRPr="00875838">
              <w:rPr>
                <w:rStyle w:val="Strong"/>
                <w:b/>
                <w:bCs w:val="0"/>
              </w:rPr>
              <w:t>Fragmentation</w:t>
            </w:r>
          </w:p>
          <w:p w14:paraId="7FAD942B" w14:textId="77777777" w:rsidR="007F2F2A" w:rsidRPr="00875838" w:rsidRDefault="007F2F2A" w:rsidP="007F2F2A">
            <w:pPr>
              <w:pStyle w:val="TableText"/>
              <w:rPr>
                <w:rStyle w:val="Strong"/>
                <w:b w:val="0"/>
                <w:bCs w:val="0"/>
              </w:rPr>
            </w:pPr>
          </w:p>
        </w:tc>
        <w:tc>
          <w:tcPr>
            <w:tcW w:w="7319" w:type="dxa"/>
            <w:gridSpan w:val="4"/>
            <w:shd w:val="clear" w:color="auto" w:fill="auto"/>
          </w:tcPr>
          <w:p w14:paraId="26A684C8" w14:textId="4DB8C456" w:rsidR="007F2F2A" w:rsidRPr="00875838" w:rsidRDefault="00A875B7" w:rsidP="001744BD">
            <w:pPr>
              <w:pStyle w:val="TableText"/>
            </w:pPr>
            <w:r w:rsidRPr="00875838">
              <w:t>Not considered</w:t>
            </w:r>
            <w:r w:rsidR="001744BD">
              <w:t xml:space="preserve"> severely</w:t>
            </w:r>
            <w:r w:rsidRPr="00875838">
              <w:t xml:space="preserve"> fragmented. </w:t>
            </w:r>
            <w:r w:rsidR="001744BD">
              <w:t xml:space="preserve">The phrase ‘severely fragmented’ refers to the situation in which increased extinction risks to the taxon results from the fact that most of its individuals are found in small and relatively isolated subpopulations (IUCN 2012). </w:t>
            </w:r>
            <w:r w:rsidR="007F2F2A" w:rsidRPr="00875838">
              <w:t xml:space="preserve">The two subpopulations in Banyabba </w:t>
            </w:r>
            <w:r w:rsidR="00E5547A" w:rsidRPr="00875838">
              <w:t>NR</w:t>
            </w:r>
            <w:r w:rsidR="007F2F2A" w:rsidRPr="00875838">
              <w:t xml:space="preserve"> are isolated from the Yuraygir subpopulation by a distance of approximately 60</w:t>
            </w:r>
            <w:r w:rsidR="00C23B38" w:rsidRPr="00875838">
              <w:t xml:space="preserve"> </w:t>
            </w:r>
            <w:r w:rsidR="007F2F2A" w:rsidRPr="00875838">
              <w:t xml:space="preserve">km and genetic exchange between them is unlikely to occur (P. Sheringham, pers comm. 7 September 2021). </w:t>
            </w:r>
            <w:r w:rsidRPr="00875838">
              <w:t xml:space="preserve"> </w:t>
            </w:r>
            <w:r w:rsidR="000F7B23" w:rsidRPr="00875838">
              <w:t>While</w:t>
            </w:r>
            <w:r w:rsidR="008C5C81" w:rsidRPr="00875838">
              <w:t xml:space="preserve"> the two</w:t>
            </w:r>
            <w:r w:rsidR="000F7B23" w:rsidRPr="00875838">
              <w:t xml:space="preserve"> subpopulations </w:t>
            </w:r>
            <w:r w:rsidR="008C5C81" w:rsidRPr="00875838">
              <w:t xml:space="preserve">in Banyabba NR </w:t>
            </w:r>
            <w:r w:rsidR="000F7B23" w:rsidRPr="00875838">
              <w:t xml:space="preserve">are small (5 and 45 mature individuals), </w:t>
            </w:r>
            <w:r w:rsidRPr="00875838">
              <w:t xml:space="preserve">the largest subpopulation in Yuraygir SCA contains 176 mature individuals and is surrounded by </w:t>
            </w:r>
            <w:r w:rsidR="000F7B23" w:rsidRPr="00875838">
              <w:t xml:space="preserve">relatively intact habitat. </w:t>
            </w:r>
            <w:r w:rsidR="005A3AAE" w:rsidRPr="00875838">
              <w:t xml:space="preserve">Therefore the taxon is not considered severely fragmented. </w:t>
            </w:r>
          </w:p>
        </w:tc>
      </w:tr>
      <w:tr w:rsidR="007F2F2A" w14:paraId="6D233A67" w14:textId="77777777" w:rsidTr="37859AD5">
        <w:trPr>
          <w:cantSplit/>
        </w:trPr>
        <w:tc>
          <w:tcPr>
            <w:tcW w:w="1741" w:type="dxa"/>
          </w:tcPr>
          <w:p w14:paraId="16908464" w14:textId="77777777" w:rsidR="007F2F2A" w:rsidRDefault="007F2F2A" w:rsidP="007F2F2A">
            <w:pPr>
              <w:pStyle w:val="TableHeading"/>
              <w:keepNext w:val="0"/>
              <w:rPr>
                <w:rStyle w:val="Strong"/>
                <w:b/>
                <w:sz w:val="22"/>
              </w:rPr>
            </w:pPr>
            <w:r w:rsidRPr="00D20C80">
              <w:rPr>
                <w:rStyle w:val="Strong"/>
                <w:b/>
                <w:bCs w:val="0"/>
              </w:rPr>
              <w:t>Fluctuations</w:t>
            </w:r>
          </w:p>
          <w:p w14:paraId="4133BFC1" w14:textId="77777777" w:rsidR="007F2F2A" w:rsidRPr="00D20C80" w:rsidRDefault="007F2F2A" w:rsidP="007F2F2A">
            <w:pPr>
              <w:pStyle w:val="TableText"/>
              <w:rPr>
                <w:rStyle w:val="Strong"/>
                <w:b w:val="0"/>
                <w:bCs w:val="0"/>
              </w:rPr>
            </w:pPr>
          </w:p>
        </w:tc>
        <w:tc>
          <w:tcPr>
            <w:tcW w:w="7319" w:type="dxa"/>
            <w:gridSpan w:val="4"/>
            <w:shd w:val="clear" w:color="auto" w:fill="auto"/>
          </w:tcPr>
          <w:p w14:paraId="109988D6" w14:textId="5ECBE669" w:rsidR="007F2F2A" w:rsidRDefault="007F2F2A" w:rsidP="007F2F2A">
            <w:pPr>
              <w:pStyle w:val="TableText"/>
            </w:pPr>
            <w:r w:rsidRPr="00B5087E">
              <w:t>Not subject to extreme fluctuations in EOO, AOO, number of subpopulations, locations or mature individuals – no parameter was changed by an order of magnitude by the 2019</w:t>
            </w:r>
            <w:r w:rsidR="00E1588F">
              <w:t>-</w:t>
            </w:r>
            <w:r w:rsidRPr="00B5087E">
              <w:t>20</w:t>
            </w:r>
            <w:r w:rsidR="0005555B">
              <w:t>20</w:t>
            </w:r>
            <w:r w:rsidRPr="00B5087E">
              <w:t xml:space="preserve"> </w:t>
            </w:r>
            <w:r w:rsidR="00C23B38">
              <w:t>bush</w:t>
            </w:r>
            <w:r w:rsidRPr="00B5087E">
              <w:t>fire</w:t>
            </w:r>
            <w:r w:rsidR="00C23B38">
              <w:t>s</w:t>
            </w:r>
            <w:r w:rsidRPr="00B5087E">
              <w:t>.</w:t>
            </w:r>
          </w:p>
        </w:tc>
      </w:tr>
      <w:bookmarkEnd w:id="17"/>
    </w:tbl>
    <w:p w14:paraId="1B74A071" w14:textId="77777777" w:rsidR="002B319F" w:rsidRDefault="002B319F" w:rsidP="00D447A7">
      <w:pPr>
        <w:pStyle w:val="Caption"/>
        <w:rPr>
          <w:lang w:eastAsia="ja-JP"/>
        </w:rPr>
      </w:pPr>
    </w:p>
    <w:p w14:paraId="7B847840" w14:textId="1E40150F" w:rsidR="003A06CA" w:rsidRDefault="00C2736A" w:rsidP="00D447A7">
      <w:pPr>
        <w:pStyle w:val="Caption"/>
        <w:rPr>
          <w:lang w:eastAsia="ja-JP"/>
        </w:rPr>
      </w:pPr>
      <w:r>
        <w:rPr>
          <w:lang w:eastAsia="ja-JP"/>
        </w:rPr>
        <w:t xml:space="preserve">Criterion 1 </w:t>
      </w:r>
      <w:r w:rsidR="00933A0D">
        <w:rPr>
          <w:lang w:eastAsia="ja-JP"/>
        </w:rPr>
        <w:t>Population size reduction</w:t>
      </w:r>
    </w:p>
    <w:tbl>
      <w:tblPr>
        <w:tblStyle w:val="TableGrid"/>
        <w:tblW w:w="9975" w:type="dxa"/>
        <w:tblInd w:w="-86" w:type="dxa"/>
        <w:tblLook w:val="04A0" w:firstRow="1" w:lastRow="0" w:firstColumn="1" w:lastColumn="0" w:noHBand="0" w:noVBand="1"/>
      </w:tblPr>
      <w:tblGrid>
        <w:gridCol w:w="3565"/>
        <w:gridCol w:w="2099"/>
        <w:gridCol w:w="513"/>
        <w:gridCol w:w="1134"/>
        <w:gridCol w:w="333"/>
        <w:gridCol w:w="2331"/>
      </w:tblGrid>
      <w:tr w:rsidR="00DD3067" w:rsidRPr="00556843" w14:paraId="1CD5C133" w14:textId="77777777" w:rsidTr="0050535B">
        <w:trPr>
          <w:cantSplit/>
          <w:trHeight w:val="606"/>
        </w:trPr>
        <w:tc>
          <w:tcPr>
            <w:tcW w:w="9975" w:type="dxa"/>
            <w:gridSpan w:val="6"/>
            <w:shd w:val="clear" w:color="auto" w:fill="595959" w:themeFill="text1" w:themeFillTint="A6"/>
            <w:vAlign w:val="center"/>
          </w:tcPr>
          <w:p w14:paraId="240632C0" w14:textId="77777777" w:rsidR="00DD3067" w:rsidRPr="008B78CE" w:rsidRDefault="00936152" w:rsidP="00476948">
            <w:pPr>
              <w:pStyle w:val="TableHeading"/>
              <w:rPr>
                <w:b w:val="0"/>
                <w:bCs/>
                <w:color w:val="FFFFFF" w:themeColor="background1"/>
              </w:rPr>
            </w:pPr>
            <w:r>
              <w:rPr>
                <w:b w:val="0"/>
                <w:bCs/>
                <w:color w:val="FFFFFF" w:themeColor="background1"/>
              </w:rPr>
              <w:t>R</w:t>
            </w:r>
            <w:r w:rsidR="00DD3067" w:rsidRPr="008B78CE">
              <w:rPr>
                <w:b w:val="0"/>
                <w:bCs/>
                <w:color w:val="FFFFFF" w:themeColor="background1"/>
              </w:rPr>
              <w:t>eduction in total numbers (measured over the longer of 10 years or 3 generations) based on any of A1 to A4</w:t>
            </w:r>
          </w:p>
        </w:tc>
      </w:tr>
      <w:tr w:rsidR="00DD3067" w:rsidRPr="00556843" w14:paraId="04FD3ED1" w14:textId="77777777" w:rsidTr="0050535B">
        <w:tblPrEx>
          <w:tblCellMar>
            <w:top w:w="57" w:type="dxa"/>
            <w:left w:w="57" w:type="dxa"/>
            <w:bottom w:w="57" w:type="dxa"/>
            <w:right w:w="85" w:type="dxa"/>
          </w:tblCellMar>
        </w:tblPrEx>
        <w:trPr>
          <w:cantSplit/>
        </w:trPr>
        <w:tc>
          <w:tcPr>
            <w:tcW w:w="3565"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4F618603" w14:textId="77777777" w:rsidR="00DD3067" w:rsidRPr="00556843" w:rsidRDefault="00280857" w:rsidP="00476948">
            <w:pPr>
              <w:keepNext/>
              <w:rPr>
                <w:rFonts w:ascii="Arial" w:hAnsi="Arial" w:cs="Arial"/>
                <w:sz w:val="18"/>
                <w:szCs w:val="18"/>
              </w:rPr>
            </w:pPr>
            <w:r w:rsidRPr="0050535B">
              <w:rPr>
                <w:rFonts w:ascii="Arial" w:hAnsi="Arial" w:cs="Arial"/>
                <w:color w:val="FFFFFF" w:themeColor="background1"/>
                <w:sz w:val="18"/>
                <w:szCs w:val="18"/>
              </w:rPr>
              <w:t>–</w:t>
            </w:r>
          </w:p>
        </w:tc>
        <w:tc>
          <w:tcPr>
            <w:tcW w:w="2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tcPr>
          <w:p w14:paraId="6B5EFBAD" w14:textId="77777777" w:rsidR="00DD3067" w:rsidRPr="00936152" w:rsidRDefault="00DD3067" w:rsidP="00476948">
            <w:pPr>
              <w:pStyle w:val="TableText"/>
              <w:keepNext/>
              <w:rPr>
                <w:rStyle w:val="Strong"/>
              </w:rPr>
            </w:pPr>
            <w:r w:rsidRPr="00936152">
              <w:rPr>
                <w:rStyle w:val="Strong"/>
              </w:rPr>
              <w:t>Critically Endangered</w:t>
            </w:r>
          </w:p>
          <w:p w14:paraId="35EA0CD7" w14:textId="77777777" w:rsidR="00DD3067" w:rsidRPr="00936152" w:rsidRDefault="00DD3067" w:rsidP="00476948">
            <w:pPr>
              <w:pStyle w:val="TableText"/>
              <w:keepNext/>
              <w:rPr>
                <w:rStyle w:val="Strong"/>
              </w:rPr>
            </w:pPr>
            <w:r w:rsidRPr="00936152">
              <w:rPr>
                <w:rStyle w:val="Strong"/>
              </w:rPr>
              <w:t>Very severe reduction</w:t>
            </w:r>
          </w:p>
        </w:tc>
        <w:tc>
          <w:tcPr>
            <w:tcW w:w="198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6600"/>
          </w:tcPr>
          <w:p w14:paraId="6EFB6AA5" w14:textId="77777777" w:rsidR="00DD3067" w:rsidRPr="00936152" w:rsidRDefault="00DD3067" w:rsidP="00476948">
            <w:pPr>
              <w:pStyle w:val="TableText"/>
              <w:keepNext/>
              <w:rPr>
                <w:rStyle w:val="Strong"/>
              </w:rPr>
            </w:pPr>
            <w:r w:rsidRPr="00936152">
              <w:rPr>
                <w:rStyle w:val="Strong"/>
              </w:rPr>
              <w:t>Endangered</w:t>
            </w:r>
          </w:p>
          <w:p w14:paraId="3E373447" w14:textId="77777777" w:rsidR="00DD3067" w:rsidRPr="00936152" w:rsidRDefault="00DD3067" w:rsidP="00476948">
            <w:pPr>
              <w:pStyle w:val="TableText"/>
              <w:keepNext/>
              <w:rPr>
                <w:rStyle w:val="Strong"/>
              </w:rPr>
            </w:pPr>
            <w:r w:rsidRPr="00936152">
              <w:rPr>
                <w:rStyle w:val="Strong"/>
              </w:rPr>
              <w:t>Severe reduction</w:t>
            </w:r>
          </w:p>
        </w:tc>
        <w:tc>
          <w:tcPr>
            <w:tcW w:w="2331"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00"/>
          </w:tcPr>
          <w:p w14:paraId="66DD56D7" w14:textId="77777777" w:rsidR="00DD3067" w:rsidRPr="00936152" w:rsidRDefault="00DD3067" w:rsidP="00476948">
            <w:pPr>
              <w:pStyle w:val="TableText"/>
              <w:keepNext/>
              <w:rPr>
                <w:rStyle w:val="Strong"/>
              </w:rPr>
            </w:pPr>
            <w:r w:rsidRPr="00936152">
              <w:rPr>
                <w:rStyle w:val="Strong"/>
              </w:rPr>
              <w:t>Vulnerable</w:t>
            </w:r>
          </w:p>
          <w:p w14:paraId="54596825" w14:textId="77777777" w:rsidR="00DD3067" w:rsidRPr="00936152" w:rsidRDefault="00DD3067" w:rsidP="00476948">
            <w:pPr>
              <w:pStyle w:val="TableText"/>
              <w:keepNext/>
              <w:rPr>
                <w:rStyle w:val="Strong"/>
              </w:rPr>
            </w:pPr>
            <w:r w:rsidRPr="00936152">
              <w:rPr>
                <w:rStyle w:val="Strong"/>
              </w:rPr>
              <w:t>Substantial reduction</w:t>
            </w:r>
          </w:p>
        </w:tc>
      </w:tr>
      <w:tr w:rsidR="00DD3067" w:rsidRPr="00556843" w14:paraId="28DB6111" w14:textId="77777777" w:rsidTr="0050535B">
        <w:tblPrEx>
          <w:tblCellMar>
            <w:top w:w="57" w:type="dxa"/>
            <w:left w:w="57" w:type="dxa"/>
            <w:bottom w:w="57" w:type="dxa"/>
            <w:right w:w="85" w:type="dxa"/>
          </w:tblCellMar>
        </w:tblPrEx>
        <w:trPr>
          <w:cantSplit/>
        </w:trPr>
        <w:tc>
          <w:tcPr>
            <w:tcW w:w="3565"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BFBFBF" w:themeFill="background1" w:themeFillShade="BF"/>
          </w:tcPr>
          <w:p w14:paraId="025F9692" w14:textId="77777777" w:rsidR="00DD3067" w:rsidRPr="00936152" w:rsidRDefault="00DD3067" w:rsidP="00476948">
            <w:pPr>
              <w:pStyle w:val="TableText"/>
              <w:keepNext/>
              <w:rPr>
                <w:rStyle w:val="Strong"/>
              </w:rPr>
            </w:pPr>
            <w:r w:rsidRPr="00936152">
              <w:rPr>
                <w:rStyle w:val="Strong"/>
              </w:rPr>
              <w:t>A1</w:t>
            </w:r>
          </w:p>
        </w:tc>
        <w:tc>
          <w:tcPr>
            <w:tcW w:w="20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7C80"/>
          </w:tcPr>
          <w:p w14:paraId="28200CD2" w14:textId="77777777" w:rsidR="00DD3067" w:rsidRPr="00556843" w:rsidRDefault="00DD3067" w:rsidP="00476948">
            <w:pPr>
              <w:pStyle w:val="TableText"/>
              <w:keepNext/>
            </w:pPr>
            <w:r w:rsidRPr="00556843">
              <w:t>≥ 90%</w:t>
            </w:r>
          </w:p>
        </w:tc>
        <w:tc>
          <w:tcPr>
            <w:tcW w:w="198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33"/>
          </w:tcPr>
          <w:p w14:paraId="7098AD74" w14:textId="77777777" w:rsidR="00DD3067" w:rsidRPr="00556843" w:rsidRDefault="00DD3067" w:rsidP="00476948">
            <w:pPr>
              <w:pStyle w:val="TableText"/>
              <w:keepNext/>
            </w:pPr>
            <w:r w:rsidRPr="00556843">
              <w:t>≥ 70%</w:t>
            </w:r>
          </w:p>
        </w:tc>
        <w:tc>
          <w:tcPr>
            <w:tcW w:w="2331"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66"/>
          </w:tcPr>
          <w:p w14:paraId="2C4331D4" w14:textId="77777777" w:rsidR="00DD3067" w:rsidRPr="00556843" w:rsidRDefault="00DD3067" w:rsidP="00476948">
            <w:pPr>
              <w:pStyle w:val="TableText"/>
              <w:keepNext/>
            </w:pPr>
            <w:r w:rsidRPr="00556843">
              <w:t>≥ 50%</w:t>
            </w:r>
          </w:p>
        </w:tc>
      </w:tr>
      <w:tr w:rsidR="00DD3067" w:rsidRPr="00556843" w14:paraId="077A7886" w14:textId="77777777" w:rsidTr="0050535B">
        <w:tblPrEx>
          <w:tblCellMar>
            <w:top w:w="57" w:type="dxa"/>
            <w:left w:w="57" w:type="dxa"/>
            <w:bottom w:w="57" w:type="dxa"/>
            <w:right w:w="85" w:type="dxa"/>
          </w:tblCellMar>
        </w:tblPrEx>
        <w:trPr>
          <w:cantSplit/>
        </w:trPr>
        <w:tc>
          <w:tcPr>
            <w:tcW w:w="3565" w:type="dxa"/>
            <w:tcBorders>
              <w:top w:val="single" w:sz="4" w:space="0" w:color="FFFFFF" w:themeColor="background1"/>
              <w:left w:val="single" w:sz="4" w:space="0" w:color="auto"/>
              <w:bottom w:val="nil"/>
              <w:right w:val="single" w:sz="4" w:space="0" w:color="FFFFFF" w:themeColor="background1"/>
            </w:tcBorders>
            <w:shd w:val="clear" w:color="auto" w:fill="BFBFBF" w:themeFill="background1" w:themeFillShade="BF"/>
          </w:tcPr>
          <w:p w14:paraId="032794DB" w14:textId="77777777" w:rsidR="00DD3067" w:rsidRPr="00936152" w:rsidRDefault="00DD3067" w:rsidP="00476948">
            <w:pPr>
              <w:pStyle w:val="TableText"/>
              <w:keepNext/>
              <w:rPr>
                <w:rStyle w:val="Strong"/>
              </w:rPr>
            </w:pPr>
            <w:r w:rsidRPr="00936152">
              <w:rPr>
                <w:rStyle w:val="Strong"/>
              </w:rPr>
              <w:t>A2, A3, A4</w:t>
            </w:r>
          </w:p>
        </w:tc>
        <w:tc>
          <w:tcPr>
            <w:tcW w:w="2099" w:type="dxa"/>
            <w:tcBorders>
              <w:top w:val="single" w:sz="4" w:space="0" w:color="FFFFFF" w:themeColor="background1"/>
              <w:left w:val="single" w:sz="4" w:space="0" w:color="FFFFFF" w:themeColor="background1"/>
              <w:bottom w:val="nil"/>
              <w:right w:val="single" w:sz="4" w:space="0" w:color="FFFFFF" w:themeColor="background1"/>
            </w:tcBorders>
            <w:shd w:val="clear" w:color="auto" w:fill="FF7C80"/>
          </w:tcPr>
          <w:p w14:paraId="20865A92" w14:textId="77777777" w:rsidR="00DD3067" w:rsidRPr="00556843" w:rsidRDefault="00DD3067" w:rsidP="00476948">
            <w:pPr>
              <w:pStyle w:val="TableText"/>
              <w:keepNext/>
            </w:pPr>
            <w:r w:rsidRPr="00556843">
              <w:t>≥ 80%</w:t>
            </w:r>
          </w:p>
        </w:tc>
        <w:tc>
          <w:tcPr>
            <w:tcW w:w="1980" w:type="dxa"/>
            <w:gridSpan w:val="3"/>
            <w:tcBorders>
              <w:top w:val="single" w:sz="4" w:space="0" w:color="FFFFFF" w:themeColor="background1"/>
              <w:left w:val="single" w:sz="4" w:space="0" w:color="FFFFFF" w:themeColor="background1"/>
              <w:bottom w:val="nil"/>
              <w:right w:val="single" w:sz="4" w:space="0" w:color="FFFFFF" w:themeColor="background1"/>
            </w:tcBorders>
            <w:shd w:val="clear" w:color="auto" w:fill="FF9933"/>
          </w:tcPr>
          <w:p w14:paraId="5D4D51AE" w14:textId="77777777" w:rsidR="00DD3067" w:rsidRPr="00556843" w:rsidRDefault="00DD3067" w:rsidP="00476948">
            <w:pPr>
              <w:pStyle w:val="TableText"/>
              <w:keepNext/>
            </w:pPr>
            <w:r w:rsidRPr="00556843">
              <w:t>≥ 50%</w:t>
            </w:r>
          </w:p>
        </w:tc>
        <w:tc>
          <w:tcPr>
            <w:tcW w:w="2331" w:type="dxa"/>
            <w:tcBorders>
              <w:top w:val="single" w:sz="4" w:space="0" w:color="FFFFFF" w:themeColor="background1"/>
              <w:left w:val="single" w:sz="4" w:space="0" w:color="FFFFFF" w:themeColor="background1"/>
              <w:bottom w:val="nil"/>
              <w:right w:val="single" w:sz="4" w:space="0" w:color="auto"/>
            </w:tcBorders>
            <w:shd w:val="clear" w:color="auto" w:fill="FFFF66"/>
          </w:tcPr>
          <w:p w14:paraId="7A436B5B" w14:textId="77777777" w:rsidR="00DD3067" w:rsidRPr="00556843" w:rsidRDefault="00DD3067" w:rsidP="00476948">
            <w:pPr>
              <w:pStyle w:val="TableText"/>
              <w:keepNext/>
            </w:pPr>
            <w:r w:rsidRPr="00556843">
              <w:t>≥ 30%</w:t>
            </w:r>
          </w:p>
        </w:tc>
      </w:tr>
      <w:tr w:rsidR="00266DC5" w:rsidRPr="00556843" w14:paraId="22F9615A" w14:textId="77777777" w:rsidTr="001739A8">
        <w:tblPrEx>
          <w:tblCellMar>
            <w:top w:w="57" w:type="dxa"/>
            <w:left w:w="57" w:type="dxa"/>
            <w:bottom w:w="57" w:type="dxa"/>
            <w:right w:w="85" w:type="dxa"/>
          </w:tblCellMar>
        </w:tblPrEx>
        <w:trPr>
          <w:cantSplit/>
          <w:trHeight w:val="3706"/>
        </w:trPr>
        <w:tc>
          <w:tcPr>
            <w:tcW w:w="6177" w:type="dxa"/>
            <w:gridSpan w:val="3"/>
            <w:tcBorders>
              <w:top w:val="nil"/>
              <w:right w:val="nil"/>
            </w:tcBorders>
          </w:tcPr>
          <w:p w14:paraId="006E66E7" w14:textId="77777777" w:rsidR="00266DC5" w:rsidRPr="00556843" w:rsidRDefault="00266DC5" w:rsidP="000D55BC">
            <w:pPr>
              <w:pStyle w:val="TableText"/>
              <w:keepNext/>
              <w:spacing w:after="200" w:line="276" w:lineRule="auto"/>
              <w:ind w:left="493" w:hanging="493"/>
            </w:pPr>
            <w:r w:rsidRPr="00936152">
              <w:rPr>
                <w:rStyle w:val="Strong"/>
              </w:rPr>
              <w:t>A1</w:t>
            </w:r>
            <w:r w:rsidRPr="00556843">
              <w:tab/>
              <w:t>Population reduction observed, estimated, inferred or suspected in the past and the causes of the reduction are clearly reversible AND understood AND ceased.</w:t>
            </w:r>
          </w:p>
          <w:p w14:paraId="266E6491" w14:textId="77777777" w:rsidR="00266DC5" w:rsidRPr="00556843" w:rsidRDefault="00266DC5" w:rsidP="000D55BC">
            <w:pPr>
              <w:pStyle w:val="TableText"/>
              <w:keepNext/>
              <w:spacing w:after="200" w:line="276" w:lineRule="auto"/>
              <w:ind w:left="493" w:hanging="493"/>
            </w:pPr>
            <w:r w:rsidRPr="00936152">
              <w:rPr>
                <w:rStyle w:val="Strong"/>
              </w:rPr>
              <w:t>A2</w:t>
            </w:r>
            <w:r w:rsidRPr="00556843">
              <w:tab/>
              <w:t>Population reduction observed, estimated, inferred or suspected in the past where the causes of the reduction may not have ceased OR may not be understood OR may not be reversible.</w:t>
            </w:r>
          </w:p>
          <w:p w14:paraId="7414CE70" w14:textId="77777777" w:rsidR="00266DC5" w:rsidRPr="00556843" w:rsidRDefault="00266DC5" w:rsidP="000D55BC">
            <w:pPr>
              <w:pStyle w:val="TableText"/>
              <w:keepNext/>
              <w:spacing w:after="200" w:line="276" w:lineRule="auto"/>
              <w:ind w:left="493" w:hanging="493"/>
            </w:pPr>
            <w:r w:rsidRPr="00936152">
              <w:rPr>
                <w:rStyle w:val="Strong"/>
              </w:rPr>
              <w:t>A3</w:t>
            </w:r>
            <w:r w:rsidRPr="00556843">
              <w:tab/>
              <w:t>Population reduction, projected or suspected to be met in the future (up to a maximum of 100 years) [(</w:t>
            </w:r>
            <w:r w:rsidRPr="00556843">
              <w:rPr>
                <w:i/>
              </w:rPr>
              <w:t>a) cannot be used for A3</w:t>
            </w:r>
            <w:r w:rsidRPr="00556843">
              <w:t>]</w:t>
            </w:r>
          </w:p>
          <w:p w14:paraId="5D409A21" w14:textId="77777777" w:rsidR="00266DC5" w:rsidRPr="00556843" w:rsidRDefault="00266DC5" w:rsidP="000D55BC">
            <w:pPr>
              <w:pStyle w:val="TableText"/>
              <w:keepNext/>
              <w:spacing w:after="200" w:line="276" w:lineRule="auto"/>
              <w:ind w:left="493" w:hanging="493"/>
            </w:pPr>
            <w:r w:rsidRPr="00936152">
              <w:rPr>
                <w:rStyle w:val="Strong"/>
              </w:rPr>
              <w:t>A4</w:t>
            </w:r>
            <w:r w:rsidRPr="00556843">
              <w:tab/>
              <w:t>An observed, estimated, inferred, projected or suspected population reduction where the time period must include both the past and the future (up to a max. of 100 years in future), and where the causes of reduction may not have ceased OR may not be understood OR may not be reversible.</w:t>
            </w:r>
          </w:p>
        </w:tc>
        <w:tc>
          <w:tcPr>
            <w:tcW w:w="1134" w:type="dxa"/>
            <w:tcBorders>
              <w:top w:val="nil"/>
              <w:left w:val="nil"/>
              <w:right w:val="nil"/>
            </w:tcBorders>
            <w:vAlign w:val="center"/>
          </w:tcPr>
          <w:p w14:paraId="1265DAC1" w14:textId="77777777" w:rsidR="00EC2908" w:rsidRPr="00556843" w:rsidRDefault="00EC2908" w:rsidP="006C7342">
            <w:pPr>
              <w:pStyle w:val="TableText"/>
              <w:spacing w:before="1800"/>
              <w:ind w:left="165"/>
            </w:pPr>
            <w:r w:rsidRPr="00556843">
              <w:rPr>
                <w:rFonts w:ascii="Arial" w:hAnsi="Arial" w:cs="Arial"/>
                <w:noProof/>
                <w:szCs w:val="18"/>
                <w:lang w:eastAsia="en-AU"/>
              </w:rPr>
              <mc:AlternateContent>
                <mc:Choice Requires="wps">
                  <w:drawing>
                    <wp:anchor distT="0" distB="0" distL="114300" distR="114300" simplePos="0" relativeHeight="251658240" behindDoc="0" locked="0" layoutInCell="1" allowOverlap="1" wp14:anchorId="5D78865C" wp14:editId="73C7729A">
                      <wp:simplePos x="0" y="0"/>
                      <wp:positionH relativeFrom="column">
                        <wp:posOffset>-207010</wp:posOffset>
                      </wp:positionH>
                      <wp:positionV relativeFrom="paragraph">
                        <wp:posOffset>19050</wp:posOffset>
                      </wp:positionV>
                      <wp:extent cx="295275" cy="2447925"/>
                      <wp:effectExtent l="0" t="0" r="28575" b="2857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2447925"/>
                              </a:xfrm>
                              <a:prstGeom prst="rightBrace">
                                <a:avLst>
                                  <a:gd name="adj1" fmla="val 333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54AE3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 o:spid="_x0000_s1026" type="#_x0000_t88" style="position:absolute;margin-left:-16.3pt;margin-top:1.5pt;width:23.25pt;height:192.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" adj="868"/>
                  </w:pict>
                </mc:Fallback>
              </mc:AlternateContent>
            </w:r>
            <w:r w:rsidR="00266DC5">
              <w:t>B</w:t>
            </w:r>
            <w:r w:rsidR="00266DC5" w:rsidRPr="00CE7C59">
              <w:t>ased on any of the following</w:t>
            </w:r>
          </w:p>
        </w:tc>
        <w:tc>
          <w:tcPr>
            <w:tcW w:w="2664" w:type="dxa"/>
            <w:gridSpan w:val="2"/>
            <w:tcBorders>
              <w:top w:val="nil"/>
              <w:left w:val="nil"/>
            </w:tcBorders>
          </w:tcPr>
          <w:p w14:paraId="6885CDC4" w14:textId="77777777" w:rsidR="00266DC5" w:rsidRPr="00556843" w:rsidRDefault="00266DC5" w:rsidP="000D55BC">
            <w:pPr>
              <w:pStyle w:val="TableText"/>
              <w:ind w:left="312" w:hanging="312"/>
            </w:pPr>
            <w:r w:rsidRPr="00556843">
              <w:t>(a)</w:t>
            </w:r>
            <w:r w:rsidRPr="00556843">
              <w:tab/>
              <w:t>direct observation [</w:t>
            </w:r>
            <w:r w:rsidRPr="00266DC5">
              <w:t>except A3</w:t>
            </w:r>
            <w:r w:rsidRPr="00556843">
              <w:t>]</w:t>
            </w:r>
          </w:p>
          <w:p w14:paraId="7033C61F" w14:textId="77777777" w:rsidR="00266DC5" w:rsidRDefault="00266DC5" w:rsidP="000D55BC">
            <w:pPr>
              <w:pStyle w:val="TableText"/>
              <w:ind w:left="312" w:hanging="312"/>
            </w:pPr>
            <w:r w:rsidRPr="00556843">
              <w:t>(b)</w:t>
            </w:r>
            <w:r w:rsidRPr="00556843">
              <w:tab/>
              <w:t>an index of abundance appropriate to the taxon</w:t>
            </w:r>
          </w:p>
          <w:p w14:paraId="0D447F03" w14:textId="77777777" w:rsidR="00266DC5" w:rsidRPr="00556843" w:rsidRDefault="00266DC5" w:rsidP="000D55BC">
            <w:pPr>
              <w:pStyle w:val="TableText"/>
              <w:ind w:left="312" w:hanging="312"/>
            </w:pPr>
            <w:r w:rsidRPr="00556843">
              <w:t>(c)</w:t>
            </w:r>
            <w:r w:rsidRPr="00556843">
              <w:tab/>
              <w:t>a decline in area of occupancy, extent of occurrence and/or quality of habitat</w:t>
            </w:r>
          </w:p>
          <w:p w14:paraId="17C9515C" w14:textId="77777777" w:rsidR="00266DC5" w:rsidRPr="00556843" w:rsidRDefault="00266DC5" w:rsidP="000D55BC">
            <w:pPr>
              <w:pStyle w:val="TableText"/>
              <w:ind w:left="312" w:hanging="312"/>
            </w:pPr>
            <w:r w:rsidRPr="00556843">
              <w:t>(d)</w:t>
            </w:r>
            <w:r w:rsidRPr="00556843">
              <w:tab/>
              <w:t>actual or potential levels of exploitation</w:t>
            </w:r>
          </w:p>
          <w:p w14:paraId="214303E6" w14:textId="77777777" w:rsidR="00266DC5" w:rsidRPr="00556843" w:rsidRDefault="00266DC5" w:rsidP="000D55BC">
            <w:pPr>
              <w:pStyle w:val="TableText"/>
              <w:ind w:left="312" w:hanging="312"/>
            </w:pPr>
            <w:r w:rsidRPr="00556843">
              <w:t>(e)</w:t>
            </w:r>
            <w:r w:rsidRPr="00556843">
              <w:tab/>
              <w:t>the effects of introduced taxa, hybridization, pathogens, pollutants, competitors or parasites</w:t>
            </w:r>
          </w:p>
        </w:tc>
      </w:tr>
    </w:tbl>
    <w:p w14:paraId="54188885" w14:textId="77777777" w:rsidR="000F3D21" w:rsidRDefault="00C2736A" w:rsidP="00B52E90">
      <w:pPr>
        <w:pStyle w:val="Heading3"/>
        <w:rPr>
          <w:lang w:eastAsia="ja-JP"/>
        </w:rPr>
      </w:pPr>
      <w:r>
        <w:rPr>
          <w:lang w:eastAsia="ja-JP"/>
        </w:rPr>
        <w:t>Criterion 1 e</w:t>
      </w:r>
      <w:r w:rsidR="000F3D21">
        <w:rPr>
          <w:lang w:eastAsia="ja-JP"/>
        </w:rPr>
        <w:t>vidence</w:t>
      </w:r>
    </w:p>
    <w:p w14:paraId="02A755A8" w14:textId="77777777" w:rsidR="00173C9B" w:rsidRDefault="00173C9B" w:rsidP="00173C9B">
      <w:pPr>
        <w:rPr>
          <w:lang w:eastAsia="ja-JP"/>
        </w:rPr>
      </w:pPr>
      <w:r w:rsidRPr="009D24AE">
        <w:rPr>
          <w:b/>
          <w:bCs/>
          <w:lang w:eastAsia="ja-JP"/>
        </w:rPr>
        <w:t>Insufficient data to determine eligibility</w:t>
      </w:r>
      <w:r>
        <w:rPr>
          <w:lang w:eastAsia="ja-JP"/>
        </w:rPr>
        <w:t xml:space="preserve"> </w:t>
      </w:r>
    </w:p>
    <w:p w14:paraId="1FD6796D" w14:textId="6FBAA086" w:rsidR="00CF2B89" w:rsidRDefault="00CF2B89" w:rsidP="003558BA">
      <w:r>
        <w:t xml:space="preserve">The </w:t>
      </w:r>
      <w:r w:rsidR="00F163D2">
        <w:t>subspecies</w:t>
      </w:r>
      <w:r>
        <w:t xml:space="preserve">’ generation length is unknown. However, based on the generation length of other lignotuberous </w:t>
      </w:r>
      <w:r w:rsidRPr="37859AD5">
        <w:rPr>
          <w:i/>
          <w:iCs/>
        </w:rPr>
        <w:t xml:space="preserve">Eucalyptus </w:t>
      </w:r>
      <w:r w:rsidR="00F163D2">
        <w:t>species</w:t>
      </w:r>
      <w:r>
        <w:t xml:space="preserve">, for example </w:t>
      </w:r>
      <w:r w:rsidR="009627E5">
        <w:t>b</w:t>
      </w:r>
      <w:r>
        <w:t xml:space="preserve">rumby </w:t>
      </w:r>
      <w:r w:rsidR="009627E5">
        <w:t>s</w:t>
      </w:r>
      <w:r>
        <w:t>allee (DEL</w:t>
      </w:r>
      <w:r w:rsidR="00D05AF7">
        <w:t>W</w:t>
      </w:r>
      <w:r>
        <w:t>P 2021)</w:t>
      </w:r>
      <w:r w:rsidR="00A20EA3">
        <w:t>,</w:t>
      </w:r>
      <w:r>
        <w:t xml:space="preserve"> the generation length is estimated to be 100 years. </w:t>
      </w:r>
      <w:r w:rsidR="00A865EC">
        <w:t>Therefore,</w:t>
      </w:r>
      <w:r>
        <w:t xml:space="preserve"> three generations represents 300 years for the purposes of this criterion. </w:t>
      </w:r>
    </w:p>
    <w:p w14:paraId="2D6276CC" w14:textId="12C93E1B" w:rsidR="00E444C7" w:rsidRDefault="00D97B0A" w:rsidP="003558BA">
      <w:r>
        <w:t xml:space="preserve">The number of mature individuals </w:t>
      </w:r>
      <w:r w:rsidR="00676F3E">
        <w:t xml:space="preserve">of </w:t>
      </w:r>
      <w:r w:rsidR="00C96ADC" w:rsidRPr="37859AD5">
        <w:rPr>
          <w:noProof/>
        </w:rPr>
        <w:t>Banyabba shiny-barked gum</w:t>
      </w:r>
      <w:r w:rsidR="00676F3E" w:rsidRPr="37859AD5">
        <w:rPr>
          <w:noProof/>
        </w:rPr>
        <w:t xml:space="preserve"> </w:t>
      </w:r>
      <w:r>
        <w:t xml:space="preserve">was estimated to be </w:t>
      </w:r>
      <w:r w:rsidR="00100B47">
        <w:t>262</w:t>
      </w:r>
      <w:r>
        <w:t xml:space="preserve"> prior to the 2019-2020 fires and </w:t>
      </w:r>
      <w:r w:rsidR="00100B47">
        <w:t>226</w:t>
      </w:r>
      <w:r>
        <w:t xml:space="preserve"> </w:t>
      </w:r>
      <w:r w:rsidR="007F77CB">
        <w:t>in June 2020</w:t>
      </w:r>
      <w:r w:rsidR="00E444C7">
        <w:t xml:space="preserve">, </w:t>
      </w:r>
      <w:r w:rsidR="007F77CB">
        <w:t>18 months after the fires</w:t>
      </w:r>
      <w:r>
        <w:t xml:space="preserve">. </w:t>
      </w:r>
      <w:r w:rsidR="00CF4976">
        <w:t xml:space="preserve">However, a number of individuals </w:t>
      </w:r>
      <w:r w:rsidR="00E444C7">
        <w:t xml:space="preserve">(fully or partially consumed by fire) </w:t>
      </w:r>
      <w:r w:rsidR="00CF4976">
        <w:t xml:space="preserve">have been observed resprouting from lignotubers and </w:t>
      </w:r>
      <w:r w:rsidR="00E444C7">
        <w:t xml:space="preserve">roots. Some </w:t>
      </w:r>
      <w:r w:rsidR="004417DD">
        <w:t>individuals</w:t>
      </w:r>
      <w:r w:rsidR="00E444C7">
        <w:t xml:space="preserve"> have also been observed resprouting from epicormic growth following the fires</w:t>
      </w:r>
      <w:r w:rsidR="007777A0">
        <w:t xml:space="preserve">. </w:t>
      </w:r>
      <w:r w:rsidR="76279D97">
        <w:t xml:space="preserve">This growth will need a substantial fire-free period to positively contribute to </w:t>
      </w:r>
      <w:r w:rsidR="76ABCFB9">
        <w:t xml:space="preserve">the </w:t>
      </w:r>
      <w:r w:rsidR="76279D97">
        <w:t>resistance of individuals</w:t>
      </w:r>
      <w:r w:rsidR="5EF6518B">
        <w:t xml:space="preserve"> to future fires</w:t>
      </w:r>
      <w:r w:rsidR="76279D97">
        <w:t xml:space="preserve">. </w:t>
      </w:r>
    </w:p>
    <w:p w14:paraId="139BC9E4" w14:textId="234675C6" w:rsidR="00B8218C" w:rsidRDefault="0034284B" w:rsidP="00D65E55">
      <w:r w:rsidRPr="0034284B">
        <w:t xml:space="preserve">The Sportsman Creek </w:t>
      </w:r>
      <w:r w:rsidR="00676F3E">
        <w:t>Trail</w:t>
      </w:r>
      <w:r w:rsidR="00D65E55">
        <w:t xml:space="preserve"> </w:t>
      </w:r>
      <w:r w:rsidRPr="0034284B">
        <w:t xml:space="preserve">subpopulation was burnt in 2013 and again six years later in 2019. Epicormic growth and shoots which had developed following the 2013 fire were destroyed by fire in 2019-2020 before they could reach maturity </w:t>
      </w:r>
      <w:r w:rsidR="00A75915">
        <w:t xml:space="preserve">and </w:t>
      </w:r>
      <w:r w:rsidR="00C472E2">
        <w:t>hadn’t resprouted by August 2020</w:t>
      </w:r>
      <w:r w:rsidR="00C472E2" w:rsidRPr="0034284B">
        <w:t xml:space="preserve"> </w:t>
      </w:r>
      <w:r w:rsidRPr="0034284B">
        <w:t xml:space="preserve">(C. Blackmore, pers comm. 6 August 2021). </w:t>
      </w:r>
      <w:r w:rsidR="0052650E">
        <w:t xml:space="preserve">The deaths of 13 mature plants were </w:t>
      </w:r>
      <w:r w:rsidR="00C73E9C">
        <w:t xml:space="preserve">also </w:t>
      </w:r>
      <w:r w:rsidR="00D65E55">
        <w:t xml:space="preserve">recorded at </w:t>
      </w:r>
      <w:r w:rsidR="00A865EC">
        <w:t>Sportsman</w:t>
      </w:r>
      <w:r w:rsidR="00D65E55">
        <w:t xml:space="preserve"> Creek Trail following the 2019-20</w:t>
      </w:r>
      <w:r w:rsidR="00C73E9C">
        <w:t>20</w:t>
      </w:r>
      <w:r w:rsidR="00D65E55">
        <w:t xml:space="preserve"> fires and no recruitment was observed from seeds (see Table 1). This represents a 7% </w:t>
      </w:r>
      <w:r w:rsidR="00A865EC">
        <w:t>reduction</w:t>
      </w:r>
      <w:r w:rsidR="00D65E55">
        <w:t xml:space="preserve"> in the number of mature individuals across the </w:t>
      </w:r>
      <w:r w:rsidR="00F163D2">
        <w:t>subspecies</w:t>
      </w:r>
      <w:r w:rsidR="003A5770">
        <w:t xml:space="preserve">’ </w:t>
      </w:r>
      <w:r w:rsidR="00D65E55">
        <w:t xml:space="preserve">total </w:t>
      </w:r>
      <w:r w:rsidR="00420827">
        <w:t>population.</w:t>
      </w:r>
      <w:r w:rsidR="00917A80">
        <w:t xml:space="preserve"> </w:t>
      </w:r>
      <w:r w:rsidR="00411856">
        <w:t>Given that the cumulative effects of multiples fires in a short period of time can cause substantial mortality of adult</w:t>
      </w:r>
      <w:r w:rsidR="003A5254">
        <w:t xml:space="preserve"> resprouting</w:t>
      </w:r>
      <w:r w:rsidR="00411856">
        <w:t xml:space="preserve"> </w:t>
      </w:r>
      <w:r w:rsidR="00411856" w:rsidRPr="00D332B2">
        <w:rPr>
          <w:i/>
          <w:iCs/>
        </w:rPr>
        <w:t>Eucalyptus</w:t>
      </w:r>
      <w:r w:rsidR="00411856">
        <w:t xml:space="preserve"> </w:t>
      </w:r>
      <w:r w:rsidR="00F163D2">
        <w:t>species</w:t>
      </w:r>
      <w:r w:rsidR="00411856">
        <w:t xml:space="preserve"> (Fairman et al. 2017), this </w:t>
      </w:r>
      <w:r w:rsidR="000533AF">
        <w:t xml:space="preserve">could be attributable to an </w:t>
      </w:r>
      <w:r w:rsidR="00411856">
        <w:t xml:space="preserve">ongoing decline, rather than a natural post-fire fluctuation. </w:t>
      </w:r>
    </w:p>
    <w:p w14:paraId="197669B3" w14:textId="2AE3073C" w:rsidR="003920E3" w:rsidRDefault="00C73E9C" w:rsidP="003920E3">
      <w:r w:rsidRPr="37859AD5">
        <w:rPr>
          <w:lang w:eastAsia="ja-JP"/>
        </w:rPr>
        <w:t xml:space="preserve">The north coast of NSW is expected to undergo an increase in average </w:t>
      </w:r>
      <w:r w:rsidR="08D29AD7" w:rsidRPr="37859AD5">
        <w:rPr>
          <w:lang w:eastAsia="ja-JP"/>
        </w:rPr>
        <w:t xml:space="preserve">and severe </w:t>
      </w:r>
      <w:r w:rsidRPr="37859AD5">
        <w:rPr>
          <w:lang w:eastAsia="ja-JP"/>
        </w:rPr>
        <w:t xml:space="preserve">Forest Fire Danger Index values, which are used as an indicator of fire risk. These increases are projected for summer and spring, which represent peak fire risk season (DPIE </w:t>
      </w:r>
      <w:r w:rsidR="002E7545" w:rsidRPr="37859AD5">
        <w:rPr>
          <w:lang w:eastAsia="ja-JP"/>
        </w:rPr>
        <w:t>2014a</w:t>
      </w:r>
      <w:r w:rsidRPr="37859AD5">
        <w:rPr>
          <w:lang w:eastAsia="ja-JP"/>
        </w:rPr>
        <w:t xml:space="preserve">). These changes to fire conditions will likely increase the probability of frequent and high severity bushfires impacting the </w:t>
      </w:r>
      <w:r>
        <w:t>Banyabba shiny-barked gum</w:t>
      </w:r>
      <w:r w:rsidRPr="37859AD5">
        <w:rPr>
          <w:lang w:eastAsia="ja-JP"/>
        </w:rPr>
        <w:t xml:space="preserve"> into the future.</w:t>
      </w:r>
      <w:r w:rsidR="006E2C2B" w:rsidRPr="37859AD5">
        <w:rPr>
          <w:lang w:eastAsia="ja-JP"/>
        </w:rPr>
        <w:t xml:space="preserve"> The </w:t>
      </w:r>
      <w:r w:rsidR="00F163D2" w:rsidRPr="37859AD5">
        <w:rPr>
          <w:lang w:eastAsia="ja-JP"/>
        </w:rPr>
        <w:t>subspecies</w:t>
      </w:r>
      <w:r w:rsidR="00F93B78">
        <w:rPr>
          <w:lang w:eastAsia="ja-JP"/>
        </w:rPr>
        <w:t>’</w:t>
      </w:r>
      <w:r w:rsidR="006E2C2B" w:rsidRPr="37859AD5">
        <w:rPr>
          <w:lang w:eastAsia="ja-JP"/>
        </w:rPr>
        <w:t xml:space="preserve"> tolerable fire interval is likely to be </w:t>
      </w:r>
      <w:r w:rsidR="4110E9A4" w:rsidRPr="37859AD5">
        <w:rPr>
          <w:lang w:eastAsia="ja-JP"/>
        </w:rPr>
        <w:t>similar to other woody species (</w:t>
      </w:r>
      <w:r w:rsidR="006E2C2B" w:rsidRPr="37859AD5">
        <w:rPr>
          <w:lang w:eastAsia="ja-JP"/>
        </w:rPr>
        <w:t>15–25 years</w:t>
      </w:r>
      <w:r w:rsidR="6A1976C6" w:rsidRPr="37859AD5">
        <w:rPr>
          <w:lang w:eastAsia="ja-JP"/>
        </w:rPr>
        <w:t>)</w:t>
      </w:r>
      <w:r w:rsidR="00E55FEF">
        <w:rPr>
          <w:lang w:eastAsia="ja-JP"/>
        </w:rPr>
        <w:t xml:space="preserve"> </w:t>
      </w:r>
      <w:r w:rsidR="581B9BDC" w:rsidRPr="37859AD5">
        <w:rPr>
          <w:lang w:eastAsia="ja-JP"/>
        </w:rPr>
        <w:t xml:space="preserve">(Keith </w:t>
      </w:r>
      <w:r w:rsidR="2CD99F80" w:rsidRPr="37859AD5">
        <w:rPr>
          <w:lang w:eastAsia="ja-JP"/>
        </w:rPr>
        <w:t>1996)</w:t>
      </w:r>
      <w:r w:rsidR="367C39A4" w:rsidRPr="37859AD5">
        <w:rPr>
          <w:lang w:eastAsia="ja-JP"/>
        </w:rPr>
        <w:t>.</w:t>
      </w:r>
      <w:r w:rsidRPr="37859AD5">
        <w:rPr>
          <w:lang w:eastAsia="ja-JP"/>
        </w:rPr>
        <w:t xml:space="preserve"> </w:t>
      </w:r>
      <w:r w:rsidR="00D332B2">
        <w:t xml:space="preserve">If future fires burn regrowth and juveniles before they can reach </w:t>
      </w:r>
      <w:r w:rsidR="00E55FEF">
        <w:t xml:space="preserve">reproductive </w:t>
      </w:r>
      <w:r w:rsidR="00D332B2">
        <w:t xml:space="preserve">maturity, </w:t>
      </w:r>
      <w:r w:rsidR="00E10102">
        <w:t xml:space="preserve">as has already occurred at the Sportsman Creek Trail subpopulation, </w:t>
      </w:r>
      <w:r w:rsidR="00D332B2">
        <w:t>this is likely to cause a decline in the number of mature individuals</w:t>
      </w:r>
      <w:r w:rsidR="00EC2290">
        <w:t xml:space="preserve"> through lack of recruitment and mortality of adults. </w:t>
      </w:r>
      <w:r w:rsidR="00C472E2">
        <w:t xml:space="preserve">However, there </w:t>
      </w:r>
      <w:r w:rsidR="006244C1">
        <w:t>are</w:t>
      </w:r>
      <w:r w:rsidR="00C472E2">
        <w:t xml:space="preserve"> a lack of data available to determine the rate of this decline</w:t>
      </w:r>
      <w:r w:rsidR="000F22E9">
        <w:t xml:space="preserve"> under future fire regimes</w:t>
      </w:r>
      <w:r w:rsidR="00C472E2">
        <w:t xml:space="preserve">. </w:t>
      </w:r>
    </w:p>
    <w:p w14:paraId="3D22443E" w14:textId="70A158C6" w:rsidR="000A5CE2" w:rsidRPr="000A5CE2" w:rsidRDefault="000A5CE2" w:rsidP="003558BA">
      <w:pPr>
        <w:rPr>
          <w:i/>
          <w:iCs/>
        </w:rPr>
      </w:pPr>
      <w:r w:rsidRPr="000A5CE2">
        <w:rPr>
          <w:i/>
          <w:iCs/>
        </w:rPr>
        <w:t>Conclusion</w:t>
      </w:r>
    </w:p>
    <w:p w14:paraId="311DF784" w14:textId="4F53264E" w:rsidR="006550AF" w:rsidRDefault="006550AF" w:rsidP="003558BA">
      <w:pPr>
        <w:rPr>
          <w:noProof/>
        </w:rPr>
      </w:pPr>
      <w:r>
        <w:t xml:space="preserve">While the </w:t>
      </w:r>
      <w:r w:rsidR="00C96ADC" w:rsidRPr="37859AD5">
        <w:rPr>
          <w:noProof/>
        </w:rPr>
        <w:t>Banyabba shiny-barked gum</w:t>
      </w:r>
      <w:r w:rsidRPr="37859AD5">
        <w:rPr>
          <w:noProof/>
        </w:rPr>
        <w:t xml:space="preserve"> </w:t>
      </w:r>
      <w:r w:rsidR="00411856" w:rsidRPr="37859AD5">
        <w:rPr>
          <w:noProof/>
        </w:rPr>
        <w:t xml:space="preserve">has </w:t>
      </w:r>
      <w:r w:rsidR="00912374" w:rsidRPr="37859AD5">
        <w:rPr>
          <w:noProof/>
        </w:rPr>
        <w:t xml:space="preserve">undergone a reduction in population size </w:t>
      </w:r>
      <w:r w:rsidR="00411856" w:rsidRPr="37859AD5">
        <w:rPr>
          <w:noProof/>
        </w:rPr>
        <w:t xml:space="preserve">of </w:t>
      </w:r>
      <w:r w:rsidR="00E55FEF">
        <w:rPr>
          <w:noProof/>
        </w:rPr>
        <w:br/>
      </w:r>
      <w:r w:rsidR="00411856" w:rsidRPr="37859AD5">
        <w:rPr>
          <w:noProof/>
        </w:rPr>
        <w:t>7</w:t>
      </w:r>
      <w:r w:rsidR="006244C1" w:rsidRPr="37859AD5">
        <w:rPr>
          <w:noProof/>
        </w:rPr>
        <w:t xml:space="preserve"> </w:t>
      </w:r>
      <w:r w:rsidR="00E55FEF">
        <w:rPr>
          <w:noProof/>
        </w:rPr>
        <w:t>percent</w:t>
      </w:r>
      <w:r w:rsidR="66206C4F" w:rsidRPr="37859AD5">
        <w:rPr>
          <w:noProof/>
        </w:rPr>
        <w:t xml:space="preserve"> </w:t>
      </w:r>
      <w:r w:rsidR="001F3B78" w:rsidRPr="37859AD5">
        <w:rPr>
          <w:noProof/>
        </w:rPr>
        <w:t>following the 2019-2020 bushfiers</w:t>
      </w:r>
      <w:r w:rsidR="00411856" w:rsidRPr="37859AD5">
        <w:rPr>
          <w:noProof/>
        </w:rPr>
        <w:t xml:space="preserve">, this is below the </w:t>
      </w:r>
      <w:r w:rsidR="007F404F" w:rsidRPr="37859AD5">
        <w:rPr>
          <w:noProof/>
        </w:rPr>
        <w:t>30</w:t>
      </w:r>
      <w:r w:rsidR="006244C1" w:rsidRPr="37859AD5">
        <w:rPr>
          <w:noProof/>
        </w:rPr>
        <w:t xml:space="preserve"> percent </w:t>
      </w:r>
      <w:r w:rsidR="00411856" w:rsidRPr="37859AD5">
        <w:rPr>
          <w:noProof/>
        </w:rPr>
        <w:t xml:space="preserve">threshold for </w:t>
      </w:r>
      <w:r w:rsidR="00095FBC" w:rsidRPr="37859AD5">
        <w:rPr>
          <w:noProof/>
        </w:rPr>
        <w:t>listing as Vulner</w:t>
      </w:r>
      <w:r w:rsidR="00F93B78">
        <w:rPr>
          <w:noProof/>
        </w:rPr>
        <w:t>a</w:t>
      </w:r>
      <w:r w:rsidR="00095FBC" w:rsidRPr="37859AD5">
        <w:rPr>
          <w:noProof/>
        </w:rPr>
        <w:t>ble under this Criterio</w:t>
      </w:r>
      <w:r w:rsidR="007F404F" w:rsidRPr="37859AD5">
        <w:rPr>
          <w:noProof/>
        </w:rPr>
        <w:t>n</w:t>
      </w:r>
      <w:r w:rsidR="00411856" w:rsidRPr="37859AD5">
        <w:rPr>
          <w:noProof/>
        </w:rPr>
        <w:t xml:space="preserve">. The </w:t>
      </w:r>
      <w:r w:rsidR="00F163D2" w:rsidRPr="37859AD5">
        <w:rPr>
          <w:noProof/>
        </w:rPr>
        <w:t>subspecies</w:t>
      </w:r>
      <w:r w:rsidR="00411856" w:rsidRPr="37859AD5">
        <w:rPr>
          <w:noProof/>
        </w:rPr>
        <w:t xml:space="preserve"> </w:t>
      </w:r>
      <w:r w:rsidR="007F404F" w:rsidRPr="37859AD5">
        <w:rPr>
          <w:noProof/>
        </w:rPr>
        <w:t xml:space="preserve">is likely to </w:t>
      </w:r>
      <w:r w:rsidR="00917A80" w:rsidRPr="37859AD5">
        <w:rPr>
          <w:noProof/>
        </w:rPr>
        <w:t xml:space="preserve">undergo decline in future </w:t>
      </w:r>
      <w:r w:rsidRPr="37859AD5">
        <w:rPr>
          <w:noProof/>
        </w:rPr>
        <w:t>as a result of increasing fire frequency and intensit</w:t>
      </w:r>
      <w:r w:rsidR="001A47B1" w:rsidRPr="37859AD5">
        <w:rPr>
          <w:noProof/>
        </w:rPr>
        <w:t>y</w:t>
      </w:r>
      <w:r w:rsidR="00B713DF" w:rsidRPr="37859AD5">
        <w:rPr>
          <w:noProof/>
        </w:rPr>
        <w:t>. However</w:t>
      </w:r>
      <w:r w:rsidR="009D7DFB">
        <w:t xml:space="preserve">, there is insufficient evidence (e.g. modelling) at the time of this assessment to provide an estimate of projected </w:t>
      </w:r>
      <w:r w:rsidR="00B713DF">
        <w:t>decline</w:t>
      </w:r>
      <w:r w:rsidR="009D7DFB">
        <w:t xml:space="preserve"> in the </w:t>
      </w:r>
      <w:r w:rsidR="009D7DFB" w:rsidRPr="37859AD5">
        <w:rPr>
          <w:noProof/>
        </w:rPr>
        <w:t>Banyabba shiny-barked gum</w:t>
      </w:r>
      <w:r w:rsidR="009D7DFB">
        <w:t xml:space="preserve"> under future fire regimes. </w:t>
      </w:r>
      <w:r w:rsidR="00931BC0" w:rsidRPr="37859AD5">
        <w:rPr>
          <w:lang w:eastAsia="ja-JP"/>
        </w:rPr>
        <w:t>T</w:t>
      </w:r>
      <w:r w:rsidR="0059128E" w:rsidRPr="37859AD5">
        <w:rPr>
          <w:lang w:eastAsia="ja-JP"/>
        </w:rPr>
        <w:t xml:space="preserve">he purpose of this consultation document is to elicit additional information to better understand the </w:t>
      </w:r>
      <w:r w:rsidR="00F163D2" w:rsidRPr="37859AD5">
        <w:rPr>
          <w:lang w:eastAsia="ja-JP"/>
        </w:rPr>
        <w:t>subspecies</w:t>
      </w:r>
      <w:r w:rsidR="0059128E" w:rsidRPr="37859AD5">
        <w:rPr>
          <w:lang w:eastAsia="ja-JP"/>
        </w:rPr>
        <w:t>’ status. This conclusion should therefore be considered to be tentative at this stage, as it may be changed as a result of responses to this consultation process.</w:t>
      </w:r>
    </w:p>
    <w:p w14:paraId="1C666E67" w14:textId="77777777" w:rsidR="00B6264B" w:rsidRDefault="00B6264B" w:rsidP="00B6264B">
      <w:pPr>
        <w:pStyle w:val="Caption"/>
        <w:rPr>
          <w:lang w:eastAsia="ja-JP"/>
        </w:rPr>
      </w:pPr>
      <w:r>
        <w:rPr>
          <w:lang w:eastAsia="ja-JP"/>
        </w:rPr>
        <w:t xml:space="preserve">Criterion 2 </w:t>
      </w:r>
      <w:r w:rsidRPr="00B6264B">
        <w:rPr>
          <w:lang w:eastAsia="ja-JP"/>
        </w:rPr>
        <w:t>Geographic distribution as indicators for either extent of occurrence AND/OR area of occupancy</w:t>
      </w:r>
    </w:p>
    <w:tbl>
      <w:tblPr>
        <w:tblStyle w:val="TableGrid"/>
        <w:tblW w:w="0" w:type="auto"/>
        <w:tblInd w:w="-34" w:type="dxa"/>
        <w:tblCellMar>
          <w:top w:w="57" w:type="dxa"/>
          <w:bottom w:w="57" w:type="dxa"/>
        </w:tblCellMar>
        <w:tblLook w:val="04A0" w:firstRow="1" w:lastRow="0" w:firstColumn="1" w:lastColumn="0" w:noHBand="0" w:noVBand="1"/>
      </w:tblPr>
      <w:tblGrid>
        <w:gridCol w:w="3375"/>
        <w:gridCol w:w="1956"/>
        <w:gridCol w:w="1857"/>
        <w:gridCol w:w="1906"/>
      </w:tblGrid>
      <w:tr w:rsidR="00B6264B" w:rsidRPr="00556843" w14:paraId="230C8D37" w14:textId="77777777" w:rsidTr="00B6264B">
        <w:trPr>
          <w:trHeight w:val="350"/>
        </w:trPr>
        <w:tc>
          <w:tcPr>
            <w:tcW w:w="10738" w:type="dxa"/>
            <w:gridSpan w:val="4"/>
            <w:tcBorders>
              <w:bottom w:val="nil"/>
            </w:tcBorders>
            <w:shd w:val="clear" w:color="auto" w:fill="595959" w:themeFill="text1" w:themeFillTint="A6"/>
            <w:vAlign w:val="center"/>
          </w:tcPr>
          <w:p w14:paraId="20A63358" w14:textId="77777777" w:rsidR="00B6264B" w:rsidRPr="00556843" w:rsidRDefault="00B6264B" w:rsidP="000E630E">
            <w:pPr>
              <w:keepNext/>
              <w:tabs>
                <w:tab w:val="left" w:pos="284"/>
              </w:tabs>
              <w:ind w:left="1452" w:hanging="1452"/>
              <w:rPr>
                <w:rFonts w:ascii="Arial" w:hAnsi="Arial" w:cs="Arial"/>
                <w:b/>
                <w:color w:val="FFFFFF" w:themeColor="background1"/>
              </w:rPr>
            </w:pPr>
          </w:p>
        </w:tc>
      </w:tr>
      <w:tr w:rsidR="00B6264B" w:rsidRPr="00556843" w14:paraId="473C1BF7" w14:textId="77777777" w:rsidTr="00B6264B">
        <w:tc>
          <w:tcPr>
            <w:tcW w:w="4111" w:type="dxa"/>
            <w:tcBorders>
              <w:top w:val="nil"/>
              <w:bottom w:val="nil"/>
              <w:right w:val="nil"/>
            </w:tcBorders>
          </w:tcPr>
          <w:p w14:paraId="33922D14" w14:textId="77777777" w:rsidR="00B6264B" w:rsidRPr="00556843" w:rsidRDefault="00280857" w:rsidP="000E630E">
            <w:pPr>
              <w:pStyle w:val="TableText"/>
              <w:keepNext/>
            </w:pPr>
            <w:r w:rsidRPr="00AE31DA">
              <w:rPr>
                <w:color w:val="FFFFFF" w:themeColor="background1"/>
              </w:rPr>
              <w:t>–</w:t>
            </w:r>
          </w:p>
        </w:tc>
        <w:tc>
          <w:tcPr>
            <w:tcW w:w="2268" w:type="dxa"/>
            <w:tcBorders>
              <w:top w:val="single" w:sz="4" w:space="0" w:color="FFFFFF" w:themeColor="background1"/>
              <w:left w:val="nil"/>
              <w:bottom w:val="nil"/>
              <w:right w:val="single" w:sz="4" w:space="0" w:color="FFFFFF" w:themeColor="background1"/>
            </w:tcBorders>
            <w:shd w:val="clear" w:color="auto" w:fill="FF0000"/>
          </w:tcPr>
          <w:p w14:paraId="09D837A7" w14:textId="77777777" w:rsidR="00B6264B" w:rsidRPr="00795F43" w:rsidRDefault="00B6264B" w:rsidP="000E630E">
            <w:pPr>
              <w:pStyle w:val="TableText"/>
              <w:keepNext/>
              <w:rPr>
                <w:rStyle w:val="Strong"/>
              </w:rPr>
            </w:pPr>
            <w:r w:rsidRPr="00795F43">
              <w:rPr>
                <w:rStyle w:val="Strong"/>
              </w:rPr>
              <w:t>Critically Endangered</w:t>
            </w:r>
          </w:p>
          <w:p w14:paraId="46DBBDE9" w14:textId="77777777" w:rsidR="00B6264B" w:rsidRPr="00556843" w:rsidRDefault="00B6264B" w:rsidP="000E630E">
            <w:pPr>
              <w:pStyle w:val="TableText"/>
              <w:keepNext/>
              <w:rPr>
                <w:b/>
              </w:rPr>
            </w:pPr>
            <w:r w:rsidRPr="00795F43">
              <w:rPr>
                <w:rStyle w:val="Strong"/>
              </w:rPr>
              <w:t>Very restricted</w:t>
            </w:r>
          </w:p>
        </w:tc>
        <w:tc>
          <w:tcPr>
            <w:tcW w:w="2127" w:type="dxa"/>
            <w:tcBorders>
              <w:top w:val="single" w:sz="4" w:space="0" w:color="FFFFFF" w:themeColor="background1"/>
              <w:left w:val="single" w:sz="4" w:space="0" w:color="FFFFFF" w:themeColor="background1"/>
              <w:bottom w:val="nil"/>
              <w:right w:val="single" w:sz="4" w:space="0" w:color="FFFFFF" w:themeColor="background1"/>
            </w:tcBorders>
            <w:shd w:val="clear" w:color="auto" w:fill="FF6600"/>
          </w:tcPr>
          <w:p w14:paraId="77116EFB" w14:textId="77777777" w:rsidR="00B6264B" w:rsidRPr="00556843" w:rsidRDefault="00B6264B" w:rsidP="000E630E">
            <w:pPr>
              <w:pStyle w:val="TableText"/>
              <w:keepNext/>
              <w:rPr>
                <w:b/>
              </w:rPr>
            </w:pPr>
            <w:r w:rsidRPr="00556843">
              <w:rPr>
                <w:b/>
              </w:rPr>
              <w:t>Endangered</w:t>
            </w:r>
          </w:p>
          <w:p w14:paraId="72DB7D21" w14:textId="77777777" w:rsidR="00B6264B" w:rsidRPr="00556843" w:rsidRDefault="00B6264B" w:rsidP="000E630E">
            <w:pPr>
              <w:pStyle w:val="TableText"/>
              <w:keepNext/>
              <w:rPr>
                <w:b/>
              </w:rPr>
            </w:pPr>
            <w:r w:rsidRPr="00556843">
              <w:rPr>
                <w:b/>
              </w:rPr>
              <w:t>Restricted</w:t>
            </w:r>
          </w:p>
        </w:tc>
        <w:tc>
          <w:tcPr>
            <w:tcW w:w="2232" w:type="dxa"/>
            <w:tcBorders>
              <w:top w:val="single" w:sz="4" w:space="0" w:color="FFFFFF" w:themeColor="background1"/>
              <w:left w:val="single" w:sz="4" w:space="0" w:color="FFFFFF" w:themeColor="background1"/>
              <w:bottom w:val="nil"/>
            </w:tcBorders>
            <w:shd w:val="clear" w:color="auto" w:fill="FFFF00"/>
          </w:tcPr>
          <w:p w14:paraId="695C5532" w14:textId="77777777" w:rsidR="00B6264B" w:rsidRPr="00556843" w:rsidRDefault="00B6264B" w:rsidP="000E630E">
            <w:pPr>
              <w:pStyle w:val="TableText"/>
              <w:keepNext/>
              <w:rPr>
                <w:b/>
              </w:rPr>
            </w:pPr>
            <w:r w:rsidRPr="00556843">
              <w:rPr>
                <w:b/>
              </w:rPr>
              <w:t>Vulnerable</w:t>
            </w:r>
          </w:p>
          <w:p w14:paraId="163D42E6" w14:textId="77777777" w:rsidR="00B6264B" w:rsidRPr="00556843" w:rsidRDefault="00B6264B" w:rsidP="000E630E">
            <w:pPr>
              <w:pStyle w:val="TableText"/>
              <w:keepNext/>
              <w:rPr>
                <w:b/>
              </w:rPr>
            </w:pPr>
            <w:r w:rsidRPr="00556843">
              <w:rPr>
                <w:b/>
              </w:rPr>
              <w:t>Limited</w:t>
            </w:r>
          </w:p>
        </w:tc>
      </w:tr>
      <w:tr w:rsidR="00B6264B" w:rsidRPr="00556843" w14:paraId="76567DBB" w14:textId="77777777" w:rsidTr="00B6264B">
        <w:tc>
          <w:tcPr>
            <w:tcW w:w="4111" w:type="dxa"/>
            <w:tcBorders>
              <w:top w:val="nil"/>
              <w:left w:val="single" w:sz="4" w:space="0" w:color="auto"/>
              <w:bottom w:val="single" w:sz="4" w:space="0" w:color="FFFFFF" w:themeColor="background1"/>
              <w:right w:val="nil"/>
            </w:tcBorders>
            <w:shd w:val="clear" w:color="auto" w:fill="BFBFBF" w:themeFill="background1" w:themeFillShade="BF"/>
          </w:tcPr>
          <w:p w14:paraId="6809A539" w14:textId="77777777" w:rsidR="00B6264B" w:rsidRPr="00556843" w:rsidRDefault="00B6264B" w:rsidP="000E630E">
            <w:pPr>
              <w:pStyle w:val="TableText"/>
              <w:keepNext/>
              <w:ind w:left="492" w:hanging="492"/>
            </w:pPr>
            <w:r w:rsidRPr="00936152">
              <w:rPr>
                <w:rStyle w:val="Strong"/>
              </w:rPr>
              <w:t>B1.</w:t>
            </w:r>
            <w:r w:rsidRPr="00556843">
              <w:tab/>
              <w:t>Extent of occurrence (EOO)</w:t>
            </w:r>
          </w:p>
        </w:tc>
        <w:tc>
          <w:tcPr>
            <w:tcW w:w="2268" w:type="dxa"/>
            <w:tcBorders>
              <w:top w:val="nil"/>
              <w:left w:val="nil"/>
              <w:bottom w:val="single" w:sz="4" w:space="0" w:color="FFFFFF" w:themeColor="background1"/>
              <w:right w:val="single" w:sz="4" w:space="0" w:color="FFFFFF" w:themeColor="background1"/>
            </w:tcBorders>
            <w:shd w:val="clear" w:color="auto" w:fill="FF7C80"/>
          </w:tcPr>
          <w:p w14:paraId="55147B62" w14:textId="77777777" w:rsidR="00B6264B" w:rsidRPr="00556843" w:rsidRDefault="00B6264B" w:rsidP="000E630E">
            <w:pPr>
              <w:pStyle w:val="TableText"/>
              <w:keepNext/>
              <w:rPr>
                <w:b/>
              </w:rPr>
            </w:pPr>
            <w:r w:rsidRPr="00556843">
              <w:rPr>
                <w:b/>
              </w:rPr>
              <w:t>&lt; 100 km</w:t>
            </w:r>
            <w:r w:rsidRPr="00556843">
              <w:rPr>
                <w:b/>
                <w:vertAlign w:val="superscript"/>
              </w:rPr>
              <w:t>2</w:t>
            </w:r>
          </w:p>
        </w:tc>
        <w:tc>
          <w:tcPr>
            <w:tcW w:w="2127"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tcPr>
          <w:p w14:paraId="0DCE4C3A" w14:textId="77777777" w:rsidR="00B6264B" w:rsidRPr="00556843" w:rsidRDefault="00B6264B" w:rsidP="000E630E">
            <w:pPr>
              <w:pStyle w:val="TableText"/>
              <w:keepNext/>
            </w:pPr>
            <w:r w:rsidRPr="00556843">
              <w:rPr>
                <w:b/>
              </w:rPr>
              <w:t>&lt; 5,000 km</w:t>
            </w:r>
            <w:r w:rsidRPr="00556843">
              <w:rPr>
                <w:b/>
                <w:vertAlign w:val="superscript"/>
              </w:rPr>
              <w:t>2</w:t>
            </w:r>
          </w:p>
        </w:tc>
        <w:tc>
          <w:tcPr>
            <w:tcW w:w="2232" w:type="dxa"/>
            <w:tcBorders>
              <w:top w:val="nil"/>
              <w:left w:val="single" w:sz="4" w:space="0" w:color="FFFFFF" w:themeColor="background1"/>
              <w:bottom w:val="single" w:sz="4" w:space="0" w:color="FFFFFF" w:themeColor="background1"/>
            </w:tcBorders>
            <w:shd w:val="clear" w:color="auto" w:fill="FFFF66"/>
          </w:tcPr>
          <w:p w14:paraId="3E4EF695" w14:textId="77777777" w:rsidR="00B6264B" w:rsidRPr="00556843" w:rsidRDefault="00B6264B" w:rsidP="000E630E">
            <w:pPr>
              <w:pStyle w:val="TableText"/>
              <w:keepNext/>
            </w:pPr>
            <w:r w:rsidRPr="00556843">
              <w:rPr>
                <w:b/>
              </w:rPr>
              <w:t>&lt; 20,000 km</w:t>
            </w:r>
            <w:r w:rsidRPr="00556843">
              <w:rPr>
                <w:b/>
                <w:vertAlign w:val="superscript"/>
              </w:rPr>
              <w:t>2</w:t>
            </w:r>
          </w:p>
        </w:tc>
      </w:tr>
      <w:tr w:rsidR="00B6264B" w:rsidRPr="00556843" w14:paraId="47366B44" w14:textId="77777777" w:rsidTr="00B6264B">
        <w:tc>
          <w:tcPr>
            <w:tcW w:w="4111" w:type="dxa"/>
            <w:tcBorders>
              <w:top w:val="single" w:sz="4" w:space="0" w:color="FFFFFF" w:themeColor="background1"/>
              <w:left w:val="single" w:sz="4" w:space="0" w:color="auto"/>
              <w:bottom w:val="nil"/>
              <w:right w:val="nil"/>
            </w:tcBorders>
            <w:shd w:val="clear" w:color="auto" w:fill="BFBFBF" w:themeFill="background1" w:themeFillShade="BF"/>
          </w:tcPr>
          <w:p w14:paraId="6F225356" w14:textId="77777777" w:rsidR="00B6264B" w:rsidRPr="00556843" w:rsidRDefault="00B6264B" w:rsidP="000D55BC">
            <w:pPr>
              <w:pStyle w:val="TableText"/>
              <w:keepNext/>
              <w:ind w:left="492" w:hanging="492"/>
            </w:pPr>
            <w:r w:rsidRPr="00936152">
              <w:rPr>
                <w:rStyle w:val="Strong"/>
              </w:rPr>
              <w:t>B2.</w:t>
            </w:r>
            <w:r w:rsidRPr="00556843">
              <w:tab/>
              <w:t>Area of occupancy (AOO)</w:t>
            </w:r>
          </w:p>
        </w:tc>
        <w:tc>
          <w:tcPr>
            <w:tcW w:w="2268" w:type="dxa"/>
            <w:tcBorders>
              <w:top w:val="single" w:sz="4" w:space="0" w:color="FFFFFF" w:themeColor="background1"/>
              <w:left w:val="nil"/>
              <w:bottom w:val="nil"/>
              <w:right w:val="single" w:sz="4" w:space="0" w:color="FFFFFF" w:themeColor="background1"/>
            </w:tcBorders>
            <w:shd w:val="clear" w:color="auto" w:fill="FF7C80"/>
          </w:tcPr>
          <w:p w14:paraId="12E3F35F" w14:textId="77777777" w:rsidR="00B6264B" w:rsidRPr="00556843" w:rsidRDefault="00B6264B" w:rsidP="000E630E">
            <w:pPr>
              <w:pStyle w:val="TableText"/>
              <w:keepNext/>
              <w:rPr>
                <w:b/>
              </w:rPr>
            </w:pPr>
            <w:r w:rsidRPr="00556843">
              <w:rPr>
                <w:b/>
              </w:rPr>
              <w:t>&lt; 10 km</w:t>
            </w:r>
            <w:r w:rsidRPr="00556843">
              <w:rPr>
                <w:b/>
                <w:vertAlign w:val="superscript"/>
              </w:rPr>
              <w:t>2</w:t>
            </w:r>
          </w:p>
        </w:tc>
        <w:tc>
          <w:tcPr>
            <w:tcW w:w="2127" w:type="dxa"/>
            <w:tcBorders>
              <w:top w:val="single" w:sz="4" w:space="0" w:color="FFFFFF" w:themeColor="background1"/>
              <w:left w:val="single" w:sz="4" w:space="0" w:color="FFFFFF" w:themeColor="background1"/>
              <w:bottom w:val="nil"/>
              <w:right w:val="single" w:sz="4" w:space="0" w:color="FFFFFF" w:themeColor="background1"/>
            </w:tcBorders>
            <w:shd w:val="clear" w:color="auto" w:fill="FF9933"/>
          </w:tcPr>
          <w:p w14:paraId="4DFC30FE" w14:textId="77777777" w:rsidR="00B6264B" w:rsidRPr="00556843" w:rsidRDefault="00B6264B" w:rsidP="000E630E">
            <w:pPr>
              <w:pStyle w:val="TableText"/>
              <w:keepNext/>
            </w:pPr>
            <w:r w:rsidRPr="00556843">
              <w:rPr>
                <w:b/>
              </w:rPr>
              <w:t>&lt; 500 km</w:t>
            </w:r>
            <w:r w:rsidRPr="00556843">
              <w:rPr>
                <w:b/>
                <w:vertAlign w:val="superscript"/>
              </w:rPr>
              <w:t>2</w:t>
            </w:r>
          </w:p>
        </w:tc>
        <w:tc>
          <w:tcPr>
            <w:tcW w:w="2232" w:type="dxa"/>
            <w:tcBorders>
              <w:top w:val="single" w:sz="4" w:space="0" w:color="FFFFFF" w:themeColor="background1"/>
              <w:left w:val="single" w:sz="4" w:space="0" w:color="FFFFFF" w:themeColor="background1"/>
              <w:bottom w:val="nil"/>
            </w:tcBorders>
            <w:shd w:val="clear" w:color="auto" w:fill="FFFF66"/>
          </w:tcPr>
          <w:p w14:paraId="5EF063ED" w14:textId="77777777" w:rsidR="00B6264B" w:rsidRPr="00556843" w:rsidRDefault="00B6264B" w:rsidP="000E630E">
            <w:pPr>
              <w:pStyle w:val="TableText"/>
              <w:keepNext/>
            </w:pPr>
            <w:r w:rsidRPr="00556843">
              <w:rPr>
                <w:b/>
              </w:rPr>
              <w:t>&lt; 2,000 km</w:t>
            </w:r>
            <w:r w:rsidRPr="00556843">
              <w:rPr>
                <w:b/>
                <w:vertAlign w:val="superscript"/>
              </w:rPr>
              <w:t>2</w:t>
            </w:r>
          </w:p>
        </w:tc>
      </w:tr>
      <w:tr w:rsidR="00B6264B" w:rsidRPr="00556843" w14:paraId="4939B0BB" w14:textId="77777777" w:rsidTr="00B6264B">
        <w:tc>
          <w:tcPr>
            <w:tcW w:w="10738" w:type="dxa"/>
            <w:gridSpan w:val="4"/>
            <w:tcBorders>
              <w:top w:val="nil"/>
              <w:bottom w:val="nil"/>
            </w:tcBorders>
          </w:tcPr>
          <w:p w14:paraId="0DBDE653" w14:textId="77777777" w:rsidR="00B6264B" w:rsidRPr="00936152" w:rsidRDefault="00B6264B" w:rsidP="000E630E">
            <w:pPr>
              <w:pStyle w:val="TableText"/>
              <w:keepNext/>
              <w:rPr>
                <w:rStyle w:val="Strong"/>
              </w:rPr>
            </w:pPr>
            <w:r w:rsidRPr="00936152">
              <w:rPr>
                <w:rStyle w:val="Strong"/>
              </w:rPr>
              <w:t>AND at least 2 of the following 3 conditions:</w:t>
            </w:r>
          </w:p>
        </w:tc>
      </w:tr>
      <w:tr w:rsidR="00B6264B" w:rsidRPr="00556843" w14:paraId="3DDA802E" w14:textId="77777777" w:rsidTr="00B6264B">
        <w:tc>
          <w:tcPr>
            <w:tcW w:w="4111" w:type="dxa"/>
            <w:tcBorders>
              <w:top w:val="nil"/>
              <w:bottom w:val="single" w:sz="4" w:space="0" w:color="FFFFFF" w:themeColor="background1"/>
              <w:right w:val="single" w:sz="4" w:space="0" w:color="FFFFFF" w:themeColor="background1"/>
            </w:tcBorders>
            <w:shd w:val="clear" w:color="auto" w:fill="BFBFBF" w:themeFill="background1" w:themeFillShade="BF"/>
          </w:tcPr>
          <w:p w14:paraId="453DC0B6" w14:textId="77777777" w:rsidR="00B6264B" w:rsidRPr="00556843" w:rsidRDefault="00B6264B" w:rsidP="000D55BC">
            <w:pPr>
              <w:pStyle w:val="TableText"/>
              <w:keepNext/>
              <w:ind w:left="492" w:hanging="492"/>
            </w:pPr>
            <w:r w:rsidRPr="00556843">
              <w:t>(a)</w:t>
            </w:r>
            <w:r w:rsidRPr="00556843">
              <w:tab/>
              <w:t>Severely fragmented OR Number of locations</w:t>
            </w:r>
          </w:p>
        </w:tc>
        <w:tc>
          <w:tcPr>
            <w:tcW w:w="2268" w:type="dxa"/>
            <w:tcBorders>
              <w:top w:val="nil"/>
              <w:left w:val="single" w:sz="4" w:space="0" w:color="FFFFFF" w:themeColor="background1"/>
              <w:bottom w:val="single" w:sz="4" w:space="0" w:color="FFFFFF" w:themeColor="background1"/>
              <w:right w:val="single" w:sz="4" w:space="0" w:color="FFFFFF" w:themeColor="background1"/>
            </w:tcBorders>
            <w:shd w:val="clear" w:color="auto" w:fill="FF7C80"/>
            <w:vAlign w:val="center"/>
          </w:tcPr>
          <w:p w14:paraId="6D16EA98" w14:textId="77777777" w:rsidR="00B6264B" w:rsidRPr="00556843" w:rsidRDefault="00B6264B" w:rsidP="000E630E">
            <w:pPr>
              <w:pStyle w:val="TableText"/>
              <w:keepNext/>
              <w:rPr>
                <w:b/>
              </w:rPr>
            </w:pPr>
            <w:r w:rsidRPr="00556843">
              <w:rPr>
                <w:b/>
              </w:rPr>
              <w:t>= 1</w:t>
            </w:r>
          </w:p>
        </w:tc>
        <w:tc>
          <w:tcPr>
            <w:tcW w:w="2127"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14:paraId="2332B950" w14:textId="77777777" w:rsidR="00B6264B" w:rsidRPr="00556843" w:rsidRDefault="00B6264B" w:rsidP="000E630E">
            <w:pPr>
              <w:pStyle w:val="TableText"/>
              <w:keepNext/>
              <w:rPr>
                <w:b/>
              </w:rPr>
            </w:pPr>
            <w:r w:rsidRPr="00556843">
              <w:rPr>
                <w:b/>
              </w:rPr>
              <w:t>≤ 5</w:t>
            </w:r>
          </w:p>
        </w:tc>
        <w:tc>
          <w:tcPr>
            <w:tcW w:w="2232" w:type="dxa"/>
            <w:tcBorders>
              <w:top w:val="nil"/>
              <w:left w:val="single" w:sz="4" w:space="0" w:color="FFFFFF" w:themeColor="background1"/>
              <w:bottom w:val="single" w:sz="4" w:space="0" w:color="FFFFFF" w:themeColor="background1"/>
            </w:tcBorders>
            <w:shd w:val="clear" w:color="auto" w:fill="FFFF66"/>
            <w:vAlign w:val="center"/>
          </w:tcPr>
          <w:p w14:paraId="6BFC01B5" w14:textId="77777777" w:rsidR="00B6264B" w:rsidRPr="00556843" w:rsidRDefault="00B6264B" w:rsidP="000E630E">
            <w:pPr>
              <w:pStyle w:val="TableText"/>
              <w:keepNext/>
              <w:rPr>
                <w:b/>
              </w:rPr>
            </w:pPr>
            <w:r w:rsidRPr="00556843">
              <w:rPr>
                <w:b/>
              </w:rPr>
              <w:t>≤ 10</w:t>
            </w:r>
          </w:p>
        </w:tc>
      </w:tr>
      <w:tr w:rsidR="00B6264B" w:rsidRPr="00556843" w14:paraId="3E461347" w14:textId="77777777" w:rsidTr="00B6264B">
        <w:tc>
          <w:tcPr>
            <w:tcW w:w="10738" w:type="dxa"/>
            <w:gridSpan w:val="4"/>
            <w:tcBorders>
              <w:top w:val="single" w:sz="4" w:space="0" w:color="FFFFFF" w:themeColor="background1"/>
              <w:bottom w:val="single" w:sz="4" w:space="0" w:color="FFFFFF" w:themeColor="background1"/>
            </w:tcBorders>
            <w:shd w:val="clear" w:color="auto" w:fill="BFBFBF" w:themeFill="background1" w:themeFillShade="BF"/>
          </w:tcPr>
          <w:p w14:paraId="02742F45" w14:textId="77777777" w:rsidR="00B6264B" w:rsidRPr="00556843" w:rsidRDefault="00B6264B" w:rsidP="000D55BC">
            <w:pPr>
              <w:pStyle w:val="TableText"/>
              <w:keepNext/>
              <w:ind w:left="492" w:hanging="492"/>
            </w:pPr>
            <w:r w:rsidRPr="00556843">
              <w:t>(b)</w:t>
            </w:r>
            <w:r w:rsidRPr="00556843">
              <w:tab/>
              <w:t>Continuing decline observed, estimated, inferred or projected in any of: (i) extent of occurrence; (ii) area of occupancy; (iii) area, extent and/or quality of habitat; (iv) number of locations or subpopulations; (v) number of mature individuals</w:t>
            </w:r>
          </w:p>
        </w:tc>
      </w:tr>
      <w:tr w:rsidR="00B6264B" w:rsidRPr="00556843" w14:paraId="3CB7C9FE" w14:textId="77777777" w:rsidTr="00B6264B">
        <w:tc>
          <w:tcPr>
            <w:tcW w:w="10738" w:type="dxa"/>
            <w:gridSpan w:val="4"/>
            <w:tcBorders>
              <w:top w:val="single" w:sz="4" w:space="0" w:color="FFFFFF" w:themeColor="background1"/>
            </w:tcBorders>
            <w:shd w:val="clear" w:color="auto" w:fill="BFBFBF" w:themeFill="background1" w:themeFillShade="BF"/>
          </w:tcPr>
          <w:p w14:paraId="215E60E4" w14:textId="77777777" w:rsidR="00B6264B" w:rsidRPr="00556843" w:rsidRDefault="00B6264B" w:rsidP="000D55BC">
            <w:pPr>
              <w:pStyle w:val="TableText"/>
              <w:ind w:left="492" w:hanging="492"/>
            </w:pPr>
            <w:r w:rsidRPr="00556843">
              <w:t>(c)</w:t>
            </w:r>
            <w:r w:rsidRPr="00556843">
              <w:tab/>
              <w:t>Extreme fluctuations in any of: (i) extent of occurrence; (ii) area of occupancy; (iii) number of locations or subpopulations; (iv) number of mature individuals</w:t>
            </w:r>
          </w:p>
        </w:tc>
      </w:tr>
    </w:tbl>
    <w:p w14:paraId="71CCF3D5" w14:textId="77777777" w:rsidR="00B6264B" w:rsidRPr="00B6264B" w:rsidRDefault="00C2736A" w:rsidP="00AE31DA">
      <w:pPr>
        <w:pStyle w:val="Heading3"/>
        <w:spacing w:before="240"/>
        <w:ind w:left="964" w:hanging="964"/>
        <w:rPr>
          <w:lang w:eastAsia="ja-JP"/>
        </w:rPr>
      </w:pPr>
      <w:r>
        <w:rPr>
          <w:lang w:eastAsia="ja-JP"/>
        </w:rPr>
        <w:t>Criterion 2 e</w:t>
      </w:r>
      <w:r w:rsidR="00B6264B" w:rsidRPr="00B6264B">
        <w:rPr>
          <w:lang w:eastAsia="ja-JP"/>
        </w:rPr>
        <w:t>vidence</w:t>
      </w:r>
    </w:p>
    <w:p w14:paraId="5EB3150F" w14:textId="7CF68FA4" w:rsidR="00F52A16" w:rsidRDefault="00B6264B" w:rsidP="00B6264B">
      <w:pPr>
        <w:rPr>
          <w:b/>
          <w:bCs/>
          <w:lang w:eastAsia="ja-JP"/>
        </w:rPr>
      </w:pPr>
      <w:r w:rsidRPr="004871D9">
        <w:rPr>
          <w:rStyle w:val="Strong"/>
        </w:rPr>
        <w:t>Eligible under Criterion 2</w:t>
      </w:r>
      <w:r w:rsidRPr="004871D9">
        <w:rPr>
          <w:bCs/>
          <w:lang w:eastAsia="ja-JP"/>
        </w:rPr>
        <w:t xml:space="preserve"> </w:t>
      </w:r>
      <w:r w:rsidR="00A85421" w:rsidRPr="004871D9">
        <w:rPr>
          <w:b/>
          <w:lang w:eastAsia="ja-JP"/>
        </w:rPr>
        <w:t>B1ab(ii,iii,iv,v)+2ab(ii,iii,iv,v)</w:t>
      </w:r>
      <w:r w:rsidR="00A85421" w:rsidRPr="004871D9">
        <w:rPr>
          <w:bCs/>
          <w:lang w:eastAsia="ja-JP"/>
        </w:rPr>
        <w:t xml:space="preserve"> </w:t>
      </w:r>
      <w:r w:rsidRPr="004871D9">
        <w:rPr>
          <w:rStyle w:val="Strong"/>
        </w:rPr>
        <w:t>for listing as</w:t>
      </w:r>
      <w:r w:rsidRPr="004871D9">
        <w:rPr>
          <w:b/>
          <w:bCs/>
          <w:lang w:eastAsia="ja-JP"/>
        </w:rPr>
        <w:t xml:space="preserve"> </w:t>
      </w:r>
      <w:sdt>
        <w:sdtPr>
          <w:rPr>
            <w:b/>
            <w:bCs/>
          </w:rPr>
          <w:id w:val="1779288282"/>
          <w:placeholder>
            <w:docPart w:val="6EFDCF5DAD5442A192568D16C69FFDAA"/>
          </w:placeholder>
          <w:dropDownList>
            <w:listItem w:displayText="Critically Endangered" w:value="Critically Endangered"/>
            <w:listItem w:displayText="Endangered" w:value="Endangered"/>
            <w:listItem w:displayText="Vulnerable" w:value="Vulnerable"/>
            <w:listItem w:displayText="Insufficient data" w:value="Insufficient data"/>
            <w:listItem w:displayText="Conservation Dependant" w:value="Conservation Dependant"/>
            <w:listItem w:displayText="Extinct" w:value="Extinct"/>
            <w:listItem w:displayText="Extinct in the Wild" w:value="Extinct in the Wild"/>
          </w:dropDownList>
        </w:sdtPr>
        <w:sdtEndPr/>
        <w:sdtContent>
          <w:r w:rsidR="00647DFF" w:rsidRPr="00EE2A7D">
            <w:rPr>
              <w:b/>
              <w:bCs/>
            </w:rPr>
            <w:t>Endangered</w:t>
          </w:r>
        </w:sdtContent>
      </w:sdt>
      <w:r w:rsidR="00A85421" w:rsidRPr="00EE2A7D">
        <w:rPr>
          <w:b/>
          <w:bCs/>
          <w:lang w:eastAsia="ja-JP"/>
        </w:rPr>
        <w:t xml:space="preserve"> </w:t>
      </w:r>
    </w:p>
    <w:p w14:paraId="7149BB3D" w14:textId="781B3286" w:rsidR="00510B89" w:rsidRPr="00981602" w:rsidRDefault="00510B89" w:rsidP="00510B89">
      <w:pPr>
        <w:rPr>
          <w:rFonts w:asciiTheme="majorHAnsi" w:hAnsiTheme="majorHAnsi"/>
          <w:lang w:eastAsia="ja-JP"/>
        </w:rPr>
      </w:pPr>
      <w:r w:rsidRPr="00981602">
        <w:rPr>
          <w:rFonts w:asciiTheme="majorHAnsi" w:hAnsiTheme="majorHAnsi"/>
          <w:lang w:eastAsia="ja-JP"/>
        </w:rPr>
        <w:t xml:space="preserve">The </w:t>
      </w:r>
      <w:r w:rsidR="00D62520">
        <w:rPr>
          <w:rFonts w:asciiTheme="majorHAnsi" w:hAnsiTheme="majorHAnsi"/>
          <w:lang w:eastAsia="ja-JP"/>
        </w:rPr>
        <w:t>EOO and AOO</w:t>
      </w:r>
      <w:r w:rsidRPr="00981602">
        <w:rPr>
          <w:rFonts w:asciiTheme="majorHAnsi" w:hAnsiTheme="majorHAnsi"/>
          <w:lang w:eastAsia="ja-JP"/>
        </w:rPr>
        <w:t xml:space="preserve"> of the </w:t>
      </w:r>
      <w:r w:rsidR="00C96ADC">
        <w:rPr>
          <w:rFonts w:asciiTheme="majorHAnsi" w:hAnsiTheme="majorHAnsi"/>
          <w:lang w:eastAsia="ja-JP"/>
        </w:rPr>
        <w:t>Banyabba shiny-barked gum</w:t>
      </w:r>
      <w:r w:rsidR="00D806AF" w:rsidRPr="00D806AF">
        <w:rPr>
          <w:rFonts w:asciiTheme="majorHAnsi" w:hAnsiTheme="majorHAnsi"/>
          <w:lang w:eastAsia="ja-JP"/>
        </w:rPr>
        <w:t xml:space="preserve"> </w:t>
      </w:r>
      <w:r>
        <w:rPr>
          <w:rFonts w:asciiTheme="majorHAnsi" w:hAnsiTheme="majorHAnsi"/>
          <w:lang w:eastAsia="ja-JP"/>
        </w:rPr>
        <w:t>are</w:t>
      </w:r>
      <w:r w:rsidRPr="00981602">
        <w:rPr>
          <w:rFonts w:asciiTheme="majorHAnsi" w:hAnsiTheme="majorHAnsi"/>
          <w:lang w:eastAsia="ja-JP"/>
        </w:rPr>
        <w:t xml:space="preserve"> estimated at </w:t>
      </w:r>
      <w:r w:rsidR="00D806AF">
        <w:rPr>
          <w:rFonts w:asciiTheme="majorHAnsi" w:hAnsiTheme="majorHAnsi"/>
        </w:rPr>
        <w:t>356</w:t>
      </w:r>
      <w:r w:rsidRPr="00981602">
        <w:rPr>
          <w:rFonts w:asciiTheme="majorHAnsi" w:hAnsiTheme="majorHAnsi"/>
        </w:rPr>
        <w:t xml:space="preserve"> km</w:t>
      </w:r>
      <w:r w:rsidRPr="00981602">
        <w:rPr>
          <w:rFonts w:asciiTheme="majorHAnsi" w:hAnsiTheme="majorHAnsi"/>
          <w:vertAlign w:val="superscript"/>
        </w:rPr>
        <w:t>2</w:t>
      </w:r>
      <w:r>
        <w:rPr>
          <w:rFonts w:asciiTheme="majorHAnsi" w:hAnsiTheme="majorHAnsi"/>
          <w:lang w:eastAsia="ja-JP"/>
        </w:rPr>
        <w:t xml:space="preserve"> and </w:t>
      </w:r>
      <w:r w:rsidR="00D806AF">
        <w:rPr>
          <w:rFonts w:asciiTheme="majorHAnsi" w:hAnsiTheme="majorHAnsi"/>
          <w:lang w:eastAsia="ja-JP"/>
        </w:rPr>
        <w:t>20</w:t>
      </w:r>
      <w:r>
        <w:rPr>
          <w:rFonts w:asciiTheme="majorHAnsi" w:hAnsiTheme="majorHAnsi"/>
          <w:lang w:eastAsia="ja-JP"/>
        </w:rPr>
        <w:t xml:space="preserve"> km</w:t>
      </w:r>
      <w:r w:rsidRPr="00214F1E">
        <w:rPr>
          <w:rFonts w:asciiTheme="majorHAnsi" w:hAnsiTheme="majorHAnsi"/>
          <w:vertAlign w:val="superscript"/>
          <w:lang w:eastAsia="ja-JP"/>
        </w:rPr>
        <w:t>2</w:t>
      </w:r>
      <w:r w:rsidR="00BC6238">
        <w:rPr>
          <w:rFonts w:asciiTheme="majorHAnsi" w:hAnsiTheme="majorHAnsi"/>
          <w:lang w:eastAsia="ja-JP"/>
        </w:rPr>
        <w:t xml:space="preserve"> </w:t>
      </w:r>
      <w:r>
        <w:rPr>
          <w:rFonts w:asciiTheme="majorHAnsi" w:hAnsiTheme="majorHAnsi"/>
          <w:lang w:eastAsia="ja-JP"/>
        </w:rPr>
        <w:t>respectively</w:t>
      </w:r>
      <w:r w:rsidR="00D806AF">
        <w:rPr>
          <w:rFonts w:asciiTheme="majorHAnsi" w:hAnsiTheme="majorHAnsi"/>
          <w:lang w:eastAsia="ja-JP"/>
        </w:rPr>
        <w:t xml:space="preserve"> (</w:t>
      </w:r>
      <w:r w:rsidR="00A865EC">
        <w:rPr>
          <w:rFonts w:asciiTheme="majorHAnsi" w:hAnsiTheme="majorHAnsi"/>
          <w:lang w:eastAsia="ja-JP"/>
        </w:rPr>
        <w:t>see T</w:t>
      </w:r>
      <w:r w:rsidR="00D806AF">
        <w:rPr>
          <w:rFonts w:asciiTheme="majorHAnsi" w:hAnsiTheme="majorHAnsi"/>
          <w:lang w:eastAsia="ja-JP"/>
        </w:rPr>
        <w:t xml:space="preserve">able </w:t>
      </w:r>
      <w:r w:rsidR="0019182B">
        <w:rPr>
          <w:rFonts w:asciiTheme="majorHAnsi" w:hAnsiTheme="majorHAnsi"/>
          <w:lang w:eastAsia="ja-JP"/>
        </w:rPr>
        <w:t>4</w:t>
      </w:r>
      <w:r w:rsidR="00D806AF">
        <w:rPr>
          <w:rFonts w:asciiTheme="majorHAnsi" w:hAnsiTheme="majorHAnsi"/>
          <w:lang w:eastAsia="ja-JP"/>
        </w:rPr>
        <w:t>).</w:t>
      </w:r>
      <w:r w:rsidRPr="00981602">
        <w:rPr>
          <w:rFonts w:asciiTheme="majorHAnsi" w:hAnsiTheme="majorHAnsi"/>
          <w:lang w:eastAsia="ja-JP"/>
        </w:rPr>
        <w:t xml:space="preserve"> </w:t>
      </w:r>
      <w:r w:rsidRPr="00981602">
        <w:rPr>
          <w:rFonts w:asciiTheme="majorHAnsi" w:hAnsiTheme="majorHAnsi"/>
        </w:rPr>
        <w:t>The</w:t>
      </w:r>
      <w:r w:rsidR="00D806AF">
        <w:rPr>
          <w:rFonts w:asciiTheme="majorHAnsi" w:hAnsiTheme="majorHAnsi"/>
        </w:rPr>
        <w:t xml:space="preserve">se </w:t>
      </w:r>
      <w:r w:rsidRPr="00DF1653">
        <w:rPr>
          <w:rFonts w:asciiTheme="majorHAnsi" w:hAnsiTheme="majorHAnsi"/>
        </w:rPr>
        <w:t>estim</w:t>
      </w:r>
      <w:r>
        <w:rPr>
          <w:rFonts w:asciiTheme="majorHAnsi" w:hAnsiTheme="majorHAnsi"/>
        </w:rPr>
        <w:t>ates meet the thresholds for Endangered under B1 (EOO &lt; 5</w:t>
      </w:r>
      <w:r w:rsidR="006244C1">
        <w:rPr>
          <w:rFonts w:asciiTheme="majorHAnsi" w:hAnsiTheme="majorHAnsi"/>
        </w:rPr>
        <w:t>,</w:t>
      </w:r>
      <w:r>
        <w:rPr>
          <w:rFonts w:asciiTheme="majorHAnsi" w:hAnsiTheme="majorHAnsi"/>
        </w:rPr>
        <w:t>0</w:t>
      </w:r>
      <w:r w:rsidRPr="00DF1653">
        <w:rPr>
          <w:rFonts w:asciiTheme="majorHAnsi" w:hAnsiTheme="majorHAnsi"/>
        </w:rPr>
        <w:t>00 km</w:t>
      </w:r>
      <w:r w:rsidRPr="00DF1653">
        <w:rPr>
          <w:rFonts w:asciiTheme="majorHAnsi" w:hAnsiTheme="majorHAnsi"/>
          <w:vertAlign w:val="superscript"/>
        </w:rPr>
        <w:t>2</w:t>
      </w:r>
      <w:r w:rsidRPr="00DF1653">
        <w:rPr>
          <w:rFonts w:asciiTheme="majorHAnsi" w:hAnsiTheme="majorHAnsi"/>
        </w:rPr>
        <w:t xml:space="preserve">) </w:t>
      </w:r>
      <w:r>
        <w:rPr>
          <w:rFonts w:asciiTheme="majorHAnsi" w:hAnsiTheme="majorHAnsi"/>
        </w:rPr>
        <w:t>and Endangered under B2 (AOO &lt; 5</w:t>
      </w:r>
      <w:r w:rsidRPr="00DF1653">
        <w:rPr>
          <w:rFonts w:asciiTheme="majorHAnsi" w:hAnsiTheme="majorHAnsi"/>
        </w:rPr>
        <w:t>00</w:t>
      </w:r>
      <w:r>
        <w:rPr>
          <w:rFonts w:asciiTheme="majorHAnsi" w:hAnsiTheme="majorHAnsi"/>
        </w:rPr>
        <w:t> </w:t>
      </w:r>
      <w:r w:rsidRPr="00DF1653">
        <w:rPr>
          <w:rFonts w:asciiTheme="majorHAnsi" w:hAnsiTheme="majorHAnsi"/>
        </w:rPr>
        <w:t>km</w:t>
      </w:r>
      <w:r w:rsidRPr="00DF1653">
        <w:rPr>
          <w:rFonts w:asciiTheme="majorHAnsi" w:hAnsiTheme="majorHAnsi"/>
          <w:vertAlign w:val="superscript"/>
        </w:rPr>
        <w:t>2</w:t>
      </w:r>
      <w:r w:rsidRPr="00DF1653">
        <w:rPr>
          <w:rFonts w:asciiTheme="majorHAnsi" w:hAnsiTheme="majorHAnsi"/>
        </w:rPr>
        <w:t>).</w:t>
      </w:r>
    </w:p>
    <w:p w14:paraId="1EE27927" w14:textId="238BC739" w:rsidR="008C5C81" w:rsidRDefault="00AB17CE" w:rsidP="007F2F2A">
      <w:r w:rsidRPr="0071736B">
        <w:rPr>
          <w:i/>
          <w:iCs/>
        </w:rPr>
        <w:t>Severely fragmented and number of locations</w:t>
      </w:r>
      <w:r>
        <w:br/>
      </w:r>
      <w:r w:rsidR="00F64EDA" w:rsidRPr="00875838">
        <w:t>The two subpopulations in Banyabba NR are isolated from the Yuraygir subpopulation by a distance of approximately 60 km and genetic exchange between them is unlikely to occur (P. Sheringham, pers comm. 7 September 2021).  While the two subpopulations in Banyabba NR are small (5 and 45 mature individuals), the largest subpopulation in Yuraygir SCA contains 176 mature individuals and is surrounded by relatively intact habitat. Therefore the taxon is not considered severely fragmented.</w:t>
      </w:r>
    </w:p>
    <w:p w14:paraId="05303598" w14:textId="7264D385" w:rsidR="00AB17CE" w:rsidRPr="009E3F6E" w:rsidRDefault="007F2F2A" w:rsidP="00AB17CE">
      <w:r w:rsidRPr="009F5106">
        <w:t xml:space="preserve">The number of locations is </w:t>
      </w:r>
      <w:r w:rsidR="3E1321DB" w:rsidRPr="009F5106">
        <w:t xml:space="preserve">likely to be </w:t>
      </w:r>
      <w:r w:rsidR="00CB22AC" w:rsidRPr="009F5106">
        <w:t>two</w:t>
      </w:r>
      <w:r w:rsidR="3E1321DB" w:rsidRPr="009F5106">
        <w:t xml:space="preserve">, given the </w:t>
      </w:r>
      <w:r w:rsidR="00CE10F6" w:rsidRPr="009F5106">
        <w:t xml:space="preserve">likely </w:t>
      </w:r>
      <w:r w:rsidR="3E1321DB" w:rsidRPr="009F5106">
        <w:t>extent of</w:t>
      </w:r>
      <w:r w:rsidR="00CE10F6" w:rsidRPr="009F5106">
        <w:t xml:space="preserve"> future</w:t>
      </w:r>
      <w:r w:rsidR="3E1321DB" w:rsidRPr="009F5106">
        <w:t xml:space="preserve"> bushfires </w:t>
      </w:r>
      <w:r w:rsidR="00CE10F6" w:rsidRPr="009F5106">
        <w:t xml:space="preserve">across the </w:t>
      </w:r>
      <w:r w:rsidR="00E5547A">
        <w:t>subspecies</w:t>
      </w:r>
      <w:r w:rsidR="00CE10F6" w:rsidRPr="009F5106">
        <w:t>’ distribution</w:t>
      </w:r>
      <w:r w:rsidR="3E1321DB" w:rsidRPr="009F5106">
        <w:t xml:space="preserve"> </w:t>
      </w:r>
      <w:r w:rsidR="00FF5394" w:rsidRPr="009F5106">
        <w:t xml:space="preserve">(see Table </w:t>
      </w:r>
      <w:r w:rsidR="0019182B">
        <w:t>4</w:t>
      </w:r>
      <w:r w:rsidR="00FF5394" w:rsidRPr="009F5106">
        <w:t>)</w:t>
      </w:r>
      <w:r w:rsidRPr="009F5106">
        <w:t>.</w:t>
      </w:r>
      <w:r w:rsidR="00FF5394">
        <w:t xml:space="preserve"> </w:t>
      </w:r>
      <w:r w:rsidR="00AB17CE" w:rsidRPr="001A54D5">
        <w:t xml:space="preserve">Therefore, the </w:t>
      </w:r>
      <w:r w:rsidR="00F163D2">
        <w:t>subspecies</w:t>
      </w:r>
      <w:r w:rsidR="00AB17CE" w:rsidRPr="001A54D5">
        <w:t xml:space="preserve"> appears to meet the threshold for listing as Endangered under sub-criterion (a).</w:t>
      </w:r>
    </w:p>
    <w:p w14:paraId="2584AD4F" w14:textId="0FBD80BB" w:rsidR="00AB17CE" w:rsidRDefault="00AB17CE" w:rsidP="00AB17CE">
      <w:pPr>
        <w:rPr>
          <w:i/>
          <w:iCs/>
        </w:rPr>
      </w:pPr>
      <w:r w:rsidRPr="008155CB">
        <w:rPr>
          <w:i/>
          <w:iCs/>
        </w:rPr>
        <w:t>Continuing decline</w:t>
      </w:r>
    </w:p>
    <w:p w14:paraId="7D956B4B" w14:textId="094C3AFE" w:rsidR="008F1F86" w:rsidRDefault="00E9773F" w:rsidP="008F1F86">
      <w:r>
        <w:t xml:space="preserve">The </w:t>
      </w:r>
      <w:r w:rsidR="0024664F" w:rsidRPr="37859AD5">
        <w:rPr>
          <w:noProof/>
        </w:rPr>
        <w:t>Banyabba shiny-barked gum</w:t>
      </w:r>
      <w:r w:rsidR="0024664F">
        <w:t xml:space="preserve"> </w:t>
      </w:r>
      <w:r>
        <w:t xml:space="preserve">is subject to ongoing threats </w:t>
      </w:r>
      <w:r w:rsidR="00863B90">
        <w:t>of</w:t>
      </w:r>
      <w:r w:rsidR="00EC2290">
        <w:t xml:space="preserve"> </w:t>
      </w:r>
      <w:r w:rsidR="00EC2290" w:rsidRPr="37859AD5">
        <w:rPr>
          <w:lang w:eastAsia="ja-JP"/>
        </w:rPr>
        <w:t>frequent and high severity bushfires</w:t>
      </w:r>
      <w:r w:rsidR="00EC2290">
        <w:t xml:space="preserve">, the effects of which are further exacerbated by drought in the </w:t>
      </w:r>
      <w:r w:rsidR="00F163D2">
        <w:t>subspecies</w:t>
      </w:r>
      <w:r w:rsidR="00EC2290">
        <w:t>’ distribution</w:t>
      </w:r>
      <w:r>
        <w:t xml:space="preserve">. </w:t>
      </w:r>
      <w:r w:rsidR="58F76B64">
        <w:t>Drought depletes carbohydrate resources held within plant tissues and reduces reproductive output and capacity to resprout after disturbance, particularly fire</w:t>
      </w:r>
      <w:r w:rsidR="326779BB">
        <w:t xml:space="preserve"> (Nolan et al. 2021).</w:t>
      </w:r>
      <w:r w:rsidR="58F76B64">
        <w:t xml:space="preserve"> </w:t>
      </w:r>
      <w:r>
        <w:t xml:space="preserve">The </w:t>
      </w:r>
      <w:r w:rsidR="00F163D2">
        <w:t>subspecies</w:t>
      </w:r>
      <w:r>
        <w:t xml:space="preserve"> can resprout from epicormic buds and lignotubers following fires and therefore is subject to natural fluctuations in mature individuals.  However, climate change is predicted to increase both the frequency and intensity of bushfires in northern </w:t>
      </w:r>
      <w:r w:rsidR="006A7201">
        <w:t xml:space="preserve">NSW </w:t>
      </w:r>
      <w:r>
        <w:t>(DPIE 2014b).  If future fires burn regrowth and juveniles before they can reach</w:t>
      </w:r>
      <w:r w:rsidR="00E009D5">
        <w:t xml:space="preserve"> reproductive</w:t>
      </w:r>
      <w:r>
        <w:t xml:space="preserve"> maturity, this is likely to cause a decline in the number of mature individuals</w:t>
      </w:r>
      <w:r w:rsidR="00863B90">
        <w:t xml:space="preserve"> through lack of recruitment and mortality of adults</w:t>
      </w:r>
      <w:r>
        <w:t xml:space="preserve">. This has occurred in the Sportsmans Creek subpopulation, where epicormic growth and shoots which had developed following a fire in 2013 were destroyed six years later by fire in 2019 before they could reach maturity </w:t>
      </w:r>
      <w:r w:rsidR="00A75915">
        <w:t xml:space="preserve">and hadn’t resprouted by August 2020 </w:t>
      </w:r>
      <w:r>
        <w:t xml:space="preserve">(C. Blackmore, pers comm. 6 August 2021). </w:t>
      </w:r>
      <w:r w:rsidR="0066660C">
        <w:t xml:space="preserve">The deaths of 13 mature plants were recorded </w:t>
      </w:r>
      <w:r>
        <w:t xml:space="preserve">in the Sportsmans Creek subpopulation following the </w:t>
      </w:r>
      <w:r w:rsidR="00321C84">
        <w:t>2019-2020</w:t>
      </w:r>
      <w:r>
        <w:t xml:space="preserve"> fires and no recruitment was observed from seeds. </w:t>
      </w:r>
      <w:r w:rsidR="00A41944">
        <w:t xml:space="preserve">The apparent lack of recruitment suggests that individuals that die are unlikely to be replaced in the population, leading to a decline in individuals. </w:t>
      </w:r>
      <w:r w:rsidR="000419FE" w:rsidRPr="00D15B79">
        <w:t xml:space="preserve">At </w:t>
      </w:r>
      <w:r w:rsidR="000419FE">
        <w:t xml:space="preserve">the </w:t>
      </w:r>
      <w:r w:rsidR="000419FE" w:rsidRPr="00D15B79">
        <w:t>Lardner Trail</w:t>
      </w:r>
      <w:r w:rsidR="000419FE">
        <w:t xml:space="preserve"> subpopulation</w:t>
      </w:r>
      <w:r w:rsidR="000419FE" w:rsidRPr="00D15B79">
        <w:t xml:space="preserve"> only five</w:t>
      </w:r>
      <w:r w:rsidR="00D35008">
        <w:t xml:space="preserve"> of the</w:t>
      </w:r>
      <w:r w:rsidR="0007544F">
        <w:t xml:space="preserve"> original 28</w:t>
      </w:r>
      <w:r w:rsidR="000419FE" w:rsidRPr="00D15B79">
        <w:t xml:space="preserve"> mature trees of Banyabba shiny-barked gum showed epicormic regrowth on standing trunks after the 2019-2020 bushfires</w:t>
      </w:r>
      <w:r w:rsidR="000419FE" w:rsidRPr="00D15B79">
        <w:rPr>
          <w:rFonts w:asciiTheme="majorHAnsi" w:hAnsiTheme="majorHAnsi"/>
        </w:rPr>
        <w:t xml:space="preserve">. </w:t>
      </w:r>
    </w:p>
    <w:p w14:paraId="189CEAA1" w14:textId="77777777" w:rsidR="00AB17CE" w:rsidRDefault="00AB17CE" w:rsidP="00AB17CE">
      <w:r>
        <w:rPr>
          <w:bCs/>
          <w:i/>
          <w:iCs/>
          <w:lang w:eastAsia="ja-JP"/>
        </w:rPr>
        <w:t xml:space="preserve">Extreme </w:t>
      </w:r>
      <w:r w:rsidRPr="0071736B">
        <w:rPr>
          <w:bCs/>
          <w:i/>
          <w:iCs/>
          <w:lang w:eastAsia="ja-JP"/>
        </w:rPr>
        <w:t xml:space="preserve">Fluctuations </w:t>
      </w:r>
    </w:p>
    <w:p w14:paraId="1D855C2B" w14:textId="5ED6F182" w:rsidR="00D91200" w:rsidRDefault="00D91200" w:rsidP="00AB17CE">
      <w:r>
        <w:rPr>
          <w:rFonts w:asciiTheme="majorHAnsi" w:hAnsiTheme="majorHAnsi"/>
        </w:rPr>
        <w:t xml:space="preserve">While the number of mature individuals naturally fluctuates following fire, </w:t>
      </w:r>
      <w:r w:rsidR="00A75151">
        <w:rPr>
          <w:rFonts w:asciiTheme="majorHAnsi" w:hAnsiTheme="majorHAnsi"/>
        </w:rPr>
        <w:t xml:space="preserve">the </w:t>
      </w:r>
      <w:r w:rsidR="00F163D2">
        <w:rPr>
          <w:rFonts w:asciiTheme="majorHAnsi" w:hAnsiTheme="majorHAnsi"/>
        </w:rPr>
        <w:t>subspecies</w:t>
      </w:r>
      <w:r w:rsidR="00A75151">
        <w:rPr>
          <w:rFonts w:asciiTheme="majorHAnsi" w:hAnsiTheme="majorHAnsi"/>
        </w:rPr>
        <w:t xml:space="preserve"> is </w:t>
      </w:r>
      <w:r w:rsidR="00A75151">
        <w:t>n</w:t>
      </w:r>
      <w:r w:rsidR="00A75151" w:rsidRPr="00B5087E">
        <w:t>ot subject to extreme fluctuations in EOO, AOO, number of subpopulations, locations or mature individual</w:t>
      </w:r>
      <w:r w:rsidR="00A75151">
        <w:t xml:space="preserve">s. </w:t>
      </w:r>
    </w:p>
    <w:p w14:paraId="5833CA67" w14:textId="6EE7E596" w:rsidR="00D54E8C" w:rsidRDefault="00AB17CE" w:rsidP="00AB17CE">
      <w:pPr>
        <w:rPr>
          <w:i/>
          <w:iCs/>
        </w:rPr>
      </w:pPr>
      <w:r>
        <w:rPr>
          <w:i/>
          <w:iCs/>
        </w:rPr>
        <w:t>Conclusion</w:t>
      </w:r>
    </w:p>
    <w:p w14:paraId="55E8B79F" w14:textId="03EC6146" w:rsidR="00D54E8C" w:rsidRDefault="00D54E8C" w:rsidP="00D54E8C">
      <w:pPr>
        <w:rPr>
          <w:bCs/>
          <w:lang w:eastAsia="ja-JP"/>
        </w:rPr>
      </w:pPr>
      <w:r w:rsidRPr="005669D0">
        <w:rPr>
          <w:bCs/>
          <w:lang w:eastAsia="ja-JP"/>
        </w:rPr>
        <w:t xml:space="preserve">The Committee considers that the </w:t>
      </w:r>
      <w:r w:rsidR="00F163D2">
        <w:rPr>
          <w:bCs/>
          <w:lang w:eastAsia="ja-JP"/>
        </w:rPr>
        <w:t>subspecies</w:t>
      </w:r>
      <w:r>
        <w:rPr>
          <w:bCs/>
          <w:lang w:eastAsia="ja-JP"/>
        </w:rPr>
        <w:t>’</w:t>
      </w:r>
      <w:r w:rsidRPr="005669D0">
        <w:rPr>
          <w:bCs/>
          <w:lang w:eastAsia="ja-JP"/>
        </w:rPr>
        <w:t xml:space="preserve"> </w:t>
      </w:r>
      <w:r>
        <w:rPr>
          <w:bCs/>
          <w:lang w:eastAsia="ja-JP"/>
        </w:rPr>
        <w:t>EOO and AOO are</w:t>
      </w:r>
      <w:r w:rsidRPr="005669D0">
        <w:rPr>
          <w:bCs/>
          <w:lang w:eastAsia="ja-JP"/>
        </w:rPr>
        <w:t xml:space="preserve"> restricted</w:t>
      </w:r>
      <w:r>
        <w:rPr>
          <w:bCs/>
          <w:lang w:eastAsia="ja-JP"/>
        </w:rPr>
        <w:t xml:space="preserve">, </w:t>
      </w:r>
      <w:r w:rsidRPr="005669D0">
        <w:rPr>
          <w:bCs/>
          <w:lang w:eastAsia="ja-JP"/>
        </w:rPr>
        <w:t xml:space="preserve">and continuing decline is </w:t>
      </w:r>
      <w:r w:rsidR="00F7170E">
        <w:rPr>
          <w:bCs/>
          <w:lang w:eastAsia="ja-JP"/>
        </w:rPr>
        <w:t>inferred</w:t>
      </w:r>
      <w:r>
        <w:rPr>
          <w:bCs/>
          <w:lang w:eastAsia="ja-JP"/>
        </w:rPr>
        <w:t xml:space="preserve"> in the</w:t>
      </w:r>
      <w:r w:rsidR="008F1F86">
        <w:rPr>
          <w:bCs/>
          <w:lang w:eastAsia="ja-JP"/>
        </w:rPr>
        <w:t xml:space="preserve"> </w:t>
      </w:r>
      <w:r w:rsidR="00F163D2">
        <w:rPr>
          <w:bCs/>
          <w:lang w:eastAsia="ja-JP"/>
        </w:rPr>
        <w:t>subspecies</w:t>
      </w:r>
      <w:r w:rsidR="00A75915">
        <w:rPr>
          <w:bCs/>
          <w:lang w:eastAsia="ja-JP"/>
        </w:rPr>
        <w:t xml:space="preserve">’ </w:t>
      </w:r>
      <w:r w:rsidR="00132BFB">
        <w:rPr>
          <w:bCs/>
          <w:lang w:eastAsia="ja-JP"/>
        </w:rPr>
        <w:t>AOO</w:t>
      </w:r>
      <w:r w:rsidR="008F1F86">
        <w:rPr>
          <w:bCs/>
          <w:lang w:eastAsia="ja-JP"/>
        </w:rPr>
        <w:t xml:space="preserve"> (ii)</w:t>
      </w:r>
      <w:r w:rsidR="00132BFB">
        <w:rPr>
          <w:bCs/>
          <w:lang w:eastAsia="ja-JP"/>
        </w:rPr>
        <w:t>,</w:t>
      </w:r>
      <w:r>
        <w:rPr>
          <w:bCs/>
          <w:lang w:eastAsia="ja-JP"/>
        </w:rPr>
        <w:t xml:space="preserve"> </w:t>
      </w:r>
      <w:r w:rsidR="006D3A8E">
        <w:rPr>
          <w:bCs/>
          <w:lang w:eastAsia="ja-JP"/>
        </w:rPr>
        <w:t xml:space="preserve">area, extent and/or </w:t>
      </w:r>
      <w:r>
        <w:rPr>
          <w:bCs/>
          <w:lang w:eastAsia="ja-JP"/>
        </w:rPr>
        <w:t xml:space="preserve">quality of habitat </w:t>
      </w:r>
      <w:r w:rsidR="006D3A8E">
        <w:rPr>
          <w:bCs/>
          <w:lang w:eastAsia="ja-JP"/>
        </w:rPr>
        <w:t>(ii</w:t>
      </w:r>
      <w:r w:rsidR="008F1F86">
        <w:rPr>
          <w:bCs/>
          <w:lang w:eastAsia="ja-JP"/>
        </w:rPr>
        <w:t>i</w:t>
      </w:r>
      <w:r w:rsidR="006D3A8E">
        <w:rPr>
          <w:bCs/>
          <w:lang w:eastAsia="ja-JP"/>
        </w:rPr>
        <w:t>)</w:t>
      </w:r>
      <w:r w:rsidR="00FD4D18">
        <w:rPr>
          <w:bCs/>
          <w:lang w:eastAsia="ja-JP"/>
        </w:rPr>
        <w:t>, number of subpopulations</w:t>
      </w:r>
      <w:r w:rsidR="006D3A8E">
        <w:rPr>
          <w:bCs/>
          <w:lang w:eastAsia="ja-JP"/>
        </w:rPr>
        <w:t xml:space="preserve"> and number of mature individuals (</w:t>
      </w:r>
      <w:r w:rsidR="006A7201">
        <w:rPr>
          <w:bCs/>
          <w:lang w:eastAsia="ja-JP"/>
        </w:rPr>
        <w:t>v</w:t>
      </w:r>
      <w:r w:rsidR="006D3A8E">
        <w:rPr>
          <w:bCs/>
          <w:lang w:eastAsia="ja-JP"/>
        </w:rPr>
        <w:t>)</w:t>
      </w:r>
      <w:r>
        <w:rPr>
          <w:bCs/>
          <w:lang w:eastAsia="ja-JP"/>
        </w:rPr>
        <w:t xml:space="preserve"> </w:t>
      </w:r>
      <w:r w:rsidR="006D3A8E">
        <w:rPr>
          <w:bCs/>
          <w:lang w:eastAsia="ja-JP"/>
        </w:rPr>
        <w:t xml:space="preserve">due to ongoing threats </w:t>
      </w:r>
      <w:r w:rsidR="00BF686E">
        <w:rPr>
          <w:bCs/>
          <w:lang w:eastAsia="ja-JP"/>
        </w:rPr>
        <w:t>of</w:t>
      </w:r>
      <w:r>
        <w:rPr>
          <w:bCs/>
          <w:lang w:eastAsia="ja-JP"/>
        </w:rPr>
        <w:t xml:space="preserve"> </w:t>
      </w:r>
      <w:r w:rsidR="00296DEB">
        <w:rPr>
          <w:lang w:eastAsia="ja-JP"/>
        </w:rPr>
        <w:t xml:space="preserve">frequent and </w:t>
      </w:r>
      <w:r w:rsidR="00BF686E">
        <w:rPr>
          <w:lang w:eastAsia="ja-JP"/>
        </w:rPr>
        <w:t>severe</w:t>
      </w:r>
      <w:r w:rsidR="00296DEB">
        <w:rPr>
          <w:lang w:eastAsia="ja-JP"/>
        </w:rPr>
        <w:t xml:space="preserve"> bushfires</w:t>
      </w:r>
      <w:r w:rsidR="00296DEB">
        <w:t xml:space="preserve">, the effects of which are further exacerbated by drought in the </w:t>
      </w:r>
      <w:r w:rsidR="00F163D2">
        <w:t>subspecies</w:t>
      </w:r>
      <w:r w:rsidR="00296DEB">
        <w:t>’ distribution</w:t>
      </w:r>
      <w:r>
        <w:rPr>
          <w:bCs/>
          <w:lang w:eastAsia="ja-JP"/>
        </w:rPr>
        <w:t>.</w:t>
      </w:r>
    </w:p>
    <w:p w14:paraId="79A4ACA5" w14:textId="74BD3342" w:rsidR="00AB17CE" w:rsidRPr="008155CB" w:rsidRDefault="00AB17CE" w:rsidP="00AB17CE">
      <w:pPr>
        <w:rPr>
          <w:bCs/>
          <w:lang w:eastAsia="ja-JP"/>
        </w:rPr>
      </w:pPr>
      <w:r w:rsidRPr="008155CB">
        <w:rPr>
          <w:lang w:eastAsia="ja-JP"/>
        </w:rPr>
        <w:t xml:space="preserve">The data presented above appear to demonstrate that the </w:t>
      </w:r>
      <w:r w:rsidR="00F163D2">
        <w:rPr>
          <w:lang w:eastAsia="ja-JP"/>
        </w:rPr>
        <w:t>subspecies</w:t>
      </w:r>
      <w:r w:rsidRPr="008155CB">
        <w:rPr>
          <w:lang w:eastAsia="ja-JP"/>
        </w:rPr>
        <w:t xml:space="preserve"> is eligible for listing as </w:t>
      </w:r>
      <w:r w:rsidRPr="0090099D">
        <w:rPr>
          <w:lang w:eastAsia="ja-JP"/>
        </w:rPr>
        <w:t xml:space="preserve">Endangered </w:t>
      </w:r>
      <w:r w:rsidRPr="008155CB">
        <w:rPr>
          <w:lang w:eastAsia="ja-JP"/>
        </w:rPr>
        <w:t xml:space="preserve">under this criterion. However, the purpose of this consultation document is to elicit additional information to better understand the </w:t>
      </w:r>
      <w:r w:rsidR="00F163D2">
        <w:rPr>
          <w:lang w:eastAsia="ja-JP"/>
        </w:rPr>
        <w:t>subspecies</w:t>
      </w:r>
      <w:r w:rsidRPr="008155CB">
        <w:rPr>
          <w:lang w:eastAsia="ja-JP"/>
        </w:rPr>
        <w:t>’ status. This conclusion should therefore be considered to be tentative at this stage, as it may be changed as a result of responses to this consultation process</w:t>
      </w:r>
      <w:r w:rsidRPr="008155CB">
        <w:rPr>
          <w:bCs/>
          <w:lang w:eastAsia="ja-JP"/>
        </w:rPr>
        <w:t>.</w:t>
      </w:r>
    </w:p>
    <w:p w14:paraId="1786CA6A" w14:textId="77777777" w:rsidR="002B69E4" w:rsidRPr="008C531D" w:rsidRDefault="002B69E4" w:rsidP="002B69E4">
      <w:pPr>
        <w:pStyle w:val="Caption"/>
        <w:rPr>
          <w:lang w:eastAsia="ja-JP"/>
        </w:rPr>
      </w:pPr>
      <w:r w:rsidRPr="002B69E4">
        <w:rPr>
          <w:lang w:eastAsia="ja-JP"/>
        </w:rPr>
        <w:t>Criterion 3</w:t>
      </w:r>
      <w:r w:rsidR="00280857">
        <w:rPr>
          <w:lang w:eastAsia="ja-JP"/>
        </w:rPr>
        <w:t xml:space="preserve"> </w:t>
      </w:r>
      <w:r w:rsidRPr="002B69E4">
        <w:rPr>
          <w:lang w:eastAsia="ja-JP"/>
        </w:rPr>
        <w:t>Population size and decline</w:t>
      </w:r>
    </w:p>
    <w:tbl>
      <w:tblPr>
        <w:tblStyle w:val="TableGrid"/>
        <w:tblW w:w="0" w:type="auto"/>
        <w:tblCellMar>
          <w:top w:w="57" w:type="dxa"/>
          <w:left w:w="85" w:type="dxa"/>
          <w:bottom w:w="57" w:type="dxa"/>
        </w:tblCellMar>
        <w:tblLook w:val="04A0" w:firstRow="1" w:lastRow="0" w:firstColumn="1" w:lastColumn="0" w:noHBand="0" w:noVBand="1"/>
      </w:tblPr>
      <w:tblGrid>
        <w:gridCol w:w="419"/>
        <w:gridCol w:w="2976"/>
        <w:gridCol w:w="1930"/>
        <w:gridCol w:w="1833"/>
        <w:gridCol w:w="1902"/>
      </w:tblGrid>
      <w:tr w:rsidR="002B134C" w:rsidRPr="00556843" w14:paraId="66FF3551" w14:textId="77777777" w:rsidTr="002B134C">
        <w:trPr>
          <w:trHeight w:val="350"/>
        </w:trPr>
        <w:tc>
          <w:tcPr>
            <w:tcW w:w="9060" w:type="dxa"/>
            <w:gridSpan w:val="5"/>
            <w:tcBorders>
              <w:left w:val="single" w:sz="4" w:space="0" w:color="auto"/>
              <w:bottom w:val="nil"/>
              <w:right w:val="single" w:sz="4" w:space="0" w:color="auto"/>
            </w:tcBorders>
            <w:shd w:val="clear" w:color="auto" w:fill="595959" w:themeFill="text1" w:themeFillTint="A6"/>
            <w:vAlign w:val="center"/>
          </w:tcPr>
          <w:p w14:paraId="29100792" w14:textId="77777777" w:rsidR="002B134C" w:rsidRPr="00556843" w:rsidRDefault="002B134C" w:rsidP="00F658E8">
            <w:pPr>
              <w:keepNext/>
              <w:tabs>
                <w:tab w:val="left" w:pos="284"/>
              </w:tabs>
              <w:rPr>
                <w:rFonts w:ascii="Arial" w:hAnsi="Arial" w:cs="Arial"/>
                <w:b/>
                <w:color w:val="FFFFFF" w:themeColor="background1"/>
              </w:rPr>
            </w:pPr>
          </w:p>
        </w:tc>
      </w:tr>
      <w:tr w:rsidR="002B134C" w:rsidRPr="00556843" w14:paraId="7CBFD8E8" w14:textId="77777777" w:rsidTr="002B134C">
        <w:tc>
          <w:tcPr>
            <w:tcW w:w="3395" w:type="dxa"/>
            <w:gridSpan w:val="2"/>
            <w:tcBorders>
              <w:top w:val="nil"/>
              <w:left w:val="single" w:sz="4" w:space="0" w:color="auto"/>
              <w:bottom w:val="nil"/>
              <w:right w:val="nil"/>
            </w:tcBorders>
          </w:tcPr>
          <w:p w14:paraId="67AD56FD" w14:textId="77777777" w:rsidR="002B134C" w:rsidRPr="00AE31DA" w:rsidRDefault="002B134C" w:rsidP="00F658E8">
            <w:pPr>
              <w:pStyle w:val="TableText"/>
              <w:keepNext/>
            </w:pPr>
            <w:r w:rsidRPr="00AE31DA">
              <w:rPr>
                <w:color w:val="FFFFFF" w:themeColor="background1"/>
              </w:rPr>
              <w:t>–</w:t>
            </w:r>
          </w:p>
        </w:tc>
        <w:tc>
          <w:tcPr>
            <w:tcW w:w="1930" w:type="dxa"/>
            <w:tcBorders>
              <w:top w:val="single" w:sz="4" w:space="0" w:color="FFFFFF" w:themeColor="background1"/>
              <w:left w:val="nil"/>
              <w:bottom w:val="nil"/>
              <w:right w:val="single" w:sz="4" w:space="0" w:color="FFFFFF" w:themeColor="background1"/>
            </w:tcBorders>
            <w:shd w:val="clear" w:color="auto" w:fill="FF0000"/>
          </w:tcPr>
          <w:p w14:paraId="7FEF1DB2" w14:textId="77777777" w:rsidR="002B134C" w:rsidRPr="00556843" w:rsidRDefault="002B134C" w:rsidP="00F658E8">
            <w:pPr>
              <w:pStyle w:val="TableText"/>
              <w:keepNext/>
              <w:rPr>
                <w:b/>
              </w:rPr>
            </w:pPr>
            <w:r w:rsidRPr="00556843">
              <w:rPr>
                <w:b/>
              </w:rPr>
              <w:t>Critically Endangered</w:t>
            </w:r>
          </w:p>
          <w:p w14:paraId="13532430" w14:textId="77777777" w:rsidR="002B134C" w:rsidRPr="00556843" w:rsidRDefault="002B134C" w:rsidP="00F658E8">
            <w:pPr>
              <w:pStyle w:val="TableText"/>
              <w:keepNext/>
              <w:rPr>
                <w:b/>
              </w:rPr>
            </w:pPr>
            <w:r w:rsidRPr="00556843">
              <w:rPr>
                <w:b/>
              </w:rPr>
              <w:t>Very low</w:t>
            </w:r>
          </w:p>
        </w:tc>
        <w:tc>
          <w:tcPr>
            <w:tcW w:w="1833" w:type="dxa"/>
            <w:tcBorders>
              <w:top w:val="single" w:sz="4" w:space="0" w:color="FFFFFF" w:themeColor="background1"/>
              <w:left w:val="single" w:sz="4" w:space="0" w:color="FFFFFF" w:themeColor="background1"/>
              <w:bottom w:val="nil"/>
              <w:right w:val="single" w:sz="4" w:space="0" w:color="FFFFFF" w:themeColor="background1"/>
            </w:tcBorders>
            <w:shd w:val="clear" w:color="auto" w:fill="FF6600"/>
          </w:tcPr>
          <w:p w14:paraId="779FF5EA" w14:textId="77777777" w:rsidR="002B134C" w:rsidRPr="00556843" w:rsidRDefault="002B134C" w:rsidP="00F658E8">
            <w:pPr>
              <w:pStyle w:val="TableText"/>
              <w:keepNext/>
              <w:rPr>
                <w:b/>
              </w:rPr>
            </w:pPr>
            <w:r w:rsidRPr="00556843">
              <w:rPr>
                <w:b/>
              </w:rPr>
              <w:t>Endangered</w:t>
            </w:r>
          </w:p>
          <w:p w14:paraId="4EA9FFDA" w14:textId="77777777" w:rsidR="002B134C" w:rsidRPr="00556843" w:rsidRDefault="002B134C" w:rsidP="00F658E8">
            <w:pPr>
              <w:pStyle w:val="TableText"/>
              <w:keepNext/>
              <w:rPr>
                <w:b/>
              </w:rPr>
            </w:pPr>
            <w:r w:rsidRPr="00556843">
              <w:rPr>
                <w:b/>
              </w:rPr>
              <w:t>Low</w:t>
            </w:r>
          </w:p>
        </w:tc>
        <w:tc>
          <w:tcPr>
            <w:tcW w:w="1902" w:type="dxa"/>
            <w:tcBorders>
              <w:top w:val="single" w:sz="4" w:space="0" w:color="FFFFFF" w:themeColor="background1"/>
              <w:left w:val="single" w:sz="4" w:space="0" w:color="FFFFFF" w:themeColor="background1"/>
              <w:bottom w:val="nil"/>
              <w:right w:val="single" w:sz="4" w:space="0" w:color="auto"/>
            </w:tcBorders>
            <w:shd w:val="clear" w:color="auto" w:fill="FFFF00"/>
          </w:tcPr>
          <w:p w14:paraId="6AC9331F" w14:textId="77777777" w:rsidR="002B134C" w:rsidRPr="00556843" w:rsidRDefault="002B134C" w:rsidP="00F658E8">
            <w:pPr>
              <w:pStyle w:val="TableText"/>
              <w:keepNext/>
              <w:rPr>
                <w:b/>
              </w:rPr>
            </w:pPr>
            <w:r w:rsidRPr="00556843">
              <w:rPr>
                <w:b/>
              </w:rPr>
              <w:t>Vulnerable</w:t>
            </w:r>
          </w:p>
          <w:p w14:paraId="43BB1FCD" w14:textId="77777777" w:rsidR="002B134C" w:rsidRPr="00556843" w:rsidRDefault="002B134C" w:rsidP="00F658E8">
            <w:pPr>
              <w:pStyle w:val="TableText"/>
              <w:keepNext/>
              <w:rPr>
                <w:b/>
              </w:rPr>
            </w:pPr>
            <w:r w:rsidRPr="00556843">
              <w:rPr>
                <w:b/>
              </w:rPr>
              <w:t>Limited</w:t>
            </w:r>
          </w:p>
        </w:tc>
      </w:tr>
      <w:tr w:rsidR="002B134C" w:rsidRPr="00556843" w14:paraId="21C05BFC" w14:textId="77777777" w:rsidTr="002B134C">
        <w:tc>
          <w:tcPr>
            <w:tcW w:w="3395" w:type="dxa"/>
            <w:gridSpan w:val="2"/>
            <w:tcBorders>
              <w:top w:val="nil"/>
              <w:left w:val="single" w:sz="4" w:space="0" w:color="auto"/>
              <w:bottom w:val="single" w:sz="4" w:space="0" w:color="FFFFFF" w:themeColor="background1"/>
              <w:right w:val="nil"/>
            </w:tcBorders>
            <w:shd w:val="clear" w:color="auto" w:fill="BFBFBF" w:themeFill="background1" w:themeFillShade="BF"/>
          </w:tcPr>
          <w:p w14:paraId="66F12986" w14:textId="77777777" w:rsidR="002B134C" w:rsidRPr="00556843" w:rsidRDefault="002B134C" w:rsidP="00F658E8">
            <w:pPr>
              <w:pStyle w:val="TableText"/>
              <w:keepNext/>
            </w:pPr>
            <w:r w:rsidRPr="00556843">
              <w:t>Estimated number of mature individuals</w:t>
            </w:r>
          </w:p>
        </w:tc>
        <w:tc>
          <w:tcPr>
            <w:tcW w:w="1930" w:type="dxa"/>
            <w:tcBorders>
              <w:top w:val="nil"/>
              <w:left w:val="nil"/>
              <w:bottom w:val="single" w:sz="4" w:space="0" w:color="FFFFFF" w:themeColor="background1"/>
              <w:right w:val="single" w:sz="4" w:space="0" w:color="FFFFFF" w:themeColor="background1"/>
            </w:tcBorders>
            <w:shd w:val="clear" w:color="auto" w:fill="FF7C80"/>
          </w:tcPr>
          <w:p w14:paraId="4CD2F396" w14:textId="77777777" w:rsidR="002B134C" w:rsidRPr="00556843" w:rsidRDefault="002B134C" w:rsidP="00F658E8">
            <w:pPr>
              <w:pStyle w:val="TableText"/>
              <w:keepNext/>
              <w:rPr>
                <w:b/>
              </w:rPr>
            </w:pPr>
            <w:r w:rsidRPr="00556843">
              <w:rPr>
                <w:b/>
              </w:rPr>
              <w:t>&lt; 250</w:t>
            </w:r>
          </w:p>
        </w:tc>
        <w:tc>
          <w:tcPr>
            <w:tcW w:w="1833"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tcPr>
          <w:p w14:paraId="53D7AFA3" w14:textId="77777777" w:rsidR="002B134C" w:rsidRPr="00556843" w:rsidRDefault="002B134C" w:rsidP="00F658E8">
            <w:pPr>
              <w:pStyle w:val="TableText"/>
              <w:keepNext/>
            </w:pPr>
            <w:r w:rsidRPr="00556843">
              <w:rPr>
                <w:b/>
              </w:rPr>
              <w:t xml:space="preserve">&lt; 2,500 </w:t>
            </w:r>
          </w:p>
        </w:tc>
        <w:tc>
          <w:tcPr>
            <w:tcW w:w="1902" w:type="dxa"/>
            <w:tcBorders>
              <w:top w:val="nil"/>
              <w:left w:val="single" w:sz="4" w:space="0" w:color="FFFFFF" w:themeColor="background1"/>
              <w:bottom w:val="single" w:sz="4" w:space="0" w:color="FFFFFF" w:themeColor="background1"/>
              <w:right w:val="single" w:sz="4" w:space="0" w:color="auto"/>
            </w:tcBorders>
            <w:shd w:val="clear" w:color="auto" w:fill="FFFF66"/>
          </w:tcPr>
          <w:p w14:paraId="1479DA82" w14:textId="77777777" w:rsidR="002B134C" w:rsidRPr="00556843" w:rsidRDefault="002B134C" w:rsidP="00F658E8">
            <w:pPr>
              <w:pStyle w:val="TableText"/>
              <w:keepNext/>
            </w:pPr>
            <w:r w:rsidRPr="00556843">
              <w:rPr>
                <w:b/>
              </w:rPr>
              <w:t xml:space="preserve">&lt; 10,000 </w:t>
            </w:r>
          </w:p>
        </w:tc>
      </w:tr>
      <w:tr w:rsidR="002B134C" w:rsidRPr="00556843" w14:paraId="5D340852" w14:textId="77777777" w:rsidTr="002B134C">
        <w:tc>
          <w:tcPr>
            <w:tcW w:w="3395" w:type="dxa"/>
            <w:gridSpan w:val="2"/>
            <w:tcBorders>
              <w:top w:val="nil"/>
              <w:left w:val="single" w:sz="4" w:space="0" w:color="auto"/>
              <w:bottom w:val="single" w:sz="4" w:space="0" w:color="FFFFFF" w:themeColor="background1"/>
              <w:right w:val="nil"/>
            </w:tcBorders>
            <w:shd w:val="clear" w:color="auto" w:fill="auto"/>
          </w:tcPr>
          <w:p w14:paraId="6B959335" w14:textId="77777777" w:rsidR="002B134C" w:rsidRPr="00556843" w:rsidRDefault="002B134C" w:rsidP="00F658E8">
            <w:pPr>
              <w:pStyle w:val="TableText"/>
              <w:keepNext/>
            </w:pPr>
            <w:r w:rsidRPr="00556843">
              <w:t>AND either (C1) or (C2) is true</w:t>
            </w:r>
          </w:p>
        </w:tc>
        <w:tc>
          <w:tcPr>
            <w:tcW w:w="1930" w:type="dxa"/>
            <w:tcBorders>
              <w:top w:val="nil"/>
              <w:left w:val="nil"/>
              <w:bottom w:val="single" w:sz="4" w:space="0" w:color="FFFFFF" w:themeColor="background1"/>
              <w:right w:val="single" w:sz="4" w:space="0" w:color="FFFFFF" w:themeColor="background1"/>
            </w:tcBorders>
            <w:shd w:val="clear" w:color="auto" w:fill="auto"/>
          </w:tcPr>
          <w:p w14:paraId="643D4F17" w14:textId="77777777" w:rsidR="002B134C" w:rsidRPr="00556843" w:rsidRDefault="002B134C" w:rsidP="00F658E8">
            <w:pPr>
              <w:pStyle w:val="TableText"/>
              <w:keepNext/>
              <w:rPr>
                <w:b/>
              </w:rPr>
            </w:pPr>
          </w:p>
        </w:tc>
        <w:tc>
          <w:tcPr>
            <w:tcW w:w="1833"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tcPr>
          <w:p w14:paraId="1F10027E" w14:textId="77777777" w:rsidR="002B134C" w:rsidRPr="00556843" w:rsidRDefault="002B134C" w:rsidP="00F658E8">
            <w:pPr>
              <w:pStyle w:val="TableText"/>
              <w:keepNext/>
              <w:rPr>
                <w:b/>
              </w:rPr>
            </w:pPr>
          </w:p>
        </w:tc>
        <w:tc>
          <w:tcPr>
            <w:tcW w:w="1902" w:type="dxa"/>
            <w:tcBorders>
              <w:top w:val="nil"/>
              <w:left w:val="single" w:sz="4" w:space="0" w:color="FFFFFF" w:themeColor="background1"/>
              <w:bottom w:val="single" w:sz="4" w:space="0" w:color="FFFFFF" w:themeColor="background1"/>
              <w:right w:val="single" w:sz="4" w:space="0" w:color="auto"/>
            </w:tcBorders>
            <w:shd w:val="clear" w:color="auto" w:fill="auto"/>
          </w:tcPr>
          <w:p w14:paraId="443C6D25" w14:textId="77777777" w:rsidR="002B134C" w:rsidRPr="00556843" w:rsidRDefault="002B134C" w:rsidP="00F658E8">
            <w:pPr>
              <w:pStyle w:val="TableText"/>
              <w:keepNext/>
              <w:rPr>
                <w:b/>
              </w:rPr>
            </w:pPr>
          </w:p>
        </w:tc>
      </w:tr>
      <w:tr w:rsidR="002B134C" w:rsidRPr="00556843" w14:paraId="1AAAF685" w14:textId="77777777" w:rsidTr="002B134C">
        <w:tc>
          <w:tcPr>
            <w:tcW w:w="3395" w:type="dxa"/>
            <w:gridSpan w:val="2"/>
            <w:tcBorders>
              <w:top w:val="single" w:sz="4" w:space="0" w:color="FFFFFF" w:themeColor="background1"/>
              <w:left w:val="single" w:sz="4" w:space="0" w:color="auto"/>
              <w:bottom w:val="nil"/>
              <w:right w:val="nil"/>
            </w:tcBorders>
            <w:shd w:val="clear" w:color="auto" w:fill="BFBFBF" w:themeFill="background1" w:themeFillShade="BF"/>
          </w:tcPr>
          <w:p w14:paraId="30301080" w14:textId="77777777" w:rsidR="002B134C" w:rsidRPr="00556843" w:rsidRDefault="002B134C" w:rsidP="00F658E8">
            <w:pPr>
              <w:pStyle w:val="TableText"/>
              <w:keepNext/>
              <w:ind w:left="334" w:hanging="334"/>
            </w:pPr>
            <w:r w:rsidRPr="00855316">
              <w:rPr>
                <w:rStyle w:val="Strong"/>
              </w:rPr>
              <w:t>C1</w:t>
            </w:r>
            <w:r w:rsidR="00855316">
              <w:rPr>
                <w:rStyle w:val="Strong"/>
              </w:rPr>
              <w:t>.</w:t>
            </w:r>
            <w:r w:rsidRPr="00556843">
              <w:tab/>
              <w:t>An observed, estimated or projected continuing decline of at least (up to a max. of 100 years in future)</w:t>
            </w:r>
          </w:p>
        </w:tc>
        <w:tc>
          <w:tcPr>
            <w:tcW w:w="1930" w:type="dxa"/>
            <w:tcBorders>
              <w:top w:val="single" w:sz="4" w:space="0" w:color="FFFFFF" w:themeColor="background1"/>
              <w:left w:val="nil"/>
              <w:bottom w:val="nil"/>
              <w:right w:val="single" w:sz="4" w:space="0" w:color="FFFFFF" w:themeColor="background1"/>
            </w:tcBorders>
            <w:shd w:val="clear" w:color="auto" w:fill="FF7C80"/>
          </w:tcPr>
          <w:p w14:paraId="3EF5C8C1" w14:textId="77777777" w:rsidR="002B134C" w:rsidRPr="00556843" w:rsidRDefault="002B134C" w:rsidP="00F658E8">
            <w:pPr>
              <w:pStyle w:val="TableText"/>
              <w:keepNext/>
              <w:rPr>
                <w:b/>
              </w:rPr>
            </w:pPr>
            <w:r w:rsidRPr="00556843">
              <w:rPr>
                <w:b/>
              </w:rPr>
              <w:t>Very high rate</w:t>
            </w:r>
          </w:p>
          <w:p w14:paraId="76236E2D" w14:textId="77777777" w:rsidR="002B134C" w:rsidRPr="00556843" w:rsidRDefault="002B134C" w:rsidP="00F658E8">
            <w:pPr>
              <w:pStyle w:val="TableText"/>
              <w:keepNext/>
              <w:rPr>
                <w:b/>
              </w:rPr>
            </w:pPr>
            <w:r w:rsidRPr="00556843">
              <w:rPr>
                <w:b/>
              </w:rPr>
              <w:t>25% in 3 years or 1 generation</w:t>
            </w:r>
          </w:p>
          <w:p w14:paraId="48469AED" w14:textId="77777777" w:rsidR="002B134C" w:rsidRPr="00556843" w:rsidRDefault="002B134C" w:rsidP="00F658E8">
            <w:pPr>
              <w:pStyle w:val="TableText"/>
              <w:keepNext/>
              <w:rPr>
                <w:b/>
              </w:rPr>
            </w:pPr>
            <w:r w:rsidRPr="00556843">
              <w:rPr>
                <w:b/>
              </w:rPr>
              <w:t>(whichever is longer)</w:t>
            </w:r>
          </w:p>
        </w:tc>
        <w:tc>
          <w:tcPr>
            <w:tcW w:w="1833" w:type="dxa"/>
            <w:tcBorders>
              <w:top w:val="single" w:sz="4" w:space="0" w:color="FFFFFF" w:themeColor="background1"/>
              <w:left w:val="single" w:sz="4" w:space="0" w:color="FFFFFF" w:themeColor="background1"/>
              <w:bottom w:val="nil"/>
              <w:right w:val="single" w:sz="4" w:space="0" w:color="FFFFFF" w:themeColor="background1"/>
            </w:tcBorders>
            <w:shd w:val="clear" w:color="auto" w:fill="FF9933"/>
          </w:tcPr>
          <w:p w14:paraId="57B24333" w14:textId="77777777" w:rsidR="002B134C" w:rsidRPr="00556843" w:rsidRDefault="002B134C" w:rsidP="00F658E8">
            <w:pPr>
              <w:pStyle w:val="TableText"/>
              <w:keepNext/>
              <w:rPr>
                <w:b/>
              </w:rPr>
            </w:pPr>
            <w:r w:rsidRPr="00556843">
              <w:rPr>
                <w:b/>
              </w:rPr>
              <w:t>High rate</w:t>
            </w:r>
          </w:p>
          <w:p w14:paraId="6CC8D1D8" w14:textId="77777777" w:rsidR="002B134C" w:rsidRPr="00556843" w:rsidRDefault="002B134C" w:rsidP="00F658E8">
            <w:pPr>
              <w:pStyle w:val="TableText"/>
              <w:keepNext/>
              <w:rPr>
                <w:b/>
              </w:rPr>
            </w:pPr>
            <w:r w:rsidRPr="00556843">
              <w:rPr>
                <w:b/>
              </w:rPr>
              <w:t>20% in 5 years or 2 generation</w:t>
            </w:r>
          </w:p>
          <w:p w14:paraId="6F272EE5" w14:textId="77777777" w:rsidR="002B134C" w:rsidRPr="00556843" w:rsidRDefault="002B134C" w:rsidP="00F658E8">
            <w:pPr>
              <w:pStyle w:val="TableText"/>
              <w:keepNext/>
              <w:rPr>
                <w:b/>
              </w:rPr>
            </w:pPr>
            <w:r w:rsidRPr="00556843">
              <w:rPr>
                <w:b/>
              </w:rPr>
              <w:t>(whichever is longer)</w:t>
            </w:r>
          </w:p>
        </w:tc>
        <w:tc>
          <w:tcPr>
            <w:tcW w:w="1902" w:type="dxa"/>
            <w:tcBorders>
              <w:top w:val="single" w:sz="4" w:space="0" w:color="FFFFFF" w:themeColor="background1"/>
              <w:left w:val="single" w:sz="4" w:space="0" w:color="FFFFFF" w:themeColor="background1"/>
              <w:bottom w:val="nil"/>
              <w:right w:val="single" w:sz="4" w:space="0" w:color="auto"/>
            </w:tcBorders>
            <w:shd w:val="clear" w:color="auto" w:fill="FFFF66"/>
          </w:tcPr>
          <w:p w14:paraId="4D3F08E4" w14:textId="77777777" w:rsidR="002B134C" w:rsidRPr="00556843" w:rsidRDefault="002B134C" w:rsidP="00F658E8">
            <w:pPr>
              <w:pStyle w:val="TableText"/>
              <w:keepNext/>
              <w:rPr>
                <w:b/>
              </w:rPr>
            </w:pPr>
            <w:r w:rsidRPr="00556843">
              <w:rPr>
                <w:b/>
              </w:rPr>
              <w:t>Substantial rate</w:t>
            </w:r>
          </w:p>
          <w:p w14:paraId="0644FCDB" w14:textId="77777777" w:rsidR="002B134C" w:rsidRPr="00556843" w:rsidRDefault="002B134C" w:rsidP="00F658E8">
            <w:pPr>
              <w:pStyle w:val="TableText"/>
              <w:keepNext/>
              <w:rPr>
                <w:b/>
              </w:rPr>
            </w:pPr>
            <w:r w:rsidRPr="00556843">
              <w:rPr>
                <w:b/>
              </w:rPr>
              <w:t>10% in 10 years or 3 generations</w:t>
            </w:r>
          </w:p>
          <w:p w14:paraId="1FA511DC" w14:textId="77777777" w:rsidR="002B134C" w:rsidRPr="00556843" w:rsidRDefault="002B134C" w:rsidP="00F658E8">
            <w:pPr>
              <w:pStyle w:val="TableText"/>
              <w:keepNext/>
              <w:rPr>
                <w:b/>
              </w:rPr>
            </w:pPr>
            <w:r w:rsidRPr="00556843">
              <w:rPr>
                <w:b/>
              </w:rPr>
              <w:t>(whichever is longer)</w:t>
            </w:r>
          </w:p>
        </w:tc>
      </w:tr>
      <w:tr w:rsidR="002B134C" w:rsidRPr="00556843" w14:paraId="305A43D3" w14:textId="77777777" w:rsidTr="002B134C">
        <w:tc>
          <w:tcPr>
            <w:tcW w:w="3395" w:type="dxa"/>
            <w:gridSpan w:val="2"/>
            <w:tcBorders>
              <w:top w:val="nil"/>
              <w:left w:val="single" w:sz="4" w:space="0" w:color="auto"/>
              <w:bottom w:val="nil"/>
              <w:right w:val="nil"/>
            </w:tcBorders>
            <w:shd w:val="clear" w:color="auto" w:fill="BFBFBF" w:themeFill="background1" w:themeFillShade="BF"/>
          </w:tcPr>
          <w:p w14:paraId="2BC01EBD" w14:textId="77777777" w:rsidR="002B134C" w:rsidRPr="00556843" w:rsidRDefault="002B134C" w:rsidP="00F658E8">
            <w:pPr>
              <w:pStyle w:val="TableText"/>
              <w:keepNext/>
              <w:ind w:left="336" w:hanging="336"/>
            </w:pPr>
            <w:r w:rsidRPr="00855316">
              <w:rPr>
                <w:rStyle w:val="Strong"/>
              </w:rPr>
              <w:t>C2</w:t>
            </w:r>
            <w:r w:rsidR="00855316">
              <w:rPr>
                <w:rStyle w:val="Strong"/>
              </w:rPr>
              <w:t>.</w:t>
            </w:r>
            <w:r w:rsidRPr="00556843">
              <w:tab/>
              <w:t>An observed, estimated, projected or inferred continuing decline AND its geographic distribution is precarious for its survival based on at least 1 of the following 3 conditions:</w:t>
            </w:r>
          </w:p>
        </w:tc>
        <w:tc>
          <w:tcPr>
            <w:tcW w:w="1930" w:type="dxa"/>
            <w:tcBorders>
              <w:top w:val="nil"/>
              <w:left w:val="nil"/>
              <w:bottom w:val="nil"/>
              <w:right w:val="nil"/>
            </w:tcBorders>
          </w:tcPr>
          <w:p w14:paraId="04680B03" w14:textId="77777777" w:rsidR="002B134C" w:rsidRPr="00556843" w:rsidRDefault="002B134C" w:rsidP="00F658E8">
            <w:pPr>
              <w:pStyle w:val="TableText"/>
              <w:keepNext/>
            </w:pPr>
          </w:p>
        </w:tc>
        <w:tc>
          <w:tcPr>
            <w:tcW w:w="1833" w:type="dxa"/>
            <w:tcBorders>
              <w:top w:val="nil"/>
              <w:left w:val="nil"/>
              <w:bottom w:val="nil"/>
              <w:right w:val="nil"/>
            </w:tcBorders>
          </w:tcPr>
          <w:p w14:paraId="267B171B" w14:textId="77777777" w:rsidR="002B134C" w:rsidRPr="00556843" w:rsidRDefault="002B134C" w:rsidP="00F658E8">
            <w:pPr>
              <w:pStyle w:val="TableText"/>
              <w:keepNext/>
            </w:pPr>
          </w:p>
        </w:tc>
        <w:tc>
          <w:tcPr>
            <w:tcW w:w="1902" w:type="dxa"/>
            <w:tcBorders>
              <w:top w:val="nil"/>
              <w:left w:val="nil"/>
              <w:bottom w:val="nil"/>
              <w:right w:val="single" w:sz="4" w:space="0" w:color="auto"/>
            </w:tcBorders>
          </w:tcPr>
          <w:p w14:paraId="5B32364E" w14:textId="77777777" w:rsidR="002B134C" w:rsidRPr="00556843" w:rsidRDefault="002B134C" w:rsidP="00F658E8">
            <w:pPr>
              <w:pStyle w:val="TableText"/>
              <w:keepNext/>
            </w:pPr>
          </w:p>
        </w:tc>
      </w:tr>
      <w:tr w:rsidR="002B134C" w:rsidRPr="00556843" w14:paraId="498F7DA2" w14:textId="77777777" w:rsidTr="002B134C">
        <w:tc>
          <w:tcPr>
            <w:tcW w:w="419" w:type="dxa"/>
            <w:vMerge w:val="restart"/>
            <w:tcBorders>
              <w:top w:val="nil"/>
              <w:left w:val="single" w:sz="4" w:space="0" w:color="auto"/>
              <w:right w:val="nil"/>
            </w:tcBorders>
            <w:shd w:val="clear" w:color="auto" w:fill="D9D9D9" w:themeFill="background1" w:themeFillShade="D9"/>
            <w:vAlign w:val="center"/>
          </w:tcPr>
          <w:p w14:paraId="11E8C84D" w14:textId="77777777" w:rsidR="002B134C" w:rsidRPr="00556843" w:rsidRDefault="002B134C" w:rsidP="00F658E8">
            <w:pPr>
              <w:pStyle w:val="TableText"/>
              <w:keepNext/>
            </w:pPr>
            <w:r w:rsidRPr="00556843">
              <w:t>(a)</w:t>
            </w:r>
          </w:p>
        </w:tc>
        <w:tc>
          <w:tcPr>
            <w:tcW w:w="2976" w:type="dxa"/>
            <w:tcBorders>
              <w:top w:val="single" w:sz="4" w:space="0" w:color="FFFFFF" w:themeColor="background1"/>
              <w:left w:val="nil"/>
              <w:bottom w:val="single" w:sz="4" w:space="0" w:color="FFFFFF" w:themeColor="background1"/>
              <w:right w:val="single" w:sz="4" w:space="0" w:color="FFFFFF" w:themeColor="background1"/>
            </w:tcBorders>
            <w:shd w:val="clear" w:color="auto" w:fill="D9D9D9" w:themeFill="background1" w:themeFillShade="D9"/>
          </w:tcPr>
          <w:p w14:paraId="2A58F2DD" w14:textId="77777777" w:rsidR="002B134C" w:rsidRPr="00556843" w:rsidRDefault="002B134C" w:rsidP="00F658E8">
            <w:pPr>
              <w:pStyle w:val="TableText"/>
              <w:keepNext/>
              <w:ind w:left="340" w:hanging="340"/>
            </w:pPr>
            <w:r w:rsidRPr="00556843">
              <w:t>(i)</w:t>
            </w:r>
            <w:r w:rsidRPr="00556843">
              <w:tab/>
              <w:t xml:space="preserve">Number of mature individuals in each subpopulation </w:t>
            </w:r>
          </w:p>
        </w:tc>
        <w:tc>
          <w:tcPr>
            <w:tcW w:w="1930" w:type="dxa"/>
            <w:tcBorders>
              <w:top w:val="nil"/>
              <w:left w:val="single" w:sz="4" w:space="0" w:color="FFFFFF" w:themeColor="background1"/>
              <w:bottom w:val="single" w:sz="4" w:space="0" w:color="FFFFFF" w:themeColor="background1"/>
              <w:right w:val="single" w:sz="4" w:space="0" w:color="FFFFFF" w:themeColor="background1"/>
            </w:tcBorders>
            <w:shd w:val="clear" w:color="auto" w:fill="FF7C80"/>
            <w:vAlign w:val="center"/>
          </w:tcPr>
          <w:p w14:paraId="3169C74D" w14:textId="77777777" w:rsidR="002B134C" w:rsidRPr="00556843" w:rsidRDefault="002B134C" w:rsidP="00F658E8">
            <w:pPr>
              <w:pStyle w:val="TableText"/>
              <w:keepNext/>
              <w:rPr>
                <w:b/>
              </w:rPr>
            </w:pPr>
            <w:r w:rsidRPr="00556843">
              <w:rPr>
                <w:b/>
              </w:rPr>
              <w:t>≤ 50</w:t>
            </w:r>
          </w:p>
        </w:tc>
        <w:tc>
          <w:tcPr>
            <w:tcW w:w="1833" w:type="dxa"/>
            <w:tcBorders>
              <w:top w:val="nil"/>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14:paraId="420FA598" w14:textId="77777777" w:rsidR="002B134C" w:rsidRPr="00556843" w:rsidRDefault="002B134C" w:rsidP="00F658E8">
            <w:pPr>
              <w:pStyle w:val="TableText"/>
              <w:keepNext/>
              <w:rPr>
                <w:b/>
              </w:rPr>
            </w:pPr>
            <w:r w:rsidRPr="00556843">
              <w:rPr>
                <w:b/>
              </w:rPr>
              <w:t>≤ 250</w:t>
            </w:r>
          </w:p>
        </w:tc>
        <w:tc>
          <w:tcPr>
            <w:tcW w:w="1902" w:type="dxa"/>
            <w:tcBorders>
              <w:top w:val="nil"/>
              <w:left w:val="single" w:sz="4" w:space="0" w:color="FFFFFF" w:themeColor="background1"/>
              <w:bottom w:val="single" w:sz="4" w:space="0" w:color="FFFFFF" w:themeColor="background1"/>
              <w:right w:val="single" w:sz="4" w:space="0" w:color="auto"/>
            </w:tcBorders>
            <w:shd w:val="clear" w:color="auto" w:fill="FFFF66"/>
            <w:vAlign w:val="center"/>
          </w:tcPr>
          <w:p w14:paraId="6D50A324" w14:textId="77777777" w:rsidR="002B134C" w:rsidRPr="00556843" w:rsidRDefault="002B134C" w:rsidP="00F658E8">
            <w:pPr>
              <w:pStyle w:val="TableText"/>
              <w:keepNext/>
              <w:rPr>
                <w:b/>
              </w:rPr>
            </w:pPr>
            <w:r w:rsidRPr="00556843">
              <w:rPr>
                <w:b/>
              </w:rPr>
              <w:t>≤ 1,000</w:t>
            </w:r>
          </w:p>
        </w:tc>
      </w:tr>
      <w:tr w:rsidR="002B134C" w:rsidRPr="00556843" w14:paraId="7627BBCE" w14:textId="77777777" w:rsidTr="002B134C">
        <w:tc>
          <w:tcPr>
            <w:tcW w:w="419" w:type="dxa"/>
            <w:vMerge/>
            <w:tcBorders>
              <w:left w:val="single" w:sz="4" w:space="0" w:color="auto"/>
              <w:bottom w:val="single" w:sz="4" w:space="0" w:color="FFFFFF" w:themeColor="background1"/>
              <w:right w:val="single" w:sz="4" w:space="0" w:color="FFFFFF" w:themeColor="background1"/>
            </w:tcBorders>
            <w:shd w:val="clear" w:color="auto" w:fill="D9D9D9" w:themeFill="background1" w:themeFillShade="D9"/>
          </w:tcPr>
          <w:p w14:paraId="20D39CE0" w14:textId="77777777" w:rsidR="002B134C" w:rsidRPr="00556843" w:rsidRDefault="002B134C" w:rsidP="00F658E8">
            <w:pPr>
              <w:pStyle w:val="TableText"/>
              <w:keepNext/>
            </w:pPr>
          </w:p>
        </w:tc>
        <w:tc>
          <w:tcPr>
            <w:tcW w:w="29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135FBDD" w14:textId="77777777" w:rsidR="002B134C" w:rsidRPr="00556843" w:rsidRDefault="002B134C" w:rsidP="00F658E8">
            <w:pPr>
              <w:pStyle w:val="TableText"/>
              <w:keepNext/>
              <w:ind w:left="340" w:hanging="340"/>
            </w:pPr>
            <w:r w:rsidRPr="00556843">
              <w:t xml:space="preserve">(ii) </w:t>
            </w:r>
            <w:r w:rsidRPr="00556843">
              <w:tab/>
              <w:t>% of mature individuals in one subpopulation =</w:t>
            </w:r>
          </w:p>
        </w:tc>
        <w:tc>
          <w:tcPr>
            <w:tcW w:w="19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7C80"/>
            <w:vAlign w:val="center"/>
          </w:tcPr>
          <w:p w14:paraId="3F0C39DB" w14:textId="77777777" w:rsidR="002B134C" w:rsidRPr="00556843" w:rsidRDefault="002B134C" w:rsidP="00F658E8">
            <w:pPr>
              <w:pStyle w:val="TableText"/>
              <w:keepNext/>
              <w:rPr>
                <w:b/>
              </w:rPr>
            </w:pPr>
            <w:r w:rsidRPr="00556843">
              <w:rPr>
                <w:b/>
              </w:rPr>
              <w:t>90 – 100%</w:t>
            </w:r>
          </w:p>
        </w:tc>
        <w:tc>
          <w:tcPr>
            <w:tcW w:w="18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9933"/>
            <w:vAlign w:val="center"/>
          </w:tcPr>
          <w:p w14:paraId="5314680A" w14:textId="77777777" w:rsidR="002B134C" w:rsidRPr="00556843" w:rsidRDefault="002B134C" w:rsidP="00F658E8">
            <w:pPr>
              <w:pStyle w:val="TableText"/>
              <w:keepNext/>
              <w:rPr>
                <w:b/>
              </w:rPr>
            </w:pPr>
            <w:r w:rsidRPr="00556843">
              <w:rPr>
                <w:b/>
              </w:rPr>
              <w:t>95 – 100%</w:t>
            </w:r>
          </w:p>
        </w:tc>
        <w:tc>
          <w:tcPr>
            <w:tcW w:w="1902"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66"/>
            <w:vAlign w:val="center"/>
          </w:tcPr>
          <w:p w14:paraId="50E82D89" w14:textId="77777777" w:rsidR="002B134C" w:rsidRPr="00556843" w:rsidRDefault="002B134C" w:rsidP="00F658E8">
            <w:pPr>
              <w:pStyle w:val="TableText"/>
              <w:keepNext/>
              <w:rPr>
                <w:b/>
              </w:rPr>
            </w:pPr>
            <w:r w:rsidRPr="00556843">
              <w:rPr>
                <w:b/>
              </w:rPr>
              <w:t>100%</w:t>
            </w:r>
          </w:p>
        </w:tc>
      </w:tr>
      <w:tr w:rsidR="002B134C" w:rsidRPr="00556843" w14:paraId="5A79803A" w14:textId="77777777" w:rsidTr="002B134C">
        <w:tc>
          <w:tcPr>
            <w:tcW w:w="3395" w:type="dxa"/>
            <w:gridSpan w:val="2"/>
            <w:tcBorders>
              <w:top w:val="single" w:sz="4" w:space="0" w:color="FFFFFF" w:themeColor="background1"/>
              <w:left w:val="single" w:sz="4" w:space="0" w:color="auto"/>
              <w:right w:val="single" w:sz="4" w:space="0" w:color="FFFFFF" w:themeColor="background1"/>
            </w:tcBorders>
            <w:shd w:val="clear" w:color="auto" w:fill="D9D9D9" w:themeFill="background1" w:themeFillShade="D9"/>
          </w:tcPr>
          <w:p w14:paraId="6D5CC246" w14:textId="77777777" w:rsidR="002B134C" w:rsidRPr="00556843" w:rsidRDefault="002B134C" w:rsidP="00F658E8">
            <w:pPr>
              <w:pStyle w:val="TableText"/>
              <w:keepNext/>
              <w:ind w:left="334" w:hanging="334"/>
            </w:pPr>
            <w:r w:rsidRPr="00556843">
              <w:t>(b)</w:t>
            </w:r>
            <w:r w:rsidRPr="00556843">
              <w:tab/>
              <w:t>Extreme fluctuations in the number of mature individuals</w:t>
            </w:r>
          </w:p>
        </w:tc>
        <w:tc>
          <w:tcPr>
            <w:tcW w:w="1930" w:type="dxa"/>
            <w:tcBorders>
              <w:top w:val="single" w:sz="4" w:space="0" w:color="FFFFFF" w:themeColor="background1"/>
              <w:left w:val="single" w:sz="4" w:space="0" w:color="FFFFFF" w:themeColor="background1"/>
              <w:right w:val="nil"/>
            </w:tcBorders>
            <w:shd w:val="clear" w:color="auto" w:fill="auto"/>
          </w:tcPr>
          <w:p w14:paraId="1A95DBC3" w14:textId="77777777" w:rsidR="002B134C" w:rsidRPr="00556843" w:rsidRDefault="002B134C" w:rsidP="00F658E8">
            <w:pPr>
              <w:pStyle w:val="TableText"/>
              <w:keepNext/>
            </w:pPr>
          </w:p>
        </w:tc>
        <w:tc>
          <w:tcPr>
            <w:tcW w:w="1833" w:type="dxa"/>
            <w:tcBorders>
              <w:top w:val="single" w:sz="4" w:space="0" w:color="FFFFFF" w:themeColor="background1"/>
              <w:left w:val="nil"/>
              <w:right w:val="nil"/>
            </w:tcBorders>
            <w:shd w:val="clear" w:color="auto" w:fill="auto"/>
          </w:tcPr>
          <w:p w14:paraId="021C83B6" w14:textId="77777777" w:rsidR="002B134C" w:rsidRPr="00556843" w:rsidRDefault="002B134C" w:rsidP="00F658E8">
            <w:pPr>
              <w:pStyle w:val="TableText"/>
              <w:keepNext/>
            </w:pPr>
          </w:p>
        </w:tc>
        <w:tc>
          <w:tcPr>
            <w:tcW w:w="1902" w:type="dxa"/>
            <w:tcBorders>
              <w:top w:val="single" w:sz="4" w:space="0" w:color="FFFFFF" w:themeColor="background1"/>
              <w:left w:val="nil"/>
              <w:right w:val="single" w:sz="4" w:space="0" w:color="auto"/>
            </w:tcBorders>
            <w:shd w:val="clear" w:color="auto" w:fill="auto"/>
          </w:tcPr>
          <w:p w14:paraId="1AF5959E" w14:textId="77777777" w:rsidR="002B134C" w:rsidRPr="00556843" w:rsidRDefault="002B134C" w:rsidP="00F658E8">
            <w:pPr>
              <w:pStyle w:val="TableText"/>
              <w:keepNext/>
            </w:pPr>
          </w:p>
        </w:tc>
      </w:tr>
    </w:tbl>
    <w:p w14:paraId="023919E6" w14:textId="77777777" w:rsidR="002B69E4" w:rsidRPr="002B69E4" w:rsidRDefault="00C2736A" w:rsidP="00CD30FC">
      <w:pPr>
        <w:pStyle w:val="Heading3"/>
        <w:spacing w:before="240"/>
        <w:ind w:left="964" w:hanging="964"/>
      </w:pPr>
      <w:r>
        <w:t>Criterion 3 e</w:t>
      </w:r>
      <w:r w:rsidR="002B69E4" w:rsidRPr="002B69E4">
        <w:t>vidence</w:t>
      </w:r>
    </w:p>
    <w:p w14:paraId="375AEDBB" w14:textId="4D80F2AF" w:rsidR="00165D99" w:rsidRPr="0071736B" w:rsidRDefault="00165D99" w:rsidP="00165D99">
      <w:pPr>
        <w:rPr>
          <w:lang w:eastAsia="ja-JP"/>
        </w:rPr>
      </w:pPr>
      <w:r w:rsidRPr="008155CB">
        <w:rPr>
          <w:rStyle w:val="Strong"/>
        </w:rPr>
        <w:t xml:space="preserve">Eligible </w:t>
      </w:r>
      <w:r w:rsidRPr="0071736B">
        <w:rPr>
          <w:rStyle w:val="Strong"/>
        </w:rPr>
        <w:t>under Criteri</w:t>
      </w:r>
      <w:r w:rsidR="00FC1C5A">
        <w:rPr>
          <w:rStyle w:val="Strong"/>
        </w:rPr>
        <w:t xml:space="preserve">on 3 </w:t>
      </w:r>
      <w:r>
        <w:rPr>
          <w:rStyle w:val="Strong"/>
        </w:rPr>
        <w:t>C2a(i)</w:t>
      </w:r>
      <w:r w:rsidRPr="0071736B">
        <w:rPr>
          <w:lang w:eastAsia="ja-JP"/>
        </w:rPr>
        <w:t xml:space="preserve"> </w:t>
      </w:r>
      <w:r>
        <w:rPr>
          <w:b/>
          <w:bCs/>
        </w:rPr>
        <w:t xml:space="preserve">as </w:t>
      </w:r>
      <w:sdt>
        <w:sdtPr>
          <w:rPr>
            <w:b/>
            <w:bCs/>
          </w:rPr>
          <w:id w:val="1013104026"/>
          <w:placeholder>
            <w:docPart w:val="701410CFAE974925912A1B4ECC0CC8F3"/>
          </w:placeholder>
          <w:dropDownList>
            <w:listItem w:displayText="Critically Endangered" w:value="Critically Endangered"/>
            <w:listItem w:displayText="Endangered" w:value="Endangered"/>
            <w:listItem w:displayText="Vulnerable" w:value="Vulnerable"/>
            <w:listItem w:displayText="Insufficient data" w:value="Insufficient data"/>
          </w:dropDownList>
        </w:sdtPr>
        <w:sdtEndPr/>
        <w:sdtContent>
          <w:r>
            <w:rPr>
              <w:b/>
              <w:bCs/>
            </w:rPr>
            <w:t>Endangered</w:t>
          </w:r>
        </w:sdtContent>
      </w:sdt>
    </w:p>
    <w:p w14:paraId="2EFD6ED2" w14:textId="4EE7C4CA" w:rsidR="00015AA9" w:rsidRPr="003E7CA2" w:rsidRDefault="003E7CA2" w:rsidP="003E7CA2">
      <w:pPr>
        <w:rPr>
          <w:bCs/>
          <w:color w:val="000000"/>
        </w:rPr>
      </w:pPr>
      <w:r>
        <w:t>The</w:t>
      </w:r>
      <w:r w:rsidR="006A7201">
        <w:t>re</w:t>
      </w:r>
      <w:r>
        <w:t xml:space="preserve"> are an estimated </w:t>
      </w:r>
      <w:r w:rsidR="00EF286C">
        <w:t>226</w:t>
      </w:r>
      <w:r>
        <w:t xml:space="preserve"> mature individuals </w:t>
      </w:r>
      <w:r w:rsidRPr="00EF5E1F">
        <w:t xml:space="preserve">of Banyabba </w:t>
      </w:r>
      <w:r>
        <w:t>s</w:t>
      </w:r>
      <w:r w:rsidRPr="00EF5E1F">
        <w:t xml:space="preserve">hiny-barked </w:t>
      </w:r>
      <w:r>
        <w:t>g</w:t>
      </w:r>
      <w:r w:rsidRPr="00EF5E1F">
        <w:t>um</w:t>
      </w:r>
      <w:r>
        <w:rPr>
          <w:bCs/>
          <w:color w:val="000000"/>
        </w:rPr>
        <w:t>, and some level of continuing decline is likely due to a combination of fire and drought</w:t>
      </w:r>
      <w:r w:rsidR="006A7201">
        <w:rPr>
          <w:bCs/>
          <w:color w:val="000000"/>
        </w:rPr>
        <w:t xml:space="preserve"> (see Criterion 1)</w:t>
      </w:r>
      <w:r>
        <w:rPr>
          <w:bCs/>
          <w:color w:val="000000"/>
        </w:rPr>
        <w:t xml:space="preserve">. </w:t>
      </w:r>
      <w:r w:rsidR="00015AA9">
        <w:rPr>
          <w:bCs/>
          <w:color w:val="000000"/>
        </w:rPr>
        <w:t xml:space="preserve">All subpopulations are equal to or fewer than 250 mature individuals (Table 1). </w:t>
      </w:r>
      <w:r w:rsidR="006A7201">
        <w:rPr>
          <w:bCs/>
          <w:color w:val="000000"/>
        </w:rPr>
        <w:t>Based on t</w:t>
      </w:r>
      <w:r w:rsidR="00015AA9">
        <w:rPr>
          <w:bCs/>
          <w:color w:val="000000"/>
        </w:rPr>
        <w:t xml:space="preserve">his information, the </w:t>
      </w:r>
      <w:r w:rsidR="00F163D2">
        <w:rPr>
          <w:bCs/>
          <w:color w:val="000000"/>
        </w:rPr>
        <w:t>subspecies</w:t>
      </w:r>
      <w:r w:rsidR="00015AA9">
        <w:rPr>
          <w:bCs/>
          <w:color w:val="000000"/>
        </w:rPr>
        <w:t xml:space="preserve"> </w:t>
      </w:r>
      <w:r w:rsidR="006A7201">
        <w:rPr>
          <w:bCs/>
          <w:color w:val="000000"/>
        </w:rPr>
        <w:t>meets the threshold for listing as</w:t>
      </w:r>
      <w:r w:rsidR="00015AA9">
        <w:rPr>
          <w:bCs/>
          <w:color w:val="000000"/>
        </w:rPr>
        <w:t xml:space="preserve"> Endangered under criterion C2(a)(i)</w:t>
      </w:r>
      <w:r w:rsidR="00015AA9">
        <w:rPr>
          <w:rFonts w:ascii="Times New Roman" w:hAnsi="Times New Roman"/>
          <w:bCs/>
          <w:color w:val="000000"/>
        </w:rPr>
        <w:t>.</w:t>
      </w:r>
    </w:p>
    <w:p w14:paraId="42DB05F1" w14:textId="0C59FD92" w:rsidR="00B713DF" w:rsidRDefault="00015AA9" w:rsidP="00B713DF">
      <w:r w:rsidRPr="006054CC">
        <w:rPr>
          <w:bCs/>
          <w:i/>
          <w:iCs/>
          <w:color w:val="000000"/>
        </w:rPr>
        <w:t>Conclusion</w:t>
      </w:r>
      <w:r>
        <w:rPr>
          <w:rFonts w:ascii="Times New Roman" w:hAnsi="Times New Roman"/>
          <w:bCs/>
          <w:i/>
          <w:iCs/>
          <w:color w:val="000000"/>
        </w:rPr>
        <w:br/>
      </w:r>
      <w:r w:rsidRPr="00E41BFD">
        <w:rPr>
          <w:rFonts w:cs="Arial"/>
        </w:rPr>
        <w:t xml:space="preserve">The data presented above appear to demonstrate that the </w:t>
      </w:r>
      <w:r w:rsidR="00F163D2">
        <w:rPr>
          <w:rFonts w:cs="Arial"/>
        </w:rPr>
        <w:t>subspecies</w:t>
      </w:r>
      <w:r w:rsidRPr="00E41BFD">
        <w:rPr>
          <w:rFonts w:cs="Arial"/>
        </w:rPr>
        <w:t xml:space="preserve"> is eligible for listing as </w:t>
      </w:r>
      <w:r w:rsidRPr="00210BB5">
        <w:rPr>
          <w:rFonts w:cs="Arial"/>
        </w:rPr>
        <w:t xml:space="preserve">Endangered </w:t>
      </w:r>
      <w:r w:rsidRPr="00E41BFD">
        <w:rPr>
          <w:rFonts w:cs="Arial"/>
        </w:rPr>
        <w:t>under this criterion.</w:t>
      </w:r>
      <w:r w:rsidR="002206AD">
        <w:t xml:space="preserve"> However, </w:t>
      </w:r>
      <w:r w:rsidR="002206AD">
        <w:rPr>
          <w:lang w:eastAsia="ja-JP"/>
        </w:rPr>
        <w:t>t</w:t>
      </w:r>
      <w:r w:rsidR="00B713DF" w:rsidRPr="008155CB">
        <w:rPr>
          <w:lang w:eastAsia="ja-JP"/>
        </w:rPr>
        <w:t xml:space="preserve">he purpose of this consultation document is to elicit additional information to better understand the </w:t>
      </w:r>
      <w:r w:rsidR="00F163D2">
        <w:rPr>
          <w:lang w:eastAsia="ja-JP"/>
        </w:rPr>
        <w:t>subspecies</w:t>
      </w:r>
      <w:r w:rsidR="00B713DF" w:rsidRPr="008155CB">
        <w:rPr>
          <w:lang w:eastAsia="ja-JP"/>
        </w:rPr>
        <w:t>’ status. This conclusion should therefore be considered to be tentative at this stage, as it may be changed as a result of responses to this consultation process</w:t>
      </w:r>
      <w:r w:rsidR="00B713DF" w:rsidRPr="008155CB">
        <w:rPr>
          <w:bCs/>
          <w:lang w:eastAsia="ja-JP"/>
        </w:rPr>
        <w:t>.</w:t>
      </w:r>
    </w:p>
    <w:p w14:paraId="509EB079" w14:textId="77777777" w:rsidR="00C82A90" w:rsidRDefault="00C82A90">
      <w:pPr>
        <w:spacing w:after="0" w:line="240" w:lineRule="auto"/>
        <w:rPr>
          <w:rFonts w:ascii="Calibri" w:hAnsi="Calibri"/>
          <w:b/>
          <w:bCs/>
          <w:sz w:val="24"/>
          <w:szCs w:val="18"/>
        </w:rPr>
      </w:pPr>
    </w:p>
    <w:p w14:paraId="12C8BA61" w14:textId="2F5FEC2F" w:rsidR="00166185" w:rsidRDefault="00166185" w:rsidP="00166185">
      <w:pPr>
        <w:pStyle w:val="Caption"/>
      </w:pPr>
      <w:r w:rsidRPr="00166185">
        <w:t>Criterion 4 Number of mature individuals</w:t>
      </w:r>
    </w:p>
    <w:tbl>
      <w:tblPr>
        <w:tblW w:w="9346" w:type="dxa"/>
        <w:tblCellMar>
          <w:left w:w="0" w:type="dxa"/>
          <w:right w:w="0" w:type="dxa"/>
        </w:tblCellMar>
        <w:tblLook w:val="04A0" w:firstRow="1" w:lastRow="0" w:firstColumn="1" w:lastColumn="0" w:noHBand="0" w:noVBand="1"/>
      </w:tblPr>
      <w:tblGrid>
        <w:gridCol w:w="3392"/>
        <w:gridCol w:w="2127"/>
        <w:gridCol w:w="1842"/>
        <w:gridCol w:w="1985"/>
      </w:tblGrid>
      <w:tr w:rsidR="00166185" w:rsidRPr="00166185" w14:paraId="35349BEA" w14:textId="77777777" w:rsidTr="001C7420">
        <w:trPr>
          <w:trHeight w:val="350"/>
        </w:trPr>
        <w:tc>
          <w:tcPr>
            <w:tcW w:w="9346" w:type="dxa"/>
            <w:gridSpan w:val="4"/>
            <w:tcBorders>
              <w:top w:val="single" w:sz="8" w:space="0" w:color="auto"/>
              <w:left w:val="single" w:sz="8" w:space="0" w:color="auto"/>
              <w:bottom w:val="nil"/>
              <w:right w:val="single" w:sz="4" w:space="0" w:color="auto"/>
            </w:tcBorders>
            <w:shd w:val="clear" w:color="auto" w:fill="595959"/>
            <w:tcMar>
              <w:top w:w="57" w:type="dxa"/>
              <w:left w:w="85" w:type="dxa"/>
              <w:bottom w:w="57" w:type="dxa"/>
              <w:right w:w="108" w:type="dxa"/>
            </w:tcMar>
            <w:vAlign w:val="center"/>
            <w:hideMark/>
          </w:tcPr>
          <w:p w14:paraId="39A2CA38" w14:textId="77777777" w:rsidR="00166185" w:rsidRPr="00166185" w:rsidRDefault="00166185" w:rsidP="000E630E">
            <w:pPr>
              <w:pStyle w:val="TableText"/>
              <w:keepNext/>
            </w:pPr>
          </w:p>
        </w:tc>
      </w:tr>
      <w:tr w:rsidR="00166185" w:rsidRPr="00166185" w14:paraId="46915FA7" w14:textId="77777777" w:rsidTr="001C7420">
        <w:trPr>
          <w:trHeight w:val="524"/>
        </w:trPr>
        <w:tc>
          <w:tcPr>
            <w:tcW w:w="3392" w:type="dxa"/>
            <w:tcBorders>
              <w:top w:val="nil"/>
              <w:left w:val="single" w:sz="8" w:space="0" w:color="auto"/>
              <w:bottom w:val="nil"/>
              <w:right w:val="nil"/>
            </w:tcBorders>
            <w:tcMar>
              <w:top w:w="57" w:type="dxa"/>
              <w:left w:w="85" w:type="dxa"/>
              <w:bottom w:w="57" w:type="dxa"/>
              <w:right w:w="108" w:type="dxa"/>
            </w:tcMar>
          </w:tcPr>
          <w:p w14:paraId="3E4E241E" w14:textId="77777777" w:rsidR="00166185" w:rsidRPr="00166185" w:rsidRDefault="00280857" w:rsidP="000E630E">
            <w:pPr>
              <w:pStyle w:val="TableText"/>
              <w:keepNext/>
              <w:rPr>
                <w:szCs w:val="18"/>
              </w:rPr>
            </w:pPr>
            <w:r w:rsidRPr="0095692A">
              <w:rPr>
                <w:color w:val="FFFFFF" w:themeColor="background1"/>
                <w:szCs w:val="18"/>
              </w:rPr>
              <w:t>–</w:t>
            </w:r>
          </w:p>
        </w:tc>
        <w:tc>
          <w:tcPr>
            <w:tcW w:w="2127" w:type="dxa"/>
            <w:tcBorders>
              <w:top w:val="single" w:sz="8" w:space="0" w:color="FFFFFF"/>
              <w:left w:val="nil"/>
              <w:bottom w:val="single" w:sz="8" w:space="0" w:color="FFFFFF"/>
              <w:right w:val="single" w:sz="8" w:space="0" w:color="FFFFFF"/>
            </w:tcBorders>
            <w:shd w:val="clear" w:color="auto" w:fill="FF0000"/>
            <w:tcMar>
              <w:top w:w="57" w:type="dxa"/>
              <w:left w:w="85" w:type="dxa"/>
              <w:bottom w:w="57" w:type="dxa"/>
              <w:right w:w="108" w:type="dxa"/>
            </w:tcMar>
            <w:hideMark/>
          </w:tcPr>
          <w:p w14:paraId="56CC7102" w14:textId="77777777" w:rsidR="00166185" w:rsidRPr="009E3E71" w:rsidRDefault="00166185" w:rsidP="000E630E">
            <w:pPr>
              <w:pStyle w:val="TableText"/>
              <w:keepNext/>
              <w:rPr>
                <w:rStyle w:val="Strong"/>
              </w:rPr>
            </w:pPr>
            <w:r w:rsidRPr="009E3E71">
              <w:rPr>
                <w:rStyle w:val="Strong"/>
              </w:rPr>
              <w:t>Critically Endangered</w:t>
            </w:r>
          </w:p>
          <w:p w14:paraId="7C1838F5" w14:textId="77777777" w:rsidR="00166185" w:rsidRPr="009E3E71" w:rsidRDefault="00166185" w:rsidP="000E630E">
            <w:pPr>
              <w:pStyle w:val="TableText"/>
              <w:keepNext/>
              <w:rPr>
                <w:rStyle w:val="Strong"/>
              </w:rPr>
            </w:pPr>
            <w:r w:rsidRPr="009E3E71">
              <w:rPr>
                <w:rStyle w:val="Strong"/>
              </w:rPr>
              <w:t>Extremely low</w:t>
            </w:r>
          </w:p>
        </w:tc>
        <w:tc>
          <w:tcPr>
            <w:tcW w:w="1842" w:type="dxa"/>
            <w:tcBorders>
              <w:top w:val="single" w:sz="8" w:space="0" w:color="FFFFFF"/>
              <w:left w:val="nil"/>
              <w:bottom w:val="single" w:sz="8" w:space="0" w:color="FFFFFF"/>
              <w:right w:val="single" w:sz="8" w:space="0" w:color="FFFFFF"/>
            </w:tcBorders>
            <w:shd w:val="clear" w:color="auto" w:fill="FF6600"/>
            <w:tcMar>
              <w:top w:w="57" w:type="dxa"/>
              <w:left w:w="85" w:type="dxa"/>
              <w:bottom w:w="57" w:type="dxa"/>
              <w:right w:w="108" w:type="dxa"/>
            </w:tcMar>
            <w:hideMark/>
          </w:tcPr>
          <w:p w14:paraId="484E0A09" w14:textId="77777777" w:rsidR="00166185" w:rsidRPr="009E3E71" w:rsidRDefault="00166185" w:rsidP="000E630E">
            <w:pPr>
              <w:pStyle w:val="TableText"/>
              <w:keepNext/>
              <w:rPr>
                <w:rStyle w:val="Strong"/>
              </w:rPr>
            </w:pPr>
            <w:r w:rsidRPr="009E3E71">
              <w:rPr>
                <w:rStyle w:val="Strong"/>
              </w:rPr>
              <w:t>Endangered</w:t>
            </w:r>
          </w:p>
          <w:p w14:paraId="74E3DEFF" w14:textId="77777777" w:rsidR="00166185" w:rsidRPr="009E3E71" w:rsidRDefault="00166185" w:rsidP="000E630E">
            <w:pPr>
              <w:pStyle w:val="TableText"/>
              <w:keepNext/>
              <w:rPr>
                <w:rStyle w:val="Strong"/>
              </w:rPr>
            </w:pPr>
            <w:r w:rsidRPr="009E3E71">
              <w:rPr>
                <w:rStyle w:val="Strong"/>
              </w:rPr>
              <w:t>Very Low</w:t>
            </w:r>
          </w:p>
        </w:tc>
        <w:tc>
          <w:tcPr>
            <w:tcW w:w="1985" w:type="dxa"/>
            <w:tcBorders>
              <w:top w:val="single" w:sz="8" w:space="0" w:color="FFFFFF"/>
              <w:left w:val="nil"/>
              <w:bottom w:val="single" w:sz="8" w:space="0" w:color="FFFFFF"/>
              <w:right w:val="single" w:sz="4" w:space="0" w:color="auto"/>
            </w:tcBorders>
            <w:shd w:val="clear" w:color="auto" w:fill="FFFF00"/>
            <w:tcMar>
              <w:top w:w="57" w:type="dxa"/>
              <w:left w:w="85" w:type="dxa"/>
              <w:bottom w:w="57" w:type="dxa"/>
              <w:right w:w="108" w:type="dxa"/>
            </w:tcMar>
            <w:hideMark/>
          </w:tcPr>
          <w:p w14:paraId="64EED3C5" w14:textId="77777777" w:rsidR="00166185" w:rsidRPr="009E3E71" w:rsidRDefault="00166185" w:rsidP="000E630E">
            <w:pPr>
              <w:pStyle w:val="TableText"/>
              <w:keepNext/>
              <w:rPr>
                <w:rStyle w:val="Strong"/>
              </w:rPr>
            </w:pPr>
            <w:r w:rsidRPr="009E3E71">
              <w:rPr>
                <w:rStyle w:val="Strong"/>
              </w:rPr>
              <w:t>Vulnerable</w:t>
            </w:r>
          </w:p>
          <w:p w14:paraId="393F2594" w14:textId="77777777" w:rsidR="00166185" w:rsidRPr="009E3E71" w:rsidRDefault="00166185" w:rsidP="000E630E">
            <w:pPr>
              <w:pStyle w:val="TableText"/>
              <w:keepNext/>
              <w:rPr>
                <w:rStyle w:val="Strong"/>
              </w:rPr>
            </w:pPr>
            <w:r w:rsidRPr="009E3E71">
              <w:rPr>
                <w:rStyle w:val="Strong"/>
              </w:rPr>
              <w:t>Low</w:t>
            </w:r>
          </w:p>
        </w:tc>
      </w:tr>
      <w:tr w:rsidR="00166185" w:rsidRPr="00166185" w14:paraId="2DEF68A8" w14:textId="77777777" w:rsidTr="001C7420">
        <w:trPr>
          <w:trHeight w:val="442"/>
        </w:trPr>
        <w:tc>
          <w:tcPr>
            <w:tcW w:w="3392" w:type="dxa"/>
            <w:tcBorders>
              <w:top w:val="nil"/>
              <w:left w:val="single" w:sz="8" w:space="0" w:color="auto"/>
              <w:bottom w:val="nil"/>
              <w:right w:val="single" w:sz="8" w:space="0" w:color="FFFFFF"/>
            </w:tcBorders>
            <w:shd w:val="clear" w:color="auto" w:fill="BFBFBF"/>
            <w:tcMar>
              <w:top w:w="57" w:type="dxa"/>
              <w:left w:w="85" w:type="dxa"/>
              <w:bottom w:w="57" w:type="dxa"/>
              <w:right w:w="108" w:type="dxa"/>
            </w:tcMar>
            <w:vAlign w:val="center"/>
            <w:hideMark/>
          </w:tcPr>
          <w:p w14:paraId="520F6F0C" w14:textId="77777777" w:rsidR="00166185" w:rsidRPr="00166185" w:rsidRDefault="00DC4577" w:rsidP="000E630E">
            <w:pPr>
              <w:pStyle w:val="TableText"/>
              <w:keepNext/>
              <w:rPr>
                <w:szCs w:val="18"/>
              </w:rPr>
            </w:pPr>
            <w:r w:rsidRPr="004F5429">
              <w:rPr>
                <w:rStyle w:val="Strong"/>
              </w:rPr>
              <w:t>D</w:t>
            </w:r>
            <w:r w:rsidR="00805DF5">
              <w:rPr>
                <w:rStyle w:val="Strong"/>
              </w:rPr>
              <w:t>.</w:t>
            </w:r>
            <w:r w:rsidR="006C5497" w:rsidRPr="004F5429">
              <w:rPr>
                <w:rStyle w:val="Strong"/>
              </w:rPr>
              <w:t xml:space="preserve"> </w:t>
            </w:r>
            <w:r w:rsidR="00166185" w:rsidRPr="00166185">
              <w:rPr>
                <w:szCs w:val="18"/>
              </w:rPr>
              <w:t>Number of mature individuals</w:t>
            </w:r>
          </w:p>
        </w:tc>
        <w:tc>
          <w:tcPr>
            <w:tcW w:w="2127" w:type="dxa"/>
            <w:tcBorders>
              <w:top w:val="nil"/>
              <w:left w:val="nil"/>
              <w:bottom w:val="single" w:sz="8" w:space="0" w:color="FFFFFF"/>
              <w:right w:val="single" w:sz="8" w:space="0" w:color="FFFFFF"/>
            </w:tcBorders>
            <w:shd w:val="clear" w:color="auto" w:fill="FF7C80"/>
            <w:tcMar>
              <w:top w:w="57" w:type="dxa"/>
              <w:left w:w="85" w:type="dxa"/>
              <w:bottom w:w="57" w:type="dxa"/>
              <w:right w:w="108" w:type="dxa"/>
            </w:tcMar>
            <w:vAlign w:val="center"/>
            <w:hideMark/>
          </w:tcPr>
          <w:p w14:paraId="3523EFFC" w14:textId="77777777" w:rsidR="00166185" w:rsidRPr="00166185" w:rsidRDefault="00166185" w:rsidP="000E630E">
            <w:pPr>
              <w:pStyle w:val="TableText"/>
              <w:keepNext/>
              <w:rPr>
                <w:szCs w:val="18"/>
              </w:rPr>
            </w:pPr>
            <w:r w:rsidRPr="00166185">
              <w:rPr>
                <w:szCs w:val="18"/>
              </w:rPr>
              <w:t>&lt; 50</w:t>
            </w:r>
          </w:p>
        </w:tc>
        <w:tc>
          <w:tcPr>
            <w:tcW w:w="1842" w:type="dxa"/>
            <w:tcBorders>
              <w:top w:val="nil"/>
              <w:left w:val="nil"/>
              <w:bottom w:val="single" w:sz="8" w:space="0" w:color="FFFFFF"/>
              <w:right w:val="single" w:sz="8" w:space="0" w:color="FFFFFF"/>
            </w:tcBorders>
            <w:shd w:val="clear" w:color="auto" w:fill="FF9933"/>
            <w:tcMar>
              <w:top w:w="57" w:type="dxa"/>
              <w:left w:w="85" w:type="dxa"/>
              <w:bottom w:w="57" w:type="dxa"/>
              <w:right w:w="108" w:type="dxa"/>
            </w:tcMar>
            <w:vAlign w:val="center"/>
            <w:hideMark/>
          </w:tcPr>
          <w:p w14:paraId="3EBA5B1B" w14:textId="77777777" w:rsidR="00166185" w:rsidRPr="00166185" w:rsidRDefault="00166185" w:rsidP="000E630E">
            <w:pPr>
              <w:pStyle w:val="TableText"/>
              <w:keepNext/>
              <w:rPr>
                <w:rFonts w:ascii="Times New Roman" w:hAnsi="Times New Roman" w:cs="Times New Roman"/>
                <w:szCs w:val="18"/>
              </w:rPr>
            </w:pPr>
            <w:r w:rsidRPr="00166185">
              <w:rPr>
                <w:szCs w:val="18"/>
              </w:rPr>
              <w:t>&lt; 250</w:t>
            </w:r>
          </w:p>
        </w:tc>
        <w:tc>
          <w:tcPr>
            <w:tcW w:w="1985" w:type="dxa"/>
            <w:tcBorders>
              <w:top w:val="single" w:sz="8" w:space="0" w:color="FFFFFF"/>
              <w:left w:val="nil"/>
              <w:bottom w:val="single" w:sz="8" w:space="0" w:color="FFFFFF"/>
              <w:right w:val="single" w:sz="4" w:space="0" w:color="auto"/>
            </w:tcBorders>
            <w:shd w:val="clear" w:color="auto" w:fill="FFFF66"/>
            <w:tcMar>
              <w:top w:w="57" w:type="dxa"/>
              <w:left w:w="85" w:type="dxa"/>
              <w:bottom w:w="57" w:type="dxa"/>
              <w:right w:w="108" w:type="dxa"/>
            </w:tcMar>
            <w:vAlign w:val="center"/>
            <w:hideMark/>
          </w:tcPr>
          <w:p w14:paraId="0E45FC5E" w14:textId="77777777" w:rsidR="00166185" w:rsidRPr="00166185" w:rsidRDefault="00166185" w:rsidP="000E630E">
            <w:pPr>
              <w:pStyle w:val="TableText"/>
              <w:keepNext/>
              <w:rPr>
                <w:rFonts w:ascii="Times New Roman" w:hAnsi="Times New Roman" w:cs="Times New Roman"/>
                <w:szCs w:val="18"/>
              </w:rPr>
            </w:pPr>
            <w:r w:rsidRPr="00166185">
              <w:rPr>
                <w:szCs w:val="18"/>
              </w:rPr>
              <w:t>&lt; 1,000</w:t>
            </w:r>
          </w:p>
        </w:tc>
      </w:tr>
      <w:tr w:rsidR="00166185" w:rsidRPr="00166185" w14:paraId="387B0C1A" w14:textId="77777777" w:rsidTr="00A034C7">
        <w:trPr>
          <w:trHeight w:val="442"/>
        </w:trPr>
        <w:tc>
          <w:tcPr>
            <w:tcW w:w="3392" w:type="dxa"/>
            <w:tcBorders>
              <w:top w:val="nil"/>
              <w:left w:val="single" w:sz="8" w:space="0" w:color="auto"/>
              <w:bottom w:val="single" w:sz="8" w:space="0" w:color="auto"/>
              <w:right w:val="single" w:sz="8" w:space="0" w:color="FFFFFF"/>
            </w:tcBorders>
            <w:shd w:val="clear" w:color="auto" w:fill="BFBFBF"/>
            <w:tcMar>
              <w:top w:w="57" w:type="dxa"/>
              <w:left w:w="85" w:type="dxa"/>
              <w:bottom w:w="57" w:type="dxa"/>
              <w:right w:w="108" w:type="dxa"/>
            </w:tcMar>
            <w:vAlign w:val="center"/>
            <w:hideMark/>
          </w:tcPr>
          <w:p w14:paraId="548ECBF2" w14:textId="77777777" w:rsidR="00166185" w:rsidRPr="00166185" w:rsidRDefault="00166185" w:rsidP="000E630E">
            <w:pPr>
              <w:pStyle w:val="TableText"/>
              <w:keepNext/>
              <w:rPr>
                <w:szCs w:val="18"/>
              </w:rPr>
            </w:pPr>
            <w:r w:rsidRPr="004F5429">
              <w:rPr>
                <w:rStyle w:val="Strong"/>
              </w:rPr>
              <w:t>D2</w:t>
            </w:r>
            <w:r w:rsidR="00805DF5">
              <w:rPr>
                <w:rStyle w:val="Strong"/>
              </w:rPr>
              <w:t>.</w:t>
            </w:r>
            <w:r w:rsidRPr="00166185">
              <w:rPr>
                <w:szCs w:val="18"/>
                <w:vertAlign w:val="superscript"/>
              </w:rPr>
              <w:t>1</w:t>
            </w:r>
            <w:r w:rsidRPr="00166185">
              <w:rPr>
                <w:szCs w:val="18"/>
              </w:rPr>
              <w:t xml:space="preserve"> </w:t>
            </w:r>
            <w:r w:rsidRPr="00166185">
              <w:rPr>
                <w:i/>
                <w:szCs w:val="18"/>
              </w:rPr>
              <w:t>Only applies to the Vulnerable category</w:t>
            </w:r>
          </w:p>
          <w:p w14:paraId="0532F7BB" w14:textId="7420F5C6" w:rsidR="00166185" w:rsidRPr="00166185" w:rsidRDefault="00166185" w:rsidP="000E630E">
            <w:pPr>
              <w:pStyle w:val="TableText"/>
              <w:keepNext/>
              <w:rPr>
                <w:szCs w:val="18"/>
              </w:rPr>
            </w:pPr>
            <w:r w:rsidRPr="00166185">
              <w:rPr>
                <w:szCs w:val="18"/>
              </w:rPr>
              <w:t xml:space="preserve">Restricted area of occupancy or number of locations with a plausible future threat that could drive the </w:t>
            </w:r>
            <w:r w:rsidR="00F163D2">
              <w:rPr>
                <w:szCs w:val="18"/>
              </w:rPr>
              <w:t>species</w:t>
            </w:r>
            <w:r w:rsidRPr="00166185">
              <w:rPr>
                <w:szCs w:val="18"/>
              </w:rPr>
              <w:t xml:space="preserve"> to critically endangered or Extinct in a very short time</w:t>
            </w:r>
          </w:p>
        </w:tc>
        <w:tc>
          <w:tcPr>
            <w:tcW w:w="2127" w:type="dxa"/>
            <w:tcBorders>
              <w:top w:val="single" w:sz="8" w:space="0" w:color="FFFFFF"/>
              <w:left w:val="nil"/>
              <w:bottom w:val="single" w:sz="4" w:space="0" w:color="auto"/>
              <w:right w:val="single" w:sz="8" w:space="0" w:color="FFFFFF"/>
            </w:tcBorders>
            <w:shd w:val="clear" w:color="auto" w:fill="auto"/>
            <w:tcMar>
              <w:top w:w="57" w:type="dxa"/>
              <w:left w:w="85" w:type="dxa"/>
              <w:bottom w:w="57" w:type="dxa"/>
              <w:right w:w="108" w:type="dxa"/>
            </w:tcMar>
            <w:vAlign w:val="center"/>
            <w:hideMark/>
          </w:tcPr>
          <w:p w14:paraId="0F567B3B" w14:textId="77777777" w:rsidR="00166185" w:rsidRPr="00A034C7" w:rsidRDefault="00166185" w:rsidP="000E630E">
            <w:pPr>
              <w:pStyle w:val="TableText"/>
              <w:keepNext/>
              <w:rPr>
                <w:color w:val="FFFFFF" w:themeColor="background1"/>
                <w:szCs w:val="18"/>
              </w:rPr>
            </w:pPr>
            <w:r w:rsidRPr="00A034C7">
              <w:rPr>
                <w:color w:val="FFFFFF" w:themeColor="background1"/>
                <w:szCs w:val="18"/>
              </w:rPr>
              <w:t>-</w:t>
            </w:r>
          </w:p>
        </w:tc>
        <w:tc>
          <w:tcPr>
            <w:tcW w:w="1842" w:type="dxa"/>
            <w:tcBorders>
              <w:top w:val="single" w:sz="8" w:space="0" w:color="FFFFFF"/>
              <w:left w:val="nil"/>
              <w:bottom w:val="single" w:sz="4" w:space="0" w:color="auto"/>
              <w:right w:val="single" w:sz="8" w:space="0" w:color="FFFFFF"/>
            </w:tcBorders>
            <w:shd w:val="clear" w:color="auto" w:fill="auto"/>
            <w:tcMar>
              <w:top w:w="57" w:type="dxa"/>
              <w:left w:w="85" w:type="dxa"/>
              <w:bottom w:w="57" w:type="dxa"/>
              <w:right w:w="108" w:type="dxa"/>
            </w:tcMar>
            <w:vAlign w:val="center"/>
            <w:hideMark/>
          </w:tcPr>
          <w:p w14:paraId="03C2460D" w14:textId="77777777" w:rsidR="00166185" w:rsidRPr="00A034C7" w:rsidRDefault="00166185" w:rsidP="000E630E">
            <w:pPr>
              <w:pStyle w:val="TableText"/>
              <w:keepNext/>
              <w:rPr>
                <w:color w:val="FFFFFF" w:themeColor="background1"/>
                <w:szCs w:val="18"/>
              </w:rPr>
            </w:pPr>
            <w:r w:rsidRPr="00A034C7">
              <w:rPr>
                <w:color w:val="FFFFFF" w:themeColor="background1"/>
                <w:szCs w:val="18"/>
              </w:rPr>
              <w:t>-</w:t>
            </w:r>
          </w:p>
        </w:tc>
        <w:tc>
          <w:tcPr>
            <w:tcW w:w="1985" w:type="dxa"/>
            <w:tcBorders>
              <w:top w:val="single" w:sz="8" w:space="0" w:color="FFFFFF"/>
              <w:left w:val="nil"/>
              <w:bottom w:val="single" w:sz="8" w:space="0" w:color="auto"/>
              <w:right w:val="single" w:sz="4" w:space="0" w:color="auto"/>
            </w:tcBorders>
            <w:shd w:val="clear" w:color="auto" w:fill="FFFF66"/>
            <w:tcMar>
              <w:top w:w="57" w:type="dxa"/>
              <w:left w:w="85" w:type="dxa"/>
              <w:bottom w:w="57" w:type="dxa"/>
              <w:right w:w="108" w:type="dxa"/>
            </w:tcMar>
            <w:vAlign w:val="center"/>
            <w:hideMark/>
          </w:tcPr>
          <w:p w14:paraId="4F061C5D" w14:textId="77777777" w:rsidR="00166185" w:rsidRPr="00166185" w:rsidRDefault="00166185" w:rsidP="000E630E">
            <w:pPr>
              <w:pStyle w:val="TableText"/>
              <w:keepNext/>
              <w:rPr>
                <w:szCs w:val="18"/>
              </w:rPr>
            </w:pPr>
            <w:r w:rsidRPr="00166185">
              <w:rPr>
                <w:szCs w:val="18"/>
              </w:rPr>
              <w:t>D2. Typically: area of occupancy &lt; 20 km</w:t>
            </w:r>
            <w:r w:rsidRPr="00166185">
              <w:rPr>
                <w:szCs w:val="18"/>
                <w:vertAlign w:val="superscript"/>
              </w:rPr>
              <w:t>2</w:t>
            </w:r>
            <w:r w:rsidRPr="00166185">
              <w:rPr>
                <w:szCs w:val="18"/>
              </w:rPr>
              <w:t xml:space="preserve"> or number of locations ≤ 5</w:t>
            </w:r>
          </w:p>
        </w:tc>
      </w:tr>
    </w:tbl>
    <w:p w14:paraId="638C25FF" w14:textId="65316F78" w:rsidR="00166185" w:rsidRPr="00166185" w:rsidRDefault="00166185" w:rsidP="00BE530B">
      <w:pPr>
        <w:pStyle w:val="FigureTableNoteSource"/>
      </w:pPr>
      <w:r w:rsidRPr="00166185">
        <w:rPr>
          <w:vertAlign w:val="superscript"/>
        </w:rPr>
        <w:t>1</w:t>
      </w:r>
      <w:r w:rsidRPr="00166185">
        <w:t xml:space="preserve"> The IUCN Red List Criterion D allows for </w:t>
      </w:r>
      <w:r w:rsidR="00F163D2">
        <w:t>species</w:t>
      </w:r>
      <w:r w:rsidRPr="00166185">
        <w:t xml:space="preserve"> to be listed as Vulnerable under Criterion D2. The corresponding Criterion 4 in the EPBC Regulations does not currently include the provision for listing a </w:t>
      </w:r>
      <w:r w:rsidR="00F163D2">
        <w:t>subspecies</w:t>
      </w:r>
      <w:r w:rsidRPr="00166185">
        <w:t xml:space="preserve"> under D2. As such, a </w:t>
      </w:r>
      <w:r w:rsidR="00F163D2">
        <w:t>subspecies</w:t>
      </w:r>
      <w:r w:rsidRPr="00166185">
        <w:t xml:space="preserve"> cannot currently be listed under the EPBC Act under Criterion D2 only. However, assessments may include information relevant to D2. This information will not be considered by the Committee in making its recommendation of the </w:t>
      </w:r>
      <w:r w:rsidR="00F163D2">
        <w:t>subspecies</w:t>
      </w:r>
      <w:r w:rsidRPr="00166185">
        <w:t xml:space="preserve">’ eligibility for listing under the EPBC Act, but may assist other jurisdictions to adopt the assessment outcome under the </w:t>
      </w:r>
      <w:hyperlink r:id="rId43" w:history="1">
        <w:r w:rsidRPr="00166185">
          <w:rPr>
            <w:rStyle w:val="Hyperlink"/>
            <w:bCs/>
            <w:i/>
            <w:iCs/>
          </w:rPr>
          <w:t>common assessment method</w:t>
        </w:r>
      </w:hyperlink>
      <w:r w:rsidRPr="00166185">
        <w:t>.</w:t>
      </w:r>
    </w:p>
    <w:p w14:paraId="129A9EB3" w14:textId="77777777" w:rsidR="00C2736A" w:rsidRPr="00C2736A" w:rsidRDefault="00C2736A">
      <w:pPr>
        <w:pStyle w:val="Heading3"/>
        <w:ind w:left="964" w:hanging="964"/>
      </w:pPr>
      <w:r>
        <w:t>Criterion 4 e</w:t>
      </w:r>
      <w:r w:rsidR="00BE530B" w:rsidRPr="00BE530B">
        <w:t>vidence</w:t>
      </w:r>
    </w:p>
    <w:p w14:paraId="044589A4" w14:textId="14B2968D" w:rsidR="00B23963" w:rsidRDefault="00BE530B" w:rsidP="00BE530B">
      <w:pPr>
        <w:rPr>
          <w:b/>
          <w:bCs/>
        </w:rPr>
      </w:pPr>
      <w:r w:rsidRPr="00C14D04">
        <w:rPr>
          <w:rStyle w:val="Strong"/>
        </w:rPr>
        <w:t xml:space="preserve">Eligible under Criterion </w:t>
      </w:r>
      <w:r w:rsidR="00FC1C5A">
        <w:rPr>
          <w:b/>
          <w:bCs/>
        </w:rPr>
        <w:t>4</w:t>
      </w:r>
      <w:r w:rsidR="00EE2A7D">
        <w:rPr>
          <w:b/>
          <w:bCs/>
        </w:rPr>
        <w:t xml:space="preserve"> </w:t>
      </w:r>
      <w:r w:rsidR="00FC1C5A">
        <w:rPr>
          <w:b/>
          <w:bCs/>
        </w:rPr>
        <w:t>D</w:t>
      </w:r>
      <w:r w:rsidR="006A7201">
        <w:rPr>
          <w:b/>
          <w:bCs/>
        </w:rPr>
        <w:t xml:space="preserve"> as Endangered</w:t>
      </w:r>
    </w:p>
    <w:p w14:paraId="429F3961" w14:textId="18610183" w:rsidR="00A96BBC" w:rsidRPr="001E64F9" w:rsidRDefault="008A3146" w:rsidP="001E64F9">
      <w:pPr>
        <w:rPr>
          <w:bCs/>
        </w:rPr>
      </w:pPr>
      <w:r>
        <w:rPr>
          <w:bCs/>
        </w:rPr>
        <w:t>T</w:t>
      </w:r>
      <w:r w:rsidR="00256A73">
        <w:rPr>
          <w:bCs/>
        </w:rPr>
        <w:t>he</w:t>
      </w:r>
      <w:r w:rsidR="00BE530B" w:rsidRPr="007D7031">
        <w:rPr>
          <w:bCs/>
        </w:rPr>
        <w:t xml:space="preserve"> total number of mature individuals is </w:t>
      </w:r>
      <w:r w:rsidR="0083130C">
        <w:rPr>
          <w:bCs/>
        </w:rPr>
        <w:t xml:space="preserve">estimated to be </w:t>
      </w:r>
      <w:r w:rsidR="004D6DCE">
        <w:rPr>
          <w:bCs/>
        </w:rPr>
        <w:t>fewer than</w:t>
      </w:r>
      <w:r w:rsidR="00D449F8" w:rsidRPr="007D7031">
        <w:rPr>
          <w:bCs/>
        </w:rPr>
        <w:t xml:space="preserve"> 250</w:t>
      </w:r>
      <w:r w:rsidR="00BE530B" w:rsidRPr="007D7031">
        <w:rPr>
          <w:bCs/>
        </w:rPr>
        <w:t xml:space="preserve"> which is </w:t>
      </w:r>
      <w:r w:rsidR="00D449F8" w:rsidRPr="007D7031">
        <w:rPr>
          <w:bCs/>
        </w:rPr>
        <w:t>very low</w:t>
      </w:r>
      <w:r>
        <w:rPr>
          <w:bCs/>
        </w:rPr>
        <w:t xml:space="preserve">. </w:t>
      </w:r>
      <w:r w:rsidR="00BE530B" w:rsidRPr="007D7031">
        <w:rPr>
          <w:bCs/>
        </w:rPr>
        <w:t xml:space="preserve">Therefore, the </w:t>
      </w:r>
      <w:r w:rsidR="00F163D2">
        <w:rPr>
          <w:bCs/>
        </w:rPr>
        <w:t>subspecies</w:t>
      </w:r>
      <w:r w:rsidR="00BE530B" w:rsidRPr="007D7031">
        <w:rPr>
          <w:bCs/>
        </w:rPr>
        <w:t xml:space="preserve"> has met the relevant elements of </w:t>
      </w:r>
      <w:r w:rsidR="00FC1C5A">
        <w:rPr>
          <w:bCs/>
        </w:rPr>
        <w:t>sub-c</w:t>
      </w:r>
      <w:r w:rsidR="00307FB5">
        <w:rPr>
          <w:bCs/>
        </w:rPr>
        <w:t xml:space="preserve">riterion </w:t>
      </w:r>
      <w:r w:rsidR="00FC1C5A">
        <w:rPr>
          <w:bCs/>
        </w:rPr>
        <w:t xml:space="preserve">D </w:t>
      </w:r>
      <w:r w:rsidR="00BE530B" w:rsidRPr="007D7031">
        <w:rPr>
          <w:bCs/>
        </w:rPr>
        <w:t>to make it eligible for listing as</w:t>
      </w:r>
      <w:r w:rsidR="00307FB5">
        <w:rPr>
          <w:bCs/>
        </w:rPr>
        <w:t xml:space="preserve"> Endangere</w:t>
      </w:r>
      <w:r w:rsidR="00307FB5">
        <w:t>d.</w:t>
      </w:r>
    </w:p>
    <w:p w14:paraId="6B703C1C" w14:textId="2A9D2852" w:rsidR="003D402D" w:rsidRDefault="008A644A" w:rsidP="003D402D">
      <w:pPr>
        <w:rPr>
          <w:bCs/>
        </w:rPr>
      </w:pPr>
      <w:r>
        <w:rPr>
          <w:bCs/>
        </w:rPr>
        <w:t>S</w:t>
      </w:r>
      <w:r w:rsidR="00F163D2">
        <w:rPr>
          <w:bCs/>
        </w:rPr>
        <w:t>pecies</w:t>
      </w:r>
      <w:r w:rsidR="003D402D">
        <w:rPr>
          <w:bCs/>
        </w:rPr>
        <w:t xml:space="preserve"> cannot be listed under </w:t>
      </w:r>
      <w:r w:rsidR="00FC1C5A">
        <w:rPr>
          <w:bCs/>
        </w:rPr>
        <w:t>sub-c</w:t>
      </w:r>
      <w:r w:rsidR="003D402D">
        <w:rPr>
          <w:bCs/>
        </w:rPr>
        <w:t>riterion D2</w:t>
      </w:r>
      <w:r w:rsidR="00FC1C5A">
        <w:rPr>
          <w:bCs/>
        </w:rPr>
        <w:t xml:space="preserve"> in</w:t>
      </w:r>
      <w:r w:rsidR="00307FB5">
        <w:rPr>
          <w:bCs/>
        </w:rPr>
        <w:t xml:space="preserve"> the EPBC Act </w:t>
      </w:r>
      <w:r w:rsidR="003D402D">
        <w:rPr>
          <w:bCs/>
        </w:rPr>
        <w:t xml:space="preserve">(see </w:t>
      </w:r>
      <w:r w:rsidR="003D402D" w:rsidRPr="00280752">
        <w:rPr>
          <w:bCs/>
          <w:vertAlign w:val="superscript"/>
        </w:rPr>
        <w:t>1</w:t>
      </w:r>
      <w:r w:rsidR="003D402D">
        <w:rPr>
          <w:bCs/>
        </w:rPr>
        <w:t xml:space="preserve">). However, given the </w:t>
      </w:r>
      <w:r w:rsidR="00F163D2">
        <w:rPr>
          <w:bCs/>
        </w:rPr>
        <w:t>subspecies</w:t>
      </w:r>
      <w:r w:rsidR="003D402D">
        <w:rPr>
          <w:bCs/>
        </w:rPr>
        <w:t xml:space="preserve">’ AOO is less than </w:t>
      </w:r>
      <w:r w:rsidR="003D402D" w:rsidRPr="00166185">
        <w:rPr>
          <w:szCs w:val="18"/>
        </w:rPr>
        <w:t>20 km</w:t>
      </w:r>
      <w:r w:rsidR="003D402D" w:rsidRPr="00166185">
        <w:rPr>
          <w:szCs w:val="18"/>
          <w:vertAlign w:val="superscript"/>
        </w:rPr>
        <w:t>2</w:t>
      </w:r>
      <w:r w:rsidR="003D402D" w:rsidRPr="00166185">
        <w:rPr>
          <w:szCs w:val="18"/>
        </w:rPr>
        <w:t xml:space="preserve"> </w:t>
      </w:r>
      <w:r w:rsidR="003D402D">
        <w:rPr>
          <w:szCs w:val="18"/>
        </w:rPr>
        <w:t xml:space="preserve">and the </w:t>
      </w:r>
      <w:r w:rsidR="003D402D">
        <w:rPr>
          <w:bCs/>
        </w:rPr>
        <w:t xml:space="preserve">number of locations is </w:t>
      </w:r>
      <w:r w:rsidR="003D402D">
        <w:t>less than or equal to five</w:t>
      </w:r>
      <w:r w:rsidR="003D402D" w:rsidRPr="006B5300" w:rsidDel="00280752">
        <w:rPr>
          <w:bCs/>
        </w:rPr>
        <w:t xml:space="preserve"> </w:t>
      </w:r>
      <w:r w:rsidR="003D402D">
        <w:rPr>
          <w:bCs/>
        </w:rPr>
        <w:t xml:space="preserve">(see Criterion 2), the </w:t>
      </w:r>
      <w:r w:rsidR="00F163D2">
        <w:rPr>
          <w:bCs/>
        </w:rPr>
        <w:t>subspecies</w:t>
      </w:r>
      <w:r w:rsidR="003D402D">
        <w:rPr>
          <w:bCs/>
        </w:rPr>
        <w:t xml:space="preserve"> </w:t>
      </w:r>
      <w:r w:rsidR="00CC71E0">
        <w:rPr>
          <w:bCs/>
        </w:rPr>
        <w:t>may meet</w:t>
      </w:r>
      <w:r w:rsidR="003D402D">
        <w:rPr>
          <w:bCs/>
        </w:rPr>
        <w:t xml:space="preserve"> the requirements for listing in the Vulnerable category under D2</w:t>
      </w:r>
      <w:r w:rsidR="00307FB5">
        <w:rPr>
          <w:bCs/>
        </w:rPr>
        <w:t xml:space="preserve"> </w:t>
      </w:r>
      <w:r w:rsidR="00FC1C5A">
        <w:rPr>
          <w:bCs/>
        </w:rPr>
        <w:t>in</w:t>
      </w:r>
      <w:r w:rsidR="00307FB5">
        <w:rPr>
          <w:bCs/>
        </w:rPr>
        <w:t xml:space="preserve"> other legislation. </w:t>
      </w:r>
    </w:p>
    <w:p w14:paraId="16DF0194" w14:textId="537601ED" w:rsidR="001E64F9" w:rsidRDefault="00F67C19" w:rsidP="00E5547A">
      <w:pPr>
        <w:rPr>
          <w:rFonts w:ascii="Calibri" w:hAnsi="Calibri"/>
          <w:b/>
          <w:sz w:val="24"/>
          <w:szCs w:val="18"/>
        </w:rPr>
      </w:pPr>
      <w:r w:rsidRPr="000A5525">
        <w:t>However, the</w:t>
      </w:r>
      <w:r w:rsidRPr="00374C7B">
        <w:t xml:space="preserve"> purpose of this consultation document is to elicit additional information to better understand the </w:t>
      </w:r>
      <w:r w:rsidR="00F163D2">
        <w:t>subspecies</w:t>
      </w:r>
      <w:r w:rsidRPr="00374C7B">
        <w:t>’ status. This conclusion should therefore be considered to be tentative at this stage, as it may be changed as a result of responses to this consultation process.</w:t>
      </w:r>
      <w:r w:rsidR="001E64F9">
        <w:br w:type="page"/>
      </w:r>
    </w:p>
    <w:p w14:paraId="716907E4" w14:textId="65E17F56" w:rsidR="00AD2722" w:rsidRDefault="00AD2722" w:rsidP="00AD2722">
      <w:pPr>
        <w:pStyle w:val="Caption"/>
      </w:pPr>
      <w:r w:rsidRPr="00AD2722">
        <w:t>Criterion 5</w:t>
      </w:r>
      <w:r w:rsidR="00280857">
        <w:t xml:space="preserve"> </w:t>
      </w:r>
      <w:r w:rsidRPr="00AD2722">
        <w:t xml:space="preserve">Quantitative </w:t>
      </w:r>
      <w:r w:rsidR="00280857">
        <w:t>a</w:t>
      </w:r>
      <w:r w:rsidRPr="00AD2722">
        <w:t>nalysis</w:t>
      </w:r>
    </w:p>
    <w:tbl>
      <w:tblPr>
        <w:tblStyle w:val="TableGrid"/>
        <w:tblW w:w="0" w:type="auto"/>
        <w:tblCellMar>
          <w:top w:w="57" w:type="dxa"/>
          <w:left w:w="85" w:type="dxa"/>
          <w:bottom w:w="57" w:type="dxa"/>
        </w:tblCellMar>
        <w:tblLook w:val="04A0" w:firstRow="1" w:lastRow="0" w:firstColumn="1" w:lastColumn="0" w:noHBand="0" w:noVBand="1"/>
      </w:tblPr>
      <w:tblGrid>
        <w:gridCol w:w="3282"/>
        <w:gridCol w:w="1976"/>
        <w:gridCol w:w="1873"/>
        <w:gridCol w:w="1929"/>
      </w:tblGrid>
      <w:tr w:rsidR="00AD2722" w:rsidRPr="00556843" w14:paraId="47A1E058" w14:textId="77777777" w:rsidTr="001C7420">
        <w:trPr>
          <w:trHeight w:val="350"/>
        </w:trPr>
        <w:tc>
          <w:tcPr>
            <w:tcW w:w="10624" w:type="dxa"/>
            <w:gridSpan w:val="4"/>
            <w:tcBorders>
              <w:left w:val="single" w:sz="4" w:space="0" w:color="auto"/>
              <w:bottom w:val="nil"/>
              <w:right w:val="single" w:sz="4" w:space="0" w:color="auto"/>
            </w:tcBorders>
            <w:shd w:val="clear" w:color="auto" w:fill="595959" w:themeFill="text1" w:themeFillTint="A6"/>
            <w:vAlign w:val="center"/>
          </w:tcPr>
          <w:p w14:paraId="6560A4DF" w14:textId="77777777" w:rsidR="00AD2722" w:rsidRPr="00556843" w:rsidRDefault="00AD2722" w:rsidP="000E630E">
            <w:pPr>
              <w:keepNext/>
              <w:tabs>
                <w:tab w:val="left" w:pos="284"/>
              </w:tabs>
              <w:rPr>
                <w:rFonts w:ascii="Arial" w:hAnsi="Arial" w:cs="Arial"/>
                <w:b/>
                <w:color w:val="FFFFFF" w:themeColor="background1"/>
              </w:rPr>
            </w:pPr>
          </w:p>
        </w:tc>
      </w:tr>
      <w:tr w:rsidR="00AD2722" w:rsidRPr="00556843" w14:paraId="5B2C2983" w14:textId="77777777" w:rsidTr="001C7420">
        <w:trPr>
          <w:trHeight w:val="439"/>
        </w:trPr>
        <w:tc>
          <w:tcPr>
            <w:tcW w:w="4042" w:type="dxa"/>
            <w:tcBorders>
              <w:top w:val="nil"/>
              <w:left w:val="single" w:sz="4" w:space="0" w:color="auto"/>
              <w:bottom w:val="nil"/>
              <w:right w:val="nil"/>
            </w:tcBorders>
          </w:tcPr>
          <w:p w14:paraId="282867F0" w14:textId="77777777" w:rsidR="00AD2722" w:rsidRPr="00556843" w:rsidRDefault="00280857" w:rsidP="000E630E">
            <w:pPr>
              <w:pStyle w:val="TableText"/>
              <w:keepNext/>
            </w:pPr>
            <w:r w:rsidRPr="00E73F60">
              <w:rPr>
                <w:color w:val="FFFFFF" w:themeColor="background1"/>
              </w:rPr>
              <w:t>–</w:t>
            </w:r>
          </w:p>
        </w:tc>
        <w:tc>
          <w:tcPr>
            <w:tcW w:w="2252" w:type="dxa"/>
            <w:tcBorders>
              <w:top w:val="single" w:sz="4" w:space="0" w:color="FFFFFF" w:themeColor="background1"/>
              <w:left w:val="nil"/>
              <w:bottom w:val="single" w:sz="4" w:space="0" w:color="FFFFFF" w:themeColor="background1"/>
              <w:right w:val="single" w:sz="4" w:space="0" w:color="FFFFFF" w:themeColor="background1"/>
            </w:tcBorders>
            <w:shd w:val="clear" w:color="auto" w:fill="FF0000"/>
          </w:tcPr>
          <w:p w14:paraId="31281F1B" w14:textId="77777777" w:rsidR="00AD2722" w:rsidRPr="009E3E71" w:rsidRDefault="00AD2722" w:rsidP="000E630E">
            <w:pPr>
              <w:pStyle w:val="TableText"/>
              <w:keepNext/>
              <w:rPr>
                <w:rStyle w:val="Strong"/>
              </w:rPr>
            </w:pPr>
            <w:r w:rsidRPr="009E3E71">
              <w:rPr>
                <w:rStyle w:val="Strong"/>
              </w:rPr>
              <w:t>Critically Endangered</w:t>
            </w:r>
          </w:p>
          <w:p w14:paraId="6B3E1C22" w14:textId="77777777" w:rsidR="00AD2722" w:rsidRPr="00556843" w:rsidRDefault="00AD2722" w:rsidP="000E630E">
            <w:pPr>
              <w:pStyle w:val="TableText"/>
              <w:keepNext/>
              <w:rPr>
                <w:b/>
              </w:rPr>
            </w:pPr>
            <w:r w:rsidRPr="009E3E71">
              <w:rPr>
                <w:rStyle w:val="Strong"/>
              </w:rPr>
              <w:t>Immediate future</w:t>
            </w:r>
          </w:p>
        </w:tc>
        <w:tc>
          <w:tcPr>
            <w:tcW w:w="2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6600"/>
          </w:tcPr>
          <w:p w14:paraId="48CA2F93" w14:textId="77777777" w:rsidR="00AD2722" w:rsidRPr="009E3E71" w:rsidRDefault="00AD2722" w:rsidP="000E630E">
            <w:pPr>
              <w:pStyle w:val="TableText"/>
              <w:keepNext/>
              <w:rPr>
                <w:rStyle w:val="Strong"/>
              </w:rPr>
            </w:pPr>
            <w:r w:rsidRPr="009E3E71">
              <w:rPr>
                <w:rStyle w:val="Strong"/>
              </w:rPr>
              <w:t>Endangered</w:t>
            </w:r>
          </w:p>
          <w:p w14:paraId="0F8FF18C" w14:textId="77777777" w:rsidR="00AD2722" w:rsidRPr="009E3E71" w:rsidRDefault="00AD2722" w:rsidP="000E630E">
            <w:pPr>
              <w:pStyle w:val="TableText"/>
              <w:keepNext/>
              <w:rPr>
                <w:rStyle w:val="Strong"/>
              </w:rPr>
            </w:pPr>
            <w:r w:rsidRPr="009E3E71">
              <w:rPr>
                <w:rStyle w:val="Strong"/>
              </w:rPr>
              <w:t>Near future</w:t>
            </w:r>
          </w:p>
        </w:tc>
        <w:tc>
          <w:tcPr>
            <w:tcW w:w="2217"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FFF00"/>
          </w:tcPr>
          <w:p w14:paraId="203244DA" w14:textId="77777777" w:rsidR="00AD2722" w:rsidRPr="009E3E71" w:rsidRDefault="00AD2722" w:rsidP="000E630E">
            <w:pPr>
              <w:pStyle w:val="TableText"/>
              <w:keepNext/>
              <w:rPr>
                <w:rStyle w:val="Strong"/>
              </w:rPr>
            </w:pPr>
            <w:r w:rsidRPr="009E3E71">
              <w:rPr>
                <w:rStyle w:val="Strong"/>
              </w:rPr>
              <w:t>Vulnerable</w:t>
            </w:r>
          </w:p>
          <w:p w14:paraId="4388337D" w14:textId="77777777" w:rsidR="00AD2722" w:rsidRPr="009E3E71" w:rsidRDefault="00AD2722" w:rsidP="000E630E">
            <w:pPr>
              <w:pStyle w:val="TableText"/>
              <w:keepNext/>
              <w:rPr>
                <w:rStyle w:val="Strong"/>
              </w:rPr>
            </w:pPr>
            <w:r w:rsidRPr="009E3E71">
              <w:rPr>
                <w:rStyle w:val="Strong"/>
              </w:rPr>
              <w:t>Medium-term future</w:t>
            </w:r>
          </w:p>
        </w:tc>
      </w:tr>
      <w:tr w:rsidR="00AD2722" w:rsidRPr="004F5429" w14:paraId="2C255EB2" w14:textId="77777777" w:rsidTr="001C7420">
        <w:trPr>
          <w:trHeight w:val="442"/>
        </w:trPr>
        <w:tc>
          <w:tcPr>
            <w:tcW w:w="4042" w:type="dxa"/>
            <w:tcBorders>
              <w:top w:val="nil"/>
              <w:left w:val="single" w:sz="4" w:space="0" w:color="auto"/>
              <w:bottom w:val="single" w:sz="4" w:space="0" w:color="auto"/>
              <w:right w:val="nil"/>
            </w:tcBorders>
            <w:shd w:val="clear" w:color="auto" w:fill="BFBFBF" w:themeFill="background1" w:themeFillShade="BF"/>
            <w:vAlign w:val="center"/>
          </w:tcPr>
          <w:p w14:paraId="48415E08" w14:textId="77777777" w:rsidR="00AD2722" w:rsidRPr="004F5429" w:rsidRDefault="00AD2722" w:rsidP="00FB08F7">
            <w:pPr>
              <w:pStyle w:val="TableText"/>
              <w:rPr>
                <w:rStyle w:val="Strong"/>
              </w:rPr>
            </w:pPr>
            <w:r w:rsidRPr="004F5429">
              <w:rPr>
                <w:rStyle w:val="Strong"/>
              </w:rPr>
              <w:t xml:space="preserve">Indicating the probability of extinction in the wild to be: </w:t>
            </w:r>
          </w:p>
        </w:tc>
        <w:tc>
          <w:tcPr>
            <w:tcW w:w="2252" w:type="dxa"/>
            <w:tcBorders>
              <w:top w:val="single" w:sz="4" w:space="0" w:color="FFFFFF" w:themeColor="background1"/>
              <w:left w:val="nil"/>
              <w:bottom w:val="single" w:sz="4" w:space="0" w:color="auto"/>
              <w:right w:val="single" w:sz="4" w:space="0" w:color="FFFFFF" w:themeColor="background1"/>
            </w:tcBorders>
            <w:shd w:val="clear" w:color="auto" w:fill="FF7C80"/>
            <w:vAlign w:val="center"/>
          </w:tcPr>
          <w:p w14:paraId="0EC131C6" w14:textId="77777777" w:rsidR="00AD2722" w:rsidRPr="004F5429" w:rsidRDefault="00AD2722" w:rsidP="004F5429">
            <w:pPr>
              <w:pStyle w:val="TableText"/>
              <w:rPr>
                <w:rStyle w:val="Strong"/>
                <w:b w:val="0"/>
                <w:bCs w:val="0"/>
              </w:rPr>
            </w:pPr>
            <w:r w:rsidRPr="004F5429">
              <w:rPr>
                <w:rStyle w:val="Strong"/>
                <w:b w:val="0"/>
                <w:bCs w:val="0"/>
              </w:rPr>
              <w:t>≥ 50% in 10 years or 3 generations, whichever is longer (100 years max.)</w:t>
            </w:r>
          </w:p>
        </w:tc>
        <w:tc>
          <w:tcPr>
            <w:tcW w:w="2113"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9933"/>
            <w:vAlign w:val="center"/>
          </w:tcPr>
          <w:p w14:paraId="249F3CBE" w14:textId="77777777" w:rsidR="00AD2722" w:rsidRPr="004F5429" w:rsidRDefault="00AD2722" w:rsidP="004F5429">
            <w:pPr>
              <w:pStyle w:val="TableText"/>
              <w:rPr>
                <w:rStyle w:val="Strong"/>
                <w:b w:val="0"/>
                <w:bCs w:val="0"/>
              </w:rPr>
            </w:pPr>
            <w:r w:rsidRPr="004F5429">
              <w:rPr>
                <w:rStyle w:val="Strong"/>
                <w:b w:val="0"/>
                <w:bCs w:val="0"/>
              </w:rPr>
              <w:t>≥ 20% in 20 years or 5 generations, whichever is longer (100 years max.)</w:t>
            </w:r>
          </w:p>
        </w:tc>
        <w:tc>
          <w:tcPr>
            <w:tcW w:w="2217" w:type="dxa"/>
            <w:tcBorders>
              <w:top w:val="single" w:sz="4" w:space="0" w:color="FFFFFF" w:themeColor="background1"/>
              <w:left w:val="single" w:sz="4" w:space="0" w:color="FFFFFF" w:themeColor="background1"/>
              <w:bottom w:val="single" w:sz="4" w:space="0" w:color="auto"/>
              <w:right w:val="single" w:sz="4" w:space="0" w:color="auto"/>
            </w:tcBorders>
            <w:shd w:val="clear" w:color="auto" w:fill="FFFF66"/>
            <w:vAlign w:val="center"/>
          </w:tcPr>
          <w:p w14:paraId="0BEA0743" w14:textId="77777777" w:rsidR="00AD2722" w:rsidRPr="004F5429" w:rsidRDefault="00AD2722" w:rsidP="004F5429">
            <w:pPr>
              <w:pStyle w:val="TableText"/>
              <w:rPr>
                <w:rStyle w:val="Strong"/>
                <w:b w:val="0"/>
                <w:bCs w:val="0"/>
              </w:rPr>
            </w:pPr>
            <w:r w:rsidRPr="004F5429">
              <w:rPr>
                <w:rStyle w:val="Strong"/>
                <w:b w:val="0"/>
                <w:bCs w:val="0"/>
              </w:rPr>
              <w:t xml:space="preserve">≥ 10% in 100 years </w:t>
            </w:r>
          </w:p>
        </w:tc>
      </w:tr>
    </w:tbl>
    <w:p w14:paraId="30AEA5D6" w14:textId="77777777" w:rsidR="00AD2722" w:rsidRPr="00AD2722" w:rsidRDefault="00C2736A" w:rsidP="00A41058">
      <w:pPr>
        <w:pStyle w:val="Heading3"/>
        <w:spacing w:before="240"/>
        <w:ind w:left="964" w:hanging="964"/>
      </w:pPr>
      <w:r>
        <w:t>Criterion 5 e</w:t>
      </w:r>
      <w:r w:rsidR="00AD2722" w:rsidRPr="00AD2722">
        <w:t>vidence</w:t>
      </w:r>
    </w:p>
    <w:p w14:paraId="7293A17F" w14:textId="77777777" w:rsidR="00073EF0" w:rsidRPr="006B3525" w:rsidRDefault="00073EF0" w:rsidP="00073EF0">
      <w:pPr>
        <w:rPr>
          <w:rStyle w:val="Strong"/>
        </w:rPr>
      </w:pPr>
      <w:r w:rsidRPr="006B3525">
        <w:rPr>
          <w:rStyle w:val="Strong"/>
        </w:rPr>
        <w:t xml:space="preserve">Insufficient data to determine eligibility </w:t>
      </w:r>
    </w:p>
    <w:p w14:paraId="40A94AE3" w14:textId="77777777" w:rsidR="00F136AE" w:rsidRDefault="00F136AE" w:rsidP="00F136AE">
      <w:pPr>
        <w:rPr>
          <w:bCs/>
        </w:rPr>
      </w:pPr>
      <w:r w:rsidRPr="00AD2722">
        <w:rPr>
          <w:bCs/>
        </w:rPr>
        <w:t xml:space="preserve">Population viability analysis has not been undertaken. </w:t>
      </w:r>
    </w:p>
    <w:p w14:paraId="67B43597" w14:textId="64A51F20" w:rsidR="00F136AE" w:rsidRDefault="00F136AE" w:rsidP="00F136AE">
      <w:pPr>
        <w:rPr>
          <w:lang w:eastAsia="ja-JP"/>
        </w:rPr>
      </w:pPr>
      <w:r w:rsidRPr="000A5525">
        <w:rPr>
          <w:bCs/>
        </w:rPr>
        <w:t xml:space="preserve">There are insufficient data to demonstrate if the </w:t>
      </w:r>
      <w:r w:rsidR="00F163D2">
        <w:rPr>
          <w:bCs/>
        </w:rPr>
        <w:t>subspecies</w:t>
      </w:r>
      <w:r w:rsidRPr="000A5525">
        <w:rPr>
          <w:bCs/>
        </w:rPr>
        <w:t xml:space="preserve"> is eligible for listing under this criterion. However, the</w:t>
      </w:r>
      <w:r w:rsidRPr="00374C7B">
        <w:rPr>
          <w:bCs/>
        </w:rPr>
        <w:t xml:space="preserve"> purpose of this consultation document is to elicit additional information to better understand the </w:t>
      </w:r>
      <w:r w:rsidR="00F163D2">
        <w:rPr>
          <w:bCs/>
        </w:rPr>
        <w:t>subspecies</w:t>
      </w:r>
      <w:r w:rsidRPr="00374C7B">
        <w:rPr>
          <w:bCs/>
        </w:rPr>
        <w:t>’ status. This conclusion should therefore be considered to be tentative at this stage, as it may be changed as a result of responses to this consultation process.</w:t>
      </w:r>
      <w:r>
        <w:rPr>
          <w:bCs/>
        </w:rPr>
        <w:t xml:space="preserve"> </w:t>
      </w:r>
    </w:p>
    <w:p w14:paraId="0778D5A0" w14:textId="77777777" w:rsidR="00F136AE" w:rsidRPr="00AD2722" w:rsidRDefault="00F136AE" w:rsidP="00F136AE">
      <w:pPr>
        <w:pStyle w:val="Heading3"/>
        <w:ind w:left="964" w:hanging="964"/>
      </w:pPr>
      <w:r w:rsidRPr="00AD2722">
        <w:t>Adequacy of survey</w:t>
      </w:r>
    </w:p>
    <w:p w14:paraId="41A80097" w14:textId="77777777" w:rsidR="00F136AE" w:rsidRDefault="00F136AE" w:rsidP="00F136AE">
      <w:r>
        <w:t>The survey effort has been considered adequate and there is sufficient scientific evidence to support the assessment.</w:t>
      </w:r>
    </w:p>
    <w:p w14:paraId="0D27567E" w14:textId="3D8BF3F1" w:rsidR="00AD44EA" w:rsidRPr="00B906AC" w:rsidRDefault="00AD44EA" w:rsidP="000202F4">
      <w:pPr>
        <w:pStyle w:val="Normalsmall"/>
        <w:pageBreakBefore/>
      </w:pPr>
      <w:r w:rsidRPr="00B906AC">
        <w:t xml:space="preserve">© Commonwealth of Australia </w:t>
      </w:r>
      <w:r w:rsidR="00F7160D">
        <w:t>2022</w:t>
      </w:r>
      <w:r w:rsidR="00F7160D" w:rsidRPr="00B906AC">
        <w:t xml:space="preserve"> </w:t>
      </w:r>
      <w:r w:rsidR="00D431C8" w:rsidRPr="00B906AC">
        <w:rPr>
          <w:noProof/>
        </w:rPr>
        <w:drawing>
          <wp:inline distT="0" distB="0" distL="0" distR="0" wp14:anchorId="45846F76" wp14:editId="04B4E2E7">
            <wp:extent cx="600075" cy="209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25166" cy="218731"/>
                    </a:xfrm>
                    <a:prstGeom prst="rect">
                      <a:avLst/>
                    </a:prstGeom>
                  </pic:spPr>
                </pic:pic>
              </a:graphicData>
            </a:graphic>
          </wp:inline>
        </w:drawing>
      </w:r>
    </w:p>
    <w:p w14:paraId="392DE096" w14:textId="77777777" w:rsidR="00AD44EA" w:rsidRPr="00B906AC" w:rsidRDefault="00AD44EA" w:rsidP="00AD44EA">
      <w:pPr>
        <w:pStyle w:val="Normalsmall"/>
        <w:rPr>
          <w:rStyle w:val="Strong"/>
        </w:rPr>
      </w:pPr>
      <w:r w:rsidRPr="00B906AC">
        <w:rPr>
          <w:rStyle w:val="Strong"/>
        </w:rPr>
        <w:t>Ownership of intellectual property rights</w:t>
      </w:r>
    </w:p>
    <w:p w14:paraId="300DB8E7" w14:textId="77777777" w:rsidR="00AD44EA" w:rsidRPr="00B906AC" w:rsidRDefault="00AD44EA" w:rsidP="00AD44EA">
      <w:pPr>
        <w:pStyle w:val="Normalsmall"/>
      </w:pPr>
      <w:r w:rsidRPr="00B906AC">
        <w:t>Unless otherwise noted, copyright (and any other intellectual property rights) in this publication is owned by the Commonwealth of Australia (referred to as the Commonwealth).</w:t>
      </w:r>
    </w:p>
    <w:p w14:paraId="197B4AAA" w14:textId="77777777" w:rsidR="00AD44EA" w:rsidRPr="00B906AC" w:rsidRDefault="00AD44EA" w:rsidP="00AD44EA">
      <w:pPr>
        <w:pStyle w:val="Normalsmall"/>
        <w:rPr>
          <w:rStyle w:val="Strong"/>
        </w:rPr>
      </w:pPr>
      <w:r w:rsidRPr="00B906AC">
        <w:rPr>
          <w:rStyle w:val="Strong"/>
        </w:rPr>
        <w:t>Creative Commons licence</w:t>
      </w:r>
    </w:p>
    <w:p w14:paraId="29EC1FF2" w14:textId="77777777" w:rsidR="00AD44EA" w:rsidRPr="00B906AC" w:rsidRDefault="00AD44EA" w:rsidP="00AD44EA">
      <w:pPr>
        <w:pStyle w:val="Normalsmall"/>
      </w:pPr>
      <w:r w:rsidRPr="00B906AC">
        <w:t xml:space="preserve">All material in this publication is licensed under a </w:t>
      </w:r>
      <w:hyperlink r:id="rId45" w:history="1">
        <w:r w:rsidRPr="00B906AC">
          <w:rPr>
            <w:rStyle w:val="Hyperlink"/>
          </w:rPr>
          <w:t>Creative Commons Attribution 4.0 International Licence</w:t>
        </w:r>
      </w:hyperlink>
      <w:r w:rsidRPr="00B906AC">
        <w:t xml:space="preserve"> except content supplied by third parties, logos and the Commonwealth Coat of Arms.</w:t>
      </w:r>
    </w:p>
    <w:p w14:paraId="629245A1" w14:textId="77777777" w:rsidR="00AD44EA" w:rsidRPr="00B906AC" w:rsidRDefault="00AD44EA" w:rsidP="00AD44EA">
      <w:pPr>
        <w:pStyle w:val="Normalsmall"/>
      </w:pPr>
      <w:r w:rsidRPr="00B906AC">
        <w:t xml:space="preserve">Inquiries about the licence and any use of this document should be emailed to </w:t>
      </w:r>
      <w:hyperlink r:id="rId46" w:history="1">
        <w:r w:rsidRPr="00B906AC">
          <w:rPr>
            <w:rStyle w:val="Hyperlink"/>
          </w:rPr>
          <w:t>copyright@awe.gov.au</w:t>
        </w:r>
      </w:hyperlink>
      <w:r w:rsidRPr="00B906AC">
        <w:t>.</w:t>
      </w:r>
    </w:p>
    <w:p w14:paraId="20860C9A" w14:textId="77777777" w:rsidR="00AD44EA" w:rsidRPr="00B906AC" w:rsidRDefault="00AD44EA" w:rsidP="00AD44EA">
      <w:pPr>
        <w:pStyle w:val="Normalsmall"/>
        <w:rPr>
          <w:rStyle w:val="Strong"/>
        </w:rPr>
      </w:pPr>
      <w:r w:rsidRPr="00B906AC">
        <w:rPr>
          <w:rStyle w:val="Strong"/>
        </w:rPr>
        <w:t>Cataloguing data</w:t>
      </w:r>
    </w:p>
    <w:p w14:paraId="2BC89093" w14:textId="33E0C81A" w:rsidR="00B906AC" w:rsidRPr="00B906AC" w:rsidRDefault="00AD44EA" w:rsidP="00AD44EA">
      <w:pPr>
        <w:pStyle w:val="Normalsmall"/>
      </w:pPr>
      <w:r w:rsidRPr="00B906AC">
        <w:t xml:space="preserve">This publication (and any material sourced from it) should be attributed as: Department of Agriculture, Water and the Environment </w:t>
      </w:r>
      <w:r w:rsidR="00F7160D">
        <w:t>2022</w:t>
      </w:r>
      <w:r w:rsidRPr="00B906AC">
        <w:t xml:space="preserve">, </w:t>
      </w:r>
      <w:r w:rsidRPr="00B906AC">
        <w:rPr>
          <w:i/>
        </w:rPr>
        <w:t xml:space="preserve">Conservation </w:t>
      </w:r>
      <w:r w:rsidR="0010557C" w:rsidRPr="00B906AC">
        <w:rPr>
          <w:i/>
        </w:rPr>
        <w:t>A</w:t>
      </w:r>
      <w:r w:rsidRPr="00B906AC">
        <w:rPr>
          <w:i/>
        </w:rPr>
        <w:t xml:space="preserve">dvice for </w:t>
      </w:r>
      <w:r w:rsidR="00B906AC" w:rsidRPr="00B906AC">
        <w:rPr>
          <w:i/>
          <w:iCs/>
          <w:noProof/>
        </w:rPr>
        <w:t xml:space="preserve">Eucalyptus pachycalyx </w:t>
      </w:r>
      <w:r w:rsidR="00B906AC" w:rsidRPr="00B906AC">
        <w:rPr>
          <w:noProof/>
        </w:rPr>
        <w:t>subsp.</w:t>
      </w:r>
      <w:r w:rsidR="00B906AC" w:rsidRPr="00B906AC">
        <w:rPr>
          <w:i/>
          <w:iCs/>
          <w:noProof/>
        </w:rPr>
        <w:t xml:space="preserve"> banyabba</w:t>
      </w:r>
      <w:r w:rsidR="00B906AC" w:rsidRPr="00B906AC">
        <w:rPr>
          <w:noProof/>
        </w:rPr>
        <w:t xml:space="preserve"> (Banyabba shiny-barked gum)</w:t>
      </w:r>
      <w:r w:rsidR="00B906AC" w:rsidRPr="00B906AC">
        <w:t xml:space="preserve">, </w:t>
      </w:r>
      <w:r w:rsidRPr="00B906AC">
        <w:t>Canberra.</w:t>
      </w:r>
    </w:p>
    <w:p w14:paraId="519E44FD" w14:textId="2E025D78" w:rsidR="00AD44EA" w:rsidRPr="00B906AC" w:rsidRDefault="00AD44EA" w:rsidP="00AD44EA">
      <w:pPr>
        <w:pStyle w:val="Normalsmall"/>
      </w:pPr>
      <w:r w:rsidRPr="00B906AC">
        <w:t xml:space="preserve"> </w:t>
      </w:r>
      <w:r w:rsidR="003E1291" w:rsidRPr="00B906AC">
        <w:rPr>
          <w:noProof/>
        </w:rPr>
        <w:drawing>
          <wp:inline distT="0" distB="0" distL="0" distR="0" wp14:anchorId="2A717403" wp14:editId="5D7C647D">
            <wp:extent cx="600075" cy="209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25166" cy="218731"/>
                    </a:xfrm>
                    <a:prstGeom prst="rect">
                      <a:avLst/>
                    </a:prstGeom>
                  </pic:spPr>
                </pic:pic>
              </a:graphicData>
            </a:graphic>
          </wp:inline>
        </w:drawing>
      </w:r>
    </w:p>
    <w:p w14:paraId="2FF267B0" w14:textId="72D8F439" w:rsidR="00AD44EA" w:rsidRPr="00B906AC" w:rsidRDefault="00AD44EA" w:rsidP="00AD44EA">
      <w:pPr>
        <w:pStyle w:val="Normalsmall"/>
      </w:pPr>
      <w:r w:rsidRPr="00B906AC">
        <w:t>This publication is available at</w:t>
      </w:r>
      <w:r w:rsidR="00BA28D1" w:rsidRPr="00B906AC">
        <w:t xml:space="preserve"> the </w:t>
      </w:r>
      <w:hyperlink r:id="rId47" w:history="1">
        <w:r w:rsidR="00BA28D1" w:rsidRPr="00B906AC">
          <w:rPr>
            <w:rStyle w:val="Hyperlink"/>
          </w:rPr>
          <w:t xml:space="preserve">SPRAT profile for </w:t>
        </w:r>
        <w:r w:rsidR="00B906AC" w:rsidRPr="00B906AC">
          <w:rPr>
            <w:rStyle w:val="Hyperlink"/>
            <w:i/>
            <w:iCs/>
            <w:noProof/>
          </w:rPr>
          <w:t xml:space="preserve">Eucalyptus pachycalyx </w:t>
        </w:r>
        <w:r w:rsidR="00B906AC" w:rsidRPr="00B906AC">
          <w:rPr>
            <w:rStyle w:val="Hyperlink"/>
            <w:noProof/>
          </w:rPr>
          <w:t>subsp.</w:t>
        </w:r>
        <w:r w:rsidR="00B906AC" w:rsidRPr="00B906AC">
          <w:rPr>
            <w:rStyle w:val="Hyperlink"/>
            <w:i/>
            <w:iCs/>
            <w:noProof/>
          </w:rPr>
          <w:t xml:space="preserve"> banyabba</w:t>
        </w:r>
        <w:r w:rsidR="00B906AC" w:rsidRPr="00B906AC">
          <w:rPr>
            <w:rStyle w:val="Hyperlink"/>
            <w:noProof/>
          </w:rPr>
          <w:t xml:space="preserve"> (Banyabba shiny-barked gum)</w:t>
        </w:r>
      </w:hyperlink>
      <w:r w:rsidR="00BA28D1" w:rsidRPr="00B906AC">
        <w:rPr>
          <w:i/>
        </w:rPr>
        <w:t>.</w:t>
      </w:r>
    </w:p>
    <w:p w14:paraId="0180A78E" w14:textId="77777777" w:rsidR="00AD44EA" w:rsidRPr="00B906AC" w:rsidRDefault="00AD44EA" w:rsidP="00AD44EA">
      <w:pPr>
        <w:pStyle w:val="Normalsmall"/>
        <w:spacing w:after="0"/>
      </w:pPr>
      <w:r w:rsidRPr="00B906AC">
        <w:t>Department of Agriculture, Water and the Environment</w:t>
      </w:r>
    </w:p>
    <w:p w14:paraId="3FA8932E" w14:textId="77777777" w:rsidR="00AD44EA" w:rsidRPr="00B906AC" w:rsidRDefault="00AD44EA" w:rsidP="00AD44EA">
      <w:pPr>
        <w:pStyle w:val="Normalsmall"/>
        <w:spacing w:after="0"/>
      </w:pPr>
      <w:r w:rsidRPr="00B906AC">
        <w:t>GPO Box 858</w:t>
      </w:r>
      <w:r w:rsidR="00B16806" w:rsidRPr="00B906AC">
        <w:t>,</w:t>
      </w:r>
      <w:r w:rsidRPr="00B906AC">
        <w:t xml:space="preserve"> Canberra ACT 2601</w:t>
      </w:r>
    </w:p>
    <w:p w14:paraId="41232613" w14:textId="77777777" w:rsidR="00AD44EA" w:rsidRPr="00B906AC" w:rsidRDefault="00AD44EA" w:rsidP="00AD44EA">
      <w:pPr>
        <w:pStyle w:val="Normalsmall"/>
        <w:spacing w:after="0"/>
      </w:pPr>
      <w:r w:rsidRPr="00B906AC">
        <w:t>Telephone 1800 900 090</w:t>
      </w:r>
    </w:p>
    <w:p w14:paraId="7C788E73" w14:textId="77777777" w:rsidR="00AD44EA" w:rsidRPr="00B906AC" w:rsidRDefault="00AD44EA" w:rsidP="00AD44EA">
      <w:pPr>
        <w:pStyle w:val="Normalsmall"/>
      </w:pPr>
      <w:r w:rsidRPr="00B906AC">
        <w:t xml:space="preserve">Web </w:t>
      </w:r>
      <w:hyperlink r:id="rId48" w:history="1">
        <w:r w:rsidRPr="00B906AC">
          <w:rPr>
            <w:rStyle w:val="Hyperlink"/>
          </w:rPr>
          <w:t>awe.gov.au</w:t>
        </w:r>
      </w:hyperlink>
    </w:p>
    <w:p w14:paraId="37FDD308" w14:textId="77777777" w:rsidR="00AD44EA" w:rsidRDefault="00AD44EA" w:rsidP="00AD44EA">
      <w:pPr>
        <w:pStyle w:val="Normalsmall"/>
      </w:pPr>
      <w:r w:rsidRPr="00B906AC">
        <w:t>The Australian Government acting through the Department of Agriculture, Water and the Environment has exercised due care and skill in preparing and compiling the information and data in this publication. Notwithstanding, the Department of Agriculture, Water and the Environment, its employees and advisers disclaim all liability, including liability for negligence and for any loss, damage, injury, expense or cost incurred by any person as a result of accessing, using or relying on any of the information or data in this publication to the maximum extent permitted by law.</w:t>
      </w:r>
    </w:p>
    <w:p w14:paraId="1E354C84" w14:textId="65293174" w:rsidR="009E30E5" w:rsidRDefault="009E30E5" w:rsidP="009E30E5"/>
    <w:p w14:paraId="785B168A" w14:textId="24A98111" w:rsidR="0033175A" w:rsidRPr="009E30E5" w:rsidRDefault="0033175A" w:rsidP="009E30E5"/>
    <w:sectPr w:rsidR="0033175A" w:rsidRPr="009E30E5" w:rsidSect="002F232F">
      <w:headerReference w:type="even" r:id="rId49"/>
      <w:headerReference w:type="default" r:id="rId50"/>
      <w:headerReference w:type="first" r:id="rId51"/>
      <w:footerReference w:type="first" r:id="rId52"/>
      <w:pgSz w:w="11906" w:h="16838"/>
      <w:pgMar w:top="1418" w:right="1418" w:bottom="1418" w:left="1418" w:header="56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D69DA" w14:textId="77777777" w:rsidR="00A875B7" w:rsidRDefault="00A875B7">
      <w:r>
        <w:separator/>
      </w:r>
    </w:p>
    <w:p w14:paraId="1462B4D4" w14:textId="77777777" w:rsidR="00A875B7" w:rsidRDefault="00A875B7"/>
    <w:p w14:paraId="29BFDA52" w14:textId="77777777" w:rsidR="00A875B7" w:rsidRDefault="00A875B7"/>
    <w:p w14:paraId="40274332" w14:textId="77777777" w:rsidR="00A875B7" w:rsidRDefault="00A875B7"/>
  </w:endnote>
  <w:endnote w:type="continuationSeparator" w:id="0">
    <w:p w14:paraId="4F63E42E" w14:textId="77777777" w:rsidR="00A875B7" w:rsidRDefault="00A875B7">
      <w:r>
        <w:continuationSeparator/>
      </w:r>
    </w:p>
    <w:p w14:paraId="46359DDD" w14:textId="77777777" w:rsidR="00A875B7" w:rsidRDefault="00A875B7"/>
    <w:p w14:paraId="11F6095F" w14:textId="77777777" w:rsidR="00A875B7" w:rsidRDefault="00A875B7"/>
    <w:p w14:paraId="26D22C13" w14:textId="77777777" w:rsidR="00A875B7" w:rsidRDefault="00A875B7"/>
  </w:endnote>
  <w:endnote w:type="continuationNotice" w:id="1">
    <w:p w14:paraId="3906B788" w14:textId="77777777" w:rsidR="00A875B7" w:rsidRDefault="00A875B7">
      <w:pPr>
        <w:pStyle w:val="Footer"/>
      </w:pPr>
    </w:p>
    <w:p w14:paraId="51BBA469" w14:textId="77777777" w:rsidR="00A875B7" w:rsidRDefault="00A875B7"/>
    <w:p w14:paraId="269F3F57" w14:textId="77777777" w:rsidR="00A875B7" w:rsidRDefault="00A875B7"/>
    <w:p w14:paraId="464DB55C" w14:textId="77777777" w:rsidR="00A875B7" w:rsidRDefault="00A875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Bold">
    <w:altName w:val="Arial"/>
    <w:panose1 w:val="00000000000000000000"/>
    <w:charset w:val="00"/>
    <w:family w:val="auto"/>
    <w:notTrueType/>
    <w:pitch w:val="default"/>
    <w:sig w:usb0="00000003" w:usb1="00000000" w:usb2="00000000" w:usb3="00000000" w:csb0="00000001" w:csb1="00000000"/>
  </w:font>
  <w:font w:name="Arial,Italic">
    <w:altName w:val="Arial"/>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42A79" w14:textId="2FE8C589" w:rsidR="00A875B7" w:rsidRDefault="00A875B7" w:rsidP="00E02D9C">
    <w:pPr>
      <w:pStyle w:val="Footer"/>
    </w:pPr>
    <w:r>
      <w:t>Threatened Subspecies Scientific Committee</w:t>
    </w:r>
  </w:p>
  <w:p w14:paraId="314E2A21" w14:textId="77777777" w:rsidR="00A875B7" w:rsidRDefault="00A875B7" w:rsidP="00E02D9C">
    <w:pPr>
      <w:pStyle w:val="Footer"/>
    </w:pPr>
    <w:r>
      <w:fldChar w:fldCharType="begin"/>
    </w:r>
    <w:r>
      <w:instrText xml:space="preserve"> PAGE   \* MERGEFORMAT </w:instrText>
    </w:r>
    <w:r>
      <w:fldChar w:fldCharType="separate"/>
    </w:r>
    <w: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4FFD8" w14:textId="77777777" w:rsidR="00A875B7" w:rsidRDefault="00A875B7" w:rsidP="002F232F">
    <w:pPr>
      <w:pStyle w:val="Footer"/>
    </w:pPr>
    <w:r>
      <w:t>Department of Agriculture, Water and the Environment</w:t>
    </w:r>
  </w:p>
  <w:p w14:paraId="07F7EFFE" w14:textId="77777777" w:rsidR="00A875B7" w:rsidRDefault="00A875B7" w:rsidP="002F232F">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8A4F2" w14:textId="46AEC2F6" w:rsidR="00A875B7" w:rsidRDefault="00A875B7" w:rsidP="002F232F">
    <w:pPr>
      <w:pStyle w:val="Footer"/>
    </w:pPr>
    <w:r>
      <w:t>Threatened Subspecies Scientific Committee</w:t>
    </w:r>
  </w:p>
  <w:p w14:paraId="350CC35D" w14:textId="77777777" w:rsidR="00A875B7" w:rsidRDefault="00A875B7" w:rsidP="002F232F">
    <w:pPr>
      <w:pStyle w:val="Foo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0E146" w14:textId="77777777" w:rsidR="00A875B7" w:rsidRDefault="00A875B7">
      <w:r>
        <w:separator/>
      </w:r>
    </w:p>
    <w:p w14:paraId="61CF256D" w14:textId="77777777" w:rsidR="00A875B7" w:rsidRDefault="00A875B7"/>
    <w:p w14:paraId="62DBAF1F" w14:textId="77777777" w:rsidR="00A875B7" w:rsidRDefault="00A875B7"/>
    <w:p w14:paraId="20DA2104" w14:textId="77777777" w:rsidR="00A875B7" w:rsidRDefault="00A875B7"/>
  </w:footnote>
  <w:footnote w:type="continuationSeparator" w:id="0">
    <w:p w14:paraId="5C8C4587" w14:textId="77777777" w:rsidR="00A875B7" w:rsidRDefault="00A875B7">
      <w:r>
        <w:continuationSeparator/>
      </w:r>
    </w:p>
    <w:p w14:paraId="0C543E76" w14:textId="77777777" w:rsidR="00A875B7" w:rsidRDefault="00A875B7"/>
    <w:p w14:paraId="16ECF65B" w14:textId="77777777" w:rsidR="00A875B7" w:rsidRDefault="00A875B7"/>
    <w:p w14:paraId="1BB3D176" w14:textId="77777777" w:rsidR="00A875B7" w:rsidRDefault="00A875B7"/>
  </w:footnote>
  <w:footnote w:type="continuationNotice" w:id="1">
    <w:p w14:paraId="67991B3C" w14:textId="77777777" w:rsidR="00A875B7" w:rsidRDefault="00A875B7">
      <w:pPr>
        <w:pStyle w:val="Footer"/>
      </w:pPr>
    </w:p>
    <w:p w14:paraId="77B6B88A" w14:textId="77777777" w:rsidR="00A875B7" w:rsidRDefault="00A875B7"/>
    <w:p w14:paraId="37D28DFB" w14:textId="77777777" w:rsidR="00A875B7" w:rsidRDefault="00A875B7"/>
    <w:p w14:paraId="239D95CD" w14:textId="77777777" w:rsidR="00A875B7" w:rsidRDefault="00A875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F2873" w14:textId="6D040874" w:rsidR="00A875B7" w:rsidRDefault="00A875B7">
    <w:pPr>
      <w:pStyle w:val="Header"/>
    </w:pPr>
    <w:r>
      <w:rPr>
        <w:noProof/>
      </w:rPr>
      <mc:AlternateContent>
        <mc:Choice Requires="wps">
          <w:drawing>
            <wp:anchor distT="0" distB="0" distL="114300" distR="114300" simplePos="0" relativeHeight="251658244" behindDoc="1" locked="0" layoutInCell="0" allowOverlap="1" wp14:anchorId="6E519C52" wp14:editId="00CDAA1F">
              <wp:simplePos x="0" y="0"/>
              <wp:positionH relativeFrom="margin">
                <wp:align>center</wp:align>
              </wp:positionH>
              <wp:positionV relativeFrom="margin">
                <wp:align>center</wp:align>
              </wp:positionV>
              <wp:extent cx="5800090" cy="2319655"/>
              <wp:effectExtent l="0" t="1485900" r="0" b="127127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00090" cy="23196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8CA789F" w14:textId="77777777" w:rsidR="00A875B7" w:rsidRDefault="00A875B7" w:rsidP="00C2319C">
                          <w:pPr>
                            <w:jc w:val="center"/>
                            <w:rPr>
                              <w:rFonts w:eastAsia="Cambria"/>
                              <w:color w:val="C0C0C0"/>
                              <w:sz w:val="2"/>
                              <w:szCs w:val="2"/>
                              <w14:textFill>
                                <w14:solidFill>
                                  <w14:srgbClr w14:val="C0C0C0">
                                    <w14:alpha w14:val="50000"/>
                                  </w14:srgbClr>
                                </w14:solidFill>
                              </w14:textFill>
                            </w:rPr>
                          </w:pPr>
                          <w:r>
                            <w:rPr>
                              <w:rFonts w:eastAsia="Cambria"/>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E519C52" id="_x0000_t202" coordsize="21600,21600" o:spt="202" path="m,l,21600r21600,l21600,xe">
              <v:stroke joinstyle="miter"/>
              <v:path gradientshapeok="t" o:connecttype="rect"/>
            </v:shapetype>
            <v:shape id="Text Box 6" o:spid="_x0000_s1027" type="#_x0000_t202" style="position:absolute;left:0;text-align:left;margin-left:0;margin-top:0;width:456.7pt;height:182.65pt;rotation:-45;z-index:-2516582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" o:allowincell="f" filled="f" stroked="f">
              <v:stroke joinstyle="round"/>
              <o:lock v:ext="edit" shapetype="t"/>
              <v:textbox style="mso-fit-shape-to-text:t">
                <w:txbxContent>
                  <w:p w14:paraId="58CA789F" w14:textId="77777777" w:rsidR="00A875B7" w:rsidRDefault="00A875B7" w:rsidP="00C2319C">
                    <w:pPr>
                      <w:jc w:val="center"/>
                      <w:rPr>
                        <w:rFonts w:eastAsia="Cambria"/>
                        <w:color w:val="C0C0C0"/>
                        <w:sz w:val="2"/>
                        <w:szCs w:val="2"/>
                        <w14:textFill>
                          <w14:solidFill>
                            <w14:srgbClr w14:val="C0C0C0">
                              <w14:alpha w14:val="50000"/>
                            </w14:srgbClr>
                          </w14:solidFill>
                        </w14:textFill>
                      </w:rPr>
                    </w:pPr>
                    <w:r>
                      <w:rPr>
                        <w:rFonts w:eastAsia="Cambria"/>
                        <w:color w:val="C0C0C0"/>
                        <w:sz w:val="2"/>
                        <w:szCs w:val="2"/>
                        <w14:textFill>
                          <w14:solidFill>
                            <w14:srgbClr w14:val="C0C0C0">
                              <w14:alpha w14:val="50000"/>
                            </w14:srgbClr>
                          </w14:solidFill>
                        </w14:textFill>
                      </w:rPr>
                      <w:t>DRAFT</w:t>
                    </w:r>
                  </w:p>
                </w:txbxContent>
              </v:textbox>
              <w10:wrap anchorx="margin" anchory="margin"/>
            </v:shape>
          </w:pict>
        </mc:Fallback>
      </mc:AlternateContent>
    </w:r>
  </w:p>
  <w:p w14:paraId="58BFB7C4" w14:textId="77777777" w:rsidR="00A875B7" w:rsidRDefault="00A875B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4FC6" w14:textId="05450015" w:rsidR="00A875B7" w:rsidRPr="008A07B5" w:rsidRDefault="00A875B7" w:rsidP="008A07B5">
    <w:pPr>
      <w:pStyle w:val="Header"/>
    </w:pPr>
    <w:r>
      <w:rPr>
        <w:rStyle w:val="Emphasis"/>
      </w:rPr>
      <w:t xml:space="preserve">Eucalyptus pachycalyx </w:t>
    </w:r>
    <w:r>
      <w:rPr>
        <w:rStyle w:val="Emphasis"/>
        <w:i w:val="0"/>
        <w:iCs w:val="0"/>
      </w:rPr>
      <w:t xml:space="preserve">subsp. </w:t>
    </w:r>
    <w:r>
      <w:rPr>
        <w:rStyle w:val="Emphasis"/>
      </w:rPr>
      <w:t>banyabba</w:t>
    </w:r>
    <w:r w:rsidRPr="0021393C">
      <w:t xml:space="preserve"> (</w:t>
    </w:r>
    <w:r>
      <w:t>Banyabba shiny-barked gum) Conservation Advi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319BF" w14:textId="302881B5" w:rsidR="00A875B7" w:rsidRDefault="00A875B7" w:rsidP="00C223B8">
    <w:pPr>
      <w:pStyle w:val="Header"/>
      <w:tabs>
        <w:tab w:val="clear" w:pos="4820"/>
        <w:tab w:val="left" w:pos="7992"/>
      </w:tabs>
      <w:spacing w:after="0"/>
      <w:jc w:val="left"/>
    </w:pPr>
    <w:r>
      <w:rPr>
        <w:noProof/>
        <w:lang w:eastAsia="en-AU"/>
      </w:rPr>
      <w:drawing>
        <wp:inline distT="0" distB="0" distL="0" distR="0" wp14:anchorId="37C92DF9" wp14:editId="3BF576DC">
          <wp:extent cx="2417064" cy="725424"/>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WE_Inline_BLACK-0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17064" cy="725424"/>
                  </a:xfrm>
                  <a:prstGeom prst="rect">
                    <a:avLst/>
                  </a:prstGeom>
                </pic:spPr>
              </pic:pic>
            </a:graphicData>
          </a:graphic>
        </wp:inline>
      </w:drawing>
    </w:r>
    <w:r>
      <w:t xml:space="preserve">                                                                                        </w:t>
    </w:r>
    <w:r>
      <w:rPr>
        <w:noProof/>
      </w:rPr>
      <mc:AlternateContent>
        <mc:Choice Requires="wps">
          <w:drawing>
            <wp:anchor distT="0" distB="0" distL="114300" distR="114300" simplePos="0" relativeHeight="251658243" behindDoc="1" locked="0" layoutInCell="0" allowOverlap="1" wp14:anchorId="4BE6F2D8" wp14:editId="328840BE">
              <wp:simplePos x="0" y="0"/>
              <wp:positionH relativeFrom="margin">
                <wp:align>center</wp:align>
              </wp:positionH>
              <wp:positionV relativeFrom="margin">
                <wp:align>center</wp:align>
              </wp:positionV>
              <wp:extent cx="5800090" cy="2319655"/>
              <wp:effectExtent l="0" t="1485900" r="0" b="12712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800090" cy="23196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918621" w14:textId="77777777" w:rsidR="00A875B7" w:rsidRDefault="00A875B7" w:rsidP="00C2319C">
                          <w:pPr>
                            <w:jc w:val="center"/>
                            <w:rPr>
                              <w:rFonts w:eastAsia="Cambria"/>
                              <w:color w:val="C0C0C0"/>
                              <w:sz w:val="2"/>
                              <w:szCs w:val="2"/>
                              <w14:textFill>
                                <w14:solidFill>
                                  <w14:srgbClr w14:val="C0C0C0">
                                    <w14:alpha w14:val="50000"/>
                                  </w14:srgbClr>
                                </w14:solidFill>
                              </w14:textFill>
                            </w:rPr>
                          </w:pPr>
                          <w:r>
                            <w:rPr>
                              <w:rFonts w:eastAsia="Cambria"/>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BE6F2D8" id="_x0000_t202" coordsize="21600,21600" o:spt="202" path="m,l,21600r21600,l21600,xe">
              <v:stroke joinstyle="miter"/>
              <v:path gradientshapeok="t" o:connecttype="rect"/>
            </v:shapetype>
            <v:shape id="_x0000_s1028" type="#_x0000_t202" style="position:absolute;margin-left:0;margin-top:0;width:456.7pt;height:182.65pt;rotation:-45;z-index:-251658237;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" o:allowincell="f" filled="f" stroked="f">
              <v:stroke joinstyle="round"/>
              <o:lock v:ext="edit" shapetype="t"/>
              <v:textbox style="mso-fit-shape-to-text:t">
                <w:txbxContent>
                  <w:p w14:paraId="26918621" w14:textId="77777777" w:rsidR="00A875B7" w:rsidRDefault="00A875B7" w:rsidP="00C2319C">
                    <w:pPr>
                      <w:jc w:val="center"/>
                      <w:rPr>
                        <w:rFonts w:eastAsia="Cambria"/>
                        <w:color w:val="C0C0C0"/>
                        <w:sz w:val="2"/>
                        <w:szCs w:val="2"/>
                        <w14:textFill>
                          <w14:solidFill>
                            <w14:srgbClr w14:val="C0C0C0">
                              <w14:alpha w14:val="50000"/>
                            </w14:srgbClr>
                          </w14:solidFill>
                        </w14:textFill>
                      </w:rPr>
                    </w:pPr>
                    <w:r>
                      <w:rPr>
                        <w:rFonts w:eastAsia="Cambria"/>
                        <w:color w:val="C0C0C0"/>
                        <w:sz w:val="2"/>
                        <w:szCs w:val="2"/>
                        <w14:textFill>
                          <w14:solidFill>
                            <w14:srgbClr w14:val="C0C0C0">
                              <w14:alpha w14:val="50000"/>
                            </w14:srgbClr>
                          </w14:solidFill>
                        </w14:textFill>
                      </w:rPr>
                      <w:t>DRAFT</w:t>
                    </w:r>
                  </w:p>
                </w:txbxContent>
              </v:textbox>
              <w10:wrap anchorx="margin" anchory="margin"/>
            </v:shape>
          </w:pict>
        </mc:Fallback>
      </mc:AlternateConten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7E300" w14:textId="77777777" w:rsidR="00A875B7" w:rsidRDefault="00332D0B">
    <w:pPr>
      <w:pStyle w:val="Header"/>
    </w:pPr>
    <w:r>
      <w:rPr>
        <w:noProof/>
      </w:rPr>
      <w:pict w14:anchorId="100230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06082" o:spid="_x0000_s2079" type="#_x0000_t136" style="position:absolute;left:0;text-align:left;margin-left:0;margin-top:0;width:456.7pt;height:182.65pt;rotation:315;z-index:-251658239;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71470" w14:textId="09ADF8AA" w:rsidR="00A875B7" w:rsidRDefault="00332D0B" w:rsidP="00DC7A77">
    <w:pPr>
      <w:pStyle w:val="Header"/>
      <w:rPr>
        <w:noProof/>
      </w:rPr>
    </w:pPr>
    <w:r>
      <w:rPr>
        <w:i/>
        <w:iCs/>
        <w:noProof/>
      </w:rPr>
      <w:pict w14:anchorId="3F11AE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06083" o:spid="_x0000_s2080" type="#_x0000_t136" style="position:absolute;left:0;text-align:left;margin-left:0;margin-top:0;width:456.7pt;height:182.65pt;rotation:315;z-index:-251658238;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r w:rsidR="00A875B7" w:rsidRPr="00B906AC">
      <w:rPr>
        <w:i/>
        <w:iCs/>
      </w:rPr>
      <w:t xml:space="preserve"> </w:t>
    </w:r>
    <w:r w:rsidR="00A875B7" w:rsidRPr="00B906AC">
      <w:rPr>
        <w:i/>
        <w:iCs/>
        <w:noProof/>
      </w:rPr>
      <w:t xml:space="preserve">Eucalyptus pachycalyx </w:t>
    </w:r>
    <w:r w:rsidR="00A875B7" w:rsidRPr="00B906AC">
      <w:rPr>
        <w:noProof/>
      </w:rPr>
      <w:t>subsp.</w:t>
    </w:r>
    <w:r w:rsidR="00A875B7" w:rsidRPr="00B906AC">
      <w:rPr>
        <w:i/>
        <w:iCs/>
        <w:noProof/>
      </w:rPr>
      <w:t xml:space="preserve"> banyabba</w:t>
    </w:r>
    <w:r w:rsidR="00A875B7">
      <w:rPr>
        <w:noProof/>
      </w:rPr>
      <w:t xml:space="preserve"> (Banyabba shiny-barked gum)</w:t>
    </w:r>
    <w:r w:rsidR="00A875B7">
      <w:t xml:space="preserve"> Conservation Advic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029A9" w14:textId="5A88373E" w:rsidR="00A875B7" w:rsidRPr="003E30FD" w:rsidRDefault="00332D0B" w:rsidP="005208A6">
    <w:pPr>
      <w:pStyle w:val="Header"/>
      <w:rPr>
        <w:sz w:val="28"/>
        <w:szCs w:val="28"/>
        <w14:shadow w14:blurRad="50800" w14:dist="38100" w14:dir="2700000" w14:sx="100000" w14:sy="100000" w14:kx="0" w14:ky="0" w14:algn="tl">
          <w14:srgbClr w14:val="000000">
            <w14:alpha w14:val="60000"/>
          </w14:srgbClr>
        </w14:shadow>
      </w:rPr>
    </w:pPr>
    <w:r>
      <w:rPr>
        <w:noProof/>
      </w:rPr>
      <w:pict w14:anchorId="2461DA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3206081" o:spid="_x0000_s2078" type="#_x0000_t136" style="position:absolute;left:0;text-align:left;margin-left:0;margin-top:0;width:456.7pt;height:182.65pt;rotation:315;z-index:-251658240;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r w:rsidR="00A875B7" w:rsidRPr="003E30FD">
      <w:rPr>
        <w:rStyle w:val="Emphasis"/>
        <w:i w:val="0"/>
        <w:iCs w:val="0"/>
        <w:sz w:val="28"/>
        <w:szCs w:val="28"/>
        <w:lang w:val="en-US"/>
        <w14:shadow w14:blurRad="50800" w14:dist="38100" w14:dir="2700000" w14:sx="100000" w14:sy="100000" w14:kx="0" w14:ky="0" w14:algn="tl">
          <w14:srgbClr w14:val="000000">
            <w14:alpha w14:val="60000"/>
          </w14:srgbClr>
        </w14:shadow>
      </w:rPr>
      <w:t xml:space="preserve">THREATENED </w:t>
    </w:r>
    <w:r w:rsidR="00A875B7">
      <w:rPr>
        <w:rStyle w:val="Emphasis"/>
        <w:i w:val="0"/>
        <w:iCs w:val="0"/>
        <w:sz w:val="28"/>
        <w:szCs w:val="28"/>
        <w:lang w:val="en-US"/>
        <w14:shadow w14:blurRad="50800" w14:dist="38100" w14:dir="2700000" w14:sx="100000" w14:sy="100000" w14:kx="0" w14:ky="0" w14:algn="tl">
          <w14:srgbClr w14:val="000000">
            <w14:alpha w14:val="60000"/>
          </w14:srgbClr>
        </w14:shadow>
      </w:rPr>
      <w:t>SUBSPECIES</w:t>
    </w:r>
    <w:r w:rsidR="00A875B7" w:rsidRPr="003E30FD">
      <w:rPr>
        <w:rStyle w:val="Emphasis"/>
        <w:i w:val="0"/>
        <w:iCs w:val="0"/>
        <w:sz w:val="28"/>
        <w:szCs w:val="28"/>
        <w:lang w:val="en-US"/>
        <w14:shadow w14:blurRad="50800" w14:dist="38100" w14:dir="2700000" w14:sx="100000" w14:sy="100000" w14:kx="0" w14:ky="0" w14:algn="tl">
          <w14:srgbClr w14:val="000000">
            <w14:alpha w14:val="60000"/>
          </w14:srgbClr>
        </w14:shadow>
      </w:rPr>
      <w:t xml:space="preserve"> SCIENTIFIC COMMITTEE</w:t>
    </w:r>
  </w:p>
  <w:p w14:paraId="558B118F" w14:textId="77777777" w:rsidR="00A875B7" w:rsidRPr="00D728A1" w:rsidRDefault="00A875B7" w:rsidP="00D728A1">
    <w:pPr>
      <w:pStyle w:val="Header"/>
      <w:pBdr>
        <w:bottom w:val="single" w:sz="6" w:space="1" w:color="auto"/>
      </w:pBdr>
      <w:rPr>
        <w:rFonts w:asciiTheme="majorHAnsi" w:hAnsiTheme="majorHAnsi"/>
        <w:b/>
        <w:bCs/>
        <w:i/>
        <w:iCs/>
      </w:rPr>
    </w:pPr>
    <w:r w:rsidRPr="003E30FD">
      <w:rPr>
        <w:rFonts w:asciiTheme="majorHAnsi" w:hAnsiTheme="majorHAnsi"/>
        <w:b/>
        <w:bCs/>
      </w:rPr>
      <w:t xml:space="preserve">Established under the </w:t>
    </w:r>
    <w:r w:rsidRPr="003E30FD">
      <w:rPr>
        <w:rStyle w:val="Emphasis"/>
        <w:rFonts w:asciiTheme="majorHAnsi" w:hAnsiTheme="majorHAnsi"/>
        <w:b/>
        <w:bCs/>
      </w:rPr>
      <w:t>Environment Protection and Biodiversity Conservation Act 1999</w:t>
    </w:r>
  </w:p>
  <w:p w14:paraId="532D7AA2" w14:textId="6BF4AE78" w:rsidR="00A875B7" w:rsidRDefault="00A875B7" w:rsidP="00B66CC6">
    <w:pPr>
      <w:pStyle w:val="Header"/>
    </w:pPr>
    <w:r>
      <w:t xml:space="preserve">The Threatened Subspecies Scientific Committee finalised this assessment on </w:t>
    </w:r>
    <w:r w:rsidRPr="00280857">
      <w:rPr>
        <w:highlight w:val="yellow"/>
      </w:rPr>
      <w:t>DD Month Year</w:t>
    </w: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2D6DF3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68186D"/>
    <w:multiLevelType w:val="hybridMultilevel"/>
    <w:tmpl w:val="F18ABFA0"/>
    <w:lvl w:ilvl="0" w:tplc="ED323CAC">
      <w:start w:val="1"/>
      <w:numFmt w:val="decimal"/>
      <w:pStyle w:val="TSSC"/>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060143"/>
    <w:multiLevelType w:val="hybridMultilevel"/>
    <w:tmpl w:val="448868EA"/>
    <w:lvl w:ilvl="0" w:tplc="1FE045F8">
      <w:start w:val="1"/>
      <w:numFmt w:val="bullet"/>
      <w:lvlText w:val="-"/>
      <w:lvlJc w:val="left"/>
      <w:pPr>
        <w:ind w:left="785" w:hanging="360"/>
      </w:pPr>
      <w:rPr>
        <w:rFonts w:ascii="Courier New" w:hAnsi="Courier New" w:hint="default"/>
      </w:rPr>
    </w:lvl>
    <w:lvl w:ilvl="1" w:tplc="331E6A40">
      <w:start w:val="18"/>
      <w:numFmt w:val="bullet"/>
      <w:lvlText w:val="-"/>
      <w:lvlJc w:val="left"/>
      <w:pPr>
        <w:ind w:left="1080" w:hanging="360"/>
      </w:pPr>
      <w:rPr>
        <w:rFonts w:ascii="Microsoft Sans Serif" w:eastAsiaTheme="minorEastAsia" w:hAnsi="Microsoft Sans Serif" w:cs="Microsoft Sans Serif"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 w15:restartNumberingAfterBreak="0">
    <w:nsid w:val="12056DAA"/>
    <w:multiLevelType w:val="hybridMultilevel"/>
    <w:tmpl w:val="C5CCCECC"/>
    <w:lvl w:ilvl="0" w:tplc="29C84958">
      <w:start w:val="1"/>
      <w:numFmt w:val="bullet"/>
      <w:pStyle w:val="Table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 w15:restartNumberingAfterBreak="0">
    <w:nsid w:val="123F3C2D"/>
    <w:multiLevelType w:val="hybridMultilevel"/>
    <w:tmpl w:val="A5645C86"/>
    <w:lvl w:ilvl="0" w:tplc="331E6A40">
      <w:start w:val="18"/>
      <w:numFmt w:val="bullet"/>
      <w:lvlText w:val="-"/>
      <w:lvlJc w:val="left"/>
      <w:pPr>
        <w:ind w:left="1080" w:hanging="360"/>
      </w:pPr>
      <w:rPr>
        <w:rFonts w:ascii="Microsoft Sans Serif" w:eastAsiaTheme="minorEastAsia" w:hAnsi="Microsoft Sans Serif" w:cs="Microsoft Sans Serif" w:hint="default"/>
      </w:rPr>
    </w:lvl>
    <w:lvl w:ilvl="1" w:tplc="5CE67A3A">
      <w:start w:val="1"/>
      <w:numFmt w:val="bullet"/>
      <w:lvlText w:val="-"/>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8F0654F"/>
    <w:multiLevelType w:val="hybridMultilevel"/>
    <w:tmpl w:val="24A6526E"/>
    <w:lvl w:ilvl="0" w:tplc="0C09000F">
      <w:start w:val="1"/>
      <w:numFmt w:val="decimal"/>
      <w:lvlText w:val="%1."/>
      <w:lvlJc w:val="left"/>
      <w:pPr>
        <w:ind w:left="360" w:hanging="360"/>
      </w:pPr>
      <w:rPr>
        <w:i w:val="0"/>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6" w15:restartNumberingAfterBreak="0">
    <w:nsid w:val="196B606F"/>
    <w:multiLevelType w:val="hybridMultilevel"/>
    <w:tmpl w:val="E0560262"/>
    <w:lvl w:ilvl="0" w:tplc="B9FA63BE">
      <w:start w:val="1"/>
      <w:numFmt w:val="bullet"/>
      <w:pStyle w:val="TableBullet1"/>
      <w:lvlText w:val=""/>
      <w:lvlJc w:val="left"/>
      <w:pPr>
        <w:ind w:left="720" w:hanging="360"/>
      </w:pPr>
      <w:rPr>
        <w:rFonts w:ascii="Symbol" w:hAnsi="Symbol" w:hint="default"/>
      </w:rPr>
    </w:lvl>
    <w:lvl w:ilvl="1" w:tplc="04987ACC" w:tentative="1">
      <w:start w:val="1"/>
      <w:numFmt w:val="bullet"/>
      <w:lvlText w:val="o"/>
      <w:lvlJc w:val="left"/>
      <w:pPr>
        <w:ind w:left="1440" w:hanging="360"/>
      </w:pPr>
      <w:rPr>
        <w:rFonts w:ascii="Courier New" w:hAnsi="Courier New" w:cs="Courier New" w:hint="default"/>
      </w:rPr>
    </w:lvl>
    <w:lvl w:ilvl="2" w:tplc="56C2C932" w:tentative="1">
      <w:start w:val="1"/>
      <w:numFmt w:val="bullet"/>
      <w:lvlText w:val=""/>
      <w:lvlJc w:val="left"/>
      <w:pPr>
        <w:ind w:left="2160" w:hanging="360"/>
      </w:pPr>
      <w:rPr>
        <w:rFonts w:ascii="Wingdings" w:hAnsi="Wingdings" w:hint="default"/>
      </w:rPr>
    </w:lvl>
    <w:lvl w:ilvl="3" w:tplc="3530ECAA" w:tentative="1">
      <w:start w:val="1"/>
      <w:numFmt w:val="bullet"/>
      <w:lvlText w:val=""/>
      <w:lvlJc w:val="left"/>
      <w:pPr>
        <w:ind w:left="2880" w:hanging="360"/>
      </w:pPr>
      <w:rPr>
        <w:rFonts w:ascii="Symbol" w:hAnsi="Symbol" w:hint="default"/>
      </w:rPr>
    </w:lvl>
    <w:lvl w:ilvl="4" w:tplc="BFACCCC4" w:tentative="1">
      <w:start w:val="1"/>
      <w:numFmt w:val="bullet"/>
      <w:lvlText w:val="o"/>
      <w:lvlJc w:val="left"/>
      <w:pPr>
        <w:ind w:left="3600" w:hanging="360"/>
      </w:pPr>
      <w:rPr>
        <w:rFonts w:ascii="Courier New" w:hAnsi="Courier New" w:cs="Courier New" w:hint="default"/>
      </w:rPr>
    </w:lvl>
    <w:lvl w:ilvl="5" w:tplc="0BC61DE0" w:tentative="1">
      <w:start w:val="1"/>
      <w:numFmt w:val="bullet"/>
      <w:lvlText w:val=""/>
      <w:lvlJc w:val="left"/>
      <w:pPr>
        <w:ind w:left="4320" w:hanging="360"/>
      </w:pPr>
      <w:rPr>
        <w:rFonts w:ascii="Wingdings" w:hAnsi="Wingdings" w:hint="default"/>
      </w:rPr>
    </w:lvl>
    <w:lvl w:ilvl="6" w:tplc="912CBCBE" w:tentative="1">
      <w:start w:val="1"/>
      <w:numFmt w:val="bullet"/>
      <w:lvlText w:val=""/>
      <w:lvlJc w:val="left"/>
      <w:pPr>
        <w:ind w:left="5040" w:hanging="360"/>
      </w:pPr>
      <w:rPr>
        <w:rFonts w:ascii="Symbol" w:hAnsi="Symbol" w:hint="default"/>
      </w:rPr>
    </w:lvl>
    <w:lvl w:ilvl="7" w:tplc="718A4C18" w:tentative="1">
      <w:start w:val="1"/>
      <w:numFmt w:val="bullet"/>
      <w:lvlText w:val="o"/>
      <w:lvlJc w:val="left"/>
      <w:pPr>
        <w:ind w:left="5760" w:hanging="360"/>
      </w:pPr>
      <w:rPr>
        <w:rFonts w:ascii="Courier New" w:hAnsi="Courier New" w:cs="Courier New" w:hint="default"/>
      </w:rPr>
    </w:lvl>
    <w:lvl w:ilvl="8" w:tplc="A6E0707C" w:tentative="1">
      <w:start w:val="1"/>
      <w:numFmt w:val="bullet"/>
      <w:lvlText w:val=""/>
      <w:lvlJc w:val="left"/>
      <w:pPr>
        <w:ind w:left="6480" w:hanging="360"/>
      </w:pPr>
      <w:rPr>
        <w:rFonts w:ascii="Wingdings" w:hAnsi="Wingdings" w:hint="default"/>
      </w:rPr>
    </w:lvl>
  </w:abstractNum>
  <w:abstractNum w:abstractNumId="7" w15:restartNumberingAfterBreak="0">
    <w:nsid w:val="21A328D5"/>
    <w:multiLevelType w:val="multilevel"/>
    <w:tmpl w:val="BE78A4F8"/>
    <w:numStyleLink w:val="Numberlist"/>
  </w:abstractNum>
  <w:abstractNum w:abstractNumId="8" w15:restartNumberingAfterBreak="0">
    <w:nsid w:val="21E20078"/>
    <w:multiLevelType w:val="multilevel"/>
    <w:tmpl w:val="F36C17E8"/>
    <w:styleLink w:val="Headinglist"/>
    <w:lvl w:ilvl="0">
      <w:start w:val="1"/>
      <w:numFmt w:val="decimal"/>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9997BB3"/>
    <w:multiLevelType w:val="hybridMultilevel"/>
    <w:tmpl w:val="1E02A1C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CA91307"/>
    <w:multiLevelType w:val="multilevel"/>
    <w:tmpl w:val="673CF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98052F"/>
    <w:multiLevelType w:val="multilevel"/>
    <w:tmpl w:val="473EA67C"/>
    <w:lvl w:ilvl="0">
      <w:start w:val="1"/>
      <w:numFmt w:val="decimal"/>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9C4D88"/>
    <w:multiLevelType w:val="hybridMultilevel"/>
    <w:tmpl w:val="0A187DF0"/>
    <w:lvl w:ilvl="0" w:tplc="601CA7F6">
      <w:start w:val="4"/>
      <w:numFmt w:val="bullet"/>
      <w:lvlText w:val="-"/>
      <w:lvlJc w:val="left"/>
      <w:pPr>
        <w:ind w:left="720" w:hanging="360"/>
      </w:pPr>
      <w:rPr>
        <w:rFonts w:ascii="Cambria" w:eastAsiaTheme="minorHAnsi"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86800B4"/>
    <w:multiLevelType w:val="multilevel"/>
    <w:tmpl w:val="23887CA2"/>
    <w:numStyleLink w:val="List1"/>
  </w:abstractNum>
  <w:abstractNum w:abstractNumId="14" w15:restartNumberingAfterBreak="0">
    <w:nsid w:val="48DE2E4A"/>
    <w:multiLevelType w:val="hybridMultilevel"/>
    <w:tmpl w:val="B7086130"/>
    <w:lvl w:ilvl="0" w:tplc="50623E58">
      <w:start w:val="1"/>
      <w:numFmt w:val="bullet"/>
      <w:pStyle w:val="BoxTextBullet"/>
      <w:lvlText w:val=""/>
      <w:lvlJc w:val="left"/>
      <w:pPr>
        <w:ind w:left="720" w:hanging="360"/>
      </w:pPr>
      <w:rPr>
        <w:rFonts w:ascii="Symbol" w:hAnsi="Symbol" w:hint="default"/>
      </w:rPr>
    </w:lvl>
    <w:lvl w:ilvl="1" w:tplc="3EACDEA8" w:tentative="1">
      <w:start w:val="1"/>
      <w:numFmt w:val="bullet"/>
      <w:lvlText w:val="o"/>
      <w:lvlJc w:val="left"/>
      <w:pPr>
        <w:ind w:left="1440" w:hanging="360"/>
      </w:pPr>
      <w:rPr>
        <w:rFonts w:ascii="Courier New" w:hAnsi="Courier New" w:cs="Courier New" w:hint="default"/>
      </w:rPr>
    </w:lvl>
    <w:lvl w:ilvl="2" w:tplc="53681FEE" w:tentative="1">
      <w:start w:val="1"/>
      <w:numFmt w:val="bullet"/>
      <w:lvlText w:val=""/>
      <w:lvlJc w:val="left"/>
      <w:pPr>
        <w:ind w:left="2160" w:hanging="360"/>
      </w:pPr>
      <w:rPr>
        <w:rFonts w:ascii="Wingdings" w:hAnsi="Wingdings" w:hint="default"/>
      </w:rPr>
    </w:lvl>
    <w:lvl w:ilvl="3" w:tplc="584E4508" w:tentative="1">
      <w:start w:val="1"/>
      <w:numFmt w:val="bullet"/>
      <w:lvlText w:val=""/>
      <w:lvlJc w:val="left"/>
      <w:pPr>
        <w:ind w:left="2880" w:hanging="360"/>
      </w:pPr>
      <w:rPr>
        <w:rFonts w:ascii="Symbol" w:hAnsi="Symbol" w:hint="default"/>
      </w:rPr>
    </w:lvl>
    <w:lvl w:ilvl="4" w:tplc="B26EC18E" w:tentative="1">
      <w:start w:val="1"/>
      <w:numFmt w:val="bullet"/>
      <w:lvlText w:val="o"/>
      <w:lvlJc w:val="left"/>
      <w:pPr>
        <w:ind w:left="3600" w:hanging="360"/>
      </w:pPr>
      <w:rPr>
        <w:rFonts w:ascii="Courier New" w:hAnsi="Courier New" w:cs="Courier New" w:hint="default"/>
      </w:rPr>
    </w:lvl>
    <w:lvl w:ilvl="5" w:tplc="12DC0512" w:tentative="1">
      <w:start w:val="1"/>
      <w:numFmt w:val="bullet"/>
      <w:lvlText w:val=""/>
      <w:lvlJc w:val="left"/>
      <w:pPr>
        <w:ind w:left="4320" w:hanging="360"/>
      </w:pPr>
      <w:rPr>
        <w:rFonts w:ascii="Wingdings" w:hAnsi="Wingdings" w:hint="default"/>
      </w:rPr>
    </w:lvl>
    <w:lvl w:ilvl="6" w:tplc="F2C2BD96" w:tentative="1">
      <w:start w:val="1"/>
      <w:numFmt w:val="bullet"/>
      <w:lvlText w:val=""/>
      <w:lvlJc w:val="left"/>
      <w:pPr>
        <w:ind w:left="5040" w:hanging="360"/>
      </w:pPr>
      <w:rPr>
        <w:rFonts w:ascii="Symbol" w:hAnsi="Symbol" w:hint="default"/>
      </w:rPr>
    </w:lvl>
    <w:lvl w:ilvl="7" w:tplc="D506E058" w:tentative="1">
      <w:start w:val="1"/>
      <w:numFmt w:val="bullet"/>
      <w:lvlText w:val="o"/>
      <w:lvlJc w:val="left"/>
      <w:pPr>
        <w:ind w:left="5760" w:hanging="360"/>
      </w:pPr>
      <w:rPr>
        <w:rFonts w:ascii="Courier New" w:hAnsi="Courier New" w:cs="Courier New" w:hint="default"/>
      </w:rPr>
    </w:lvl>
    <w:lvl w:ilvl="8" w:tplc="4372F2D2" w:tentative="1">
      <w:start w:val="1"/>
      <w:numFmt w:val="bullet"/>
      <w:lvlText w:val=""/>
      <w:lvlJc w:val="left"/>
      <w:pPr>
        <w:ind w:left="6480" w:hanging="360"/>
      </w:pPr>
      <w:rPr>
        <w:rFonts w:ascii="Wingdings" w:hAnsi="Wingdings" w:hint="default"/>
      </w:rPr>
    </w:lvl>
  </w:abstractNum>
  <w:abstractNum w:abstractNumId="15" w15:restartNumberingAfterBreak="0">
    <w:nsid w:val="4A475554"/>
    <w:multiLevelType w:val="hybridMultilevel"/>
    <w:tmpl w:val="78E692C8"/>
    <w:lvl w:ilvl="0" w:tplc="331E6A40">
      <w:start w:val="18"/>
      <w:numFmt w:val="bullet"/>
      <w:lvlText w:val="-"/>
      <w:lvlJc w:val="left"/>
      <w:pPr>
        <w:ind w:left="1080" w:hanging="360"/>
      </w:pPr>
      <w:rPr>
        <w:rFonts w:ascii="Microsoft Sans Serif" w:eastAsiaTheme="minorEastAsia" w:hAnsi="Microsoft Sans Serif" w:cs="Microsoft Sans Serif" w:hint="default"/>
      </w:rPr>
    </w:lvl>
    <w:lvl w:ilvl="1" w:tplc="5CE67A3A">
      <w:start w:val="1"/>
      <w:numFmt w:val="bullet"/>
      <w:lvlText w:val="-"/>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4B4978B0"/>
    <w:multiLevelType w:val="multilevel"/>
    <w:tmpl w:val="03FE8AF0"/>
    <w:styleLink w:val="TableBulletlist"/>
    <w:lvl w:ilvl="0">
      <w:start w:val="1"/>
      <w:numFmt w:val="bullet"/>
      <w:lvlText w:val=""/>
      <w:lvlJc w:val="left"/>
      <w:pPr>
        <w:tabs>
          <w:tab w:val="num" w:pos="284"/>
        </w:tabs>
        <w:ind w:left="284" w:hanging="284"/>
      </w:pPr>
      <w:rPr>
        <w:rFonts w:ascii="Symbol" w:hAnsi="Symbol" w:hint="default"/>
      </w:rPr>
    </w:lvl>
    <w:lvl w:ilvl="1">
      <w:start w:val="1"/>
      <w:numFmt w:val="bullet"/>
      <w:lvlText w:val=""/>
      <w:lvlJc w:val="left"/>
      <w:pPr>
        <w:tabs>
          <w:tab w:val="num" w:pos="284"/>
        </w:tabs>
        <w:ind w:left="567" w:hanging="283"/>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5770342E"/>
    <w:multiLevelType w:val="multilevel"/>
    <w:tmpl w:val="887C8464"/>
    <w:lvl w:ilvl="0">
      <w:start w:val="1"/>
      <w:numFmt w:val="decimal"/>
      <w:pStyle w:val="Tablenumberedlist"/>
      <w:lvlText w:val="%1)"/>
      <w:lvlJc w:val="left"/>
      <w:pPr>
        <w:ind w:left="745" w:hanging="360"/>
      </w:pPr>
    </w:lvl>
    <w:lvl w:ilvl="1" w:tentative="1">
      <w:start w:val="1"/>
      <w:numFmt w:val="lowerLetter"/>
      <w:lvlText w:val="%2."/>
      <w:lvlJc w:val="left"/>
      <w:pPr>
        <w:ind w:left="1465" w:hanging="360"/>
      </w:pPr>
    </w:lvl>
    <w:lvl w:ilvl="2" w:tentative="1">
      <w:start w:val="1"/>
      <w:numFmt w:val="lowerRoman"/>
      <w:lvlText w:val="%3."/>
      <w:lvlJc w:val="right"/>
      <w:pPr>
        <w:ind w:left="2185" w:hanging="180"/>
      </w:pPr>
    </w:lvl>
    <w:lvl w:ilvl="3" w:tentative="1">
      <w:start w:val="1"/>
      <w:numFmt w:val="decimal"/>
      <w:lvlText w:val="%4."/>
      <w:lvlJc w:val="left"/>
      <w:pPr>
        <w:ind w:left="2905" w:hanging="360"/>
      </w:pPr>
    </w:lvl>
    <w:lvl w:ilvl="4" w:tentative="1">
      <w:start w:val="1"/>
      <w:numFmt w:val="lowerLetter"/>
      <w:lvlText w:val="%5."/>
      <w:lvlJc w:val="left"/>
      <w:pPr>
        <w:ind w:left="3625" w:hanging="360"/>
      </w:pPr>
    </w:lvl>
    <w:lvl w:ilvl="5" w:tentative="1">
      <w:start w:val="1"/>
      <w:numFmt w:val="lowerRoman"/>
      <w:lvlText w:val="%6."/>
      <w:lvlJc w:val="right"/>
      <w:pPr>
        <w:ind w:left="4345" w:hanging="180"/>
      </w:pPr>
    </w:lvl>
    <w:lvl w:ilvl="6" w:tentative="1">
      <w:start w:val="1"/>
      <w:numFmt w:val="decimal"/>
      <w:lvlText w:val="%7."/>
      <w:lvlJc w:val="left"/>
      <w:pPr>
        <w:ind w:left="5065" w:hanging="360"/>
      </w:pPr>
    </w:lvl>
    <w:lvl w:ilvl="7" w:tentative="1">
      <w:start w:val="1"/>
      <w:numFmt w:val="lowerLetter"/>
      <w:lvlText w:val="%8."/>
      <w:lvlJc w:val="left"/>
      <w:pPr>
        <w:ind w:left="5785" w:hanging="360"/>
      </w:pPr>
    </w:lvl>
    <w:lvl w:ilvl="8" w:tentative="1">
      <w:start w:val="1"/>
      <w:numFmt w:val="lowerRoman"/>
      <w:lvlText w:val="%9."/>
      <w:lvlJc w:val="right"/>
      <w:pPr>
        <w:ind w:left="6505" w:hanging="180"/>
      </w:pPr>
    </w:lvl>
  </w:abstractNum>
  <w:abstractNum w:abstractNumId="18" w15:restartNumberingAfterBreak="0">
    <w:nsid w:val="580B55CF"/>
    <w:multiLevelType w:val="hybridMultilevel"/>
    <w:tmpl w:val="B0DC93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AA12966"/>
    <w:multiLevelType w:val="multilevel"/>
    <w:tmpl w:val="23887CA2"/>
    <w:styleLink w:val="List1"/>
    <w:lvl w:ilvl="0">
      <w:start w:val="1"/>
      <w:numFmt w:val="bullet"/>
      <w:pStyle w:val="ListBullet"/>
      <w:lvlText w:val=""/>
      <w:lvlJc w:val="left"/>
      <w:pPr>
        <w:ind w:left="425" w:hanging="425"/>
      </w:pPr>
      <w:rPr>
        <w:rFonts w:ascii="Symbol" w:hAnsi="Symbol" w:hint="default"/>
        <w:color w:val="003150"/>
      </w:rPr>
    </w:lvl>
    <w:lvl w:ilvl="1">
      <w:start w:val="1"/>
      <w:numFmt w:val="bullet"/>
      <w:pStyle w:val="ListBullet2"/>
      <w:lvlText w:val=""/>
      <w:lvlJc w:val="left"/>
      <w:pPr>
        <w:ind w:left="851" w:hanging="426"/>
      </w:pPr>
      <w:rPr>
        <w:rFonts w:ascii="Symbol" w:hAnsi="Symbol" w:hint="default"/>
        <w:color w:val="auto"/>
      </w:rPr>
    </w:lvl>
    <w:lvl w:ilvl="2">
      <w:start w:val="1"/>
      <w:numFmt w:val="bullet"/>
      <w:pStyle w:val="ListBullet3"/>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0" w15:restartNumberingAfterBreak="0">
    <w:nsid w:val="5B8F3B04"/>
    <w:multiLevelType w:val="multilevel"/>
    <w:tmpl w:val="BE78A4F8"/>
    <w:styleLink w:val="Numberlist"/>
    <w:lvl w:ilvl="0">
      <w:start w:val="1"/>
      <w:numFmt w:val="decimal"/>
      <w:pStyle w:val="ListNumber"/>
      <w:lvlText w:val="%1)"/>
      <w:lvlJc w:val="left"/>
      <w:pPr>
        <w:ind w:left="425" w:hanging="425"/>
      </w:pPr>
      <w:rPr>
        <w:rFonts w:hint="default"/>
        <w:color w:val="auto"/>
      </w:rPr>
    </w:lvl>
    <w:lvl w:ilvl="1">
      <w:start w:val="1"/>
      <w:numFmt w:val="lowerLetter"/>
      <w:pStyle w:val="ListNumber2"/>
      <w:lvlText w:val="%2)"/>
      <w:lvlJc w:val="left"/>
      <w:pPr>
        <w:ind w:left="851" w:hanging="426"/>
      </w:pPr>
      <w:rPr>
        <w:rFonts w:hint="default"/>
      </w:rPr>
    </w:lvl>
    <w:lvl w:ilvl="2">
      <w:start w:val="1"/>
      <w:numFmt w:val="lowerRoman"/>
      <w:pStyle w:val="ListNumber3"/>
      <w:lvlText w:val="%3)"/>
      <w:lvlJc w:val="left"/>
      <w:pPr>
        <w:ind w:left="1191" w:hanging="340"/>
      </w:pPr>
      <w:rPr>
        <w:rFonts w:hint="default"/>
      </w:rPr>
    </w:lvl>
    <w:lvl w:ilvl="3">
      <w:start w:val="1"/>
      <w:numFmt w:val="decimal"/>
      <w:lvlText w:val="%4."/>
      <w:lvlJc w:val="left"/>
      <w:pPr>
        <w:ind w:left="1276" w:hanging="1276"/>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21" w15:restartNumberingAfterBreak="0">
    <w:nsid w:val="69397423"/>
    <w:multiLevelType w:val="multilevel"/>
    <w:tmpl w:val="78C6A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211BB7"/>
    <w:multiLevelType w:val="hybridMultilevel"/>
    <w:tmpl w:val="36DAC9FA"/>
    <w:lvl w:ilvl="0" w:tplc="331E6A40">
      <w:start w:val="18"/>
      <w:numFmt w:val="bullet"/>
      <w:lvlText w:val="-"/>
      <w:lvlJc w:val="left"/>
      <w:pPr>
        <w:ind w:left="720" w:hanging="360"/>
      </w:pPr>
      <w:rPr>
        <w:rFonts w:ascii="Microsoft Sans Serif" w:eastAsiaTheme="minorEastAsia" w:hAnsi="Microsoft Sans Serif" w:cs="Microsoft Sans Serif"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05207168">
    <w:abstractNumId w:val="14"/>
  </w:num>
  <w:num w:numId="2" w16cid:durableId="127867360">
    <w:abstractNumId w:val="6"/>
  </w:num>
  <w:num w:numId="3" w16cid:durableId="156114673">
    <w:abstractNumId w:val="19"/>
  </w:num>
  <w:num w:numId="4" w16cid:durableId="27030810">
    <w:abstractNumId w:val="20"/>
  </w:num>
  <w:num w:numId="5" w16cid:durableId="1543904327">
    <w:abstractNumId w:val="8"/>
  </w:num>
  <w:num w:numId="6" w16cid:durableId="2077433888">
    <w:abstractNumId w:val="17"/>
  </w:num>
  <w:num w:numId="7" w16cid:durableId="29846041">
    <w:abstractNumId w:val="7"/>
  </w:num>
  <w:num w:numId="8" w16cid:durableId="275141926">
    <w:abstractNumId w:val="16"/>
  </w:num>
  <w:num w:numId="9" w16cid:durableId="1445609685">
    <w:abstractNumId w:val="3"/>
  </w:num>
  <w:num w:numId="10" w16cid:durableId="1576889569">
    <w:abstractNumId w:val="22"/>
  </w:num>
  <w:num w:numId="11" w16cid:durableId="704452496">
    <w:abstractNumId w:val="18"/>
  </w:num>
  <w:num w:numId="12" w16cid:durableId="1579368964">
    <w:abstractNumId w:val="9"/>
  </w:num>
  <w:num w:numId="13" w16cid:durableId="1291857611">
    <w:abstractNumId w:val="15"/>
  </w:num>
  <w:num w:numId="14" w16cid:durableId="500704306">
    <w:abstractNumId w:val="2"/>
  </w:num>
  <w:num w:numId="15" w16cid:durableId="686710727">
    <w:abstractNumId w:val="4"/>
  </w:num>
  <w:num w:numId="16" w16cid:durableId="152109619">
    <w:abstractNumId w:val="12"/>
  </w:num>
  <w:num w:numId="17" w16cid:durableId="1984390672">
    <w:abstractNumId w:val="0"/>
  </w:num>
  <w:num w:numId="18" w16cid:durableId="1958636245">
    <w:abstractNumId w:val="13"/>
  </w:num>
  <w:num w:numId="19" w16cid:durableId="204683780">
    <w:abstractNumId w:val="19"/>
  </w:num>
  <w:num w:numId="20" w16cid:durableId="1496065029">
    <w:abstractNumId w:val="10"/>
  </w:num>
  <w:num w:numId="21" w16cid:durableId="611477350">
    <w:abstractNumId w:val="21"/>
  </w:num>
  <w:num w:numId="22" w16cid:durableId="215894497">
    <w:abstractNumId w:val="11"/>
  </w:num>
  <w:num w:numId="23" w16cid:durableId="924416632">
    <w:abstractNumId w:val="1"/>
  </w:num>
  <w:num w:numId="24" w16cid:durableId="6672963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10"/>
  <w:displayHorizontalDrawingGridEvery w:val="2"/>
  <w:characterSpacingControl w:val="doNotCompress"/>
  <w:hdrShapeDefaults>
    <o:shapedefaults v:ext="edit" spidmax="208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07B5"/>
    <w:rsid w:val="000011D8"/>
    <w:rsid w:val="00001E0A"/>
    <w:rsid w:val="00004D80"/>
    <w:rsid w:val="000057F8"/>
    <w:rsid w:val="000075C7"/>
    <w:rsid w:val="00010D07"/>
    <w:rsid w:val="00010EBA"/>
    <w:rsid w:val="00012316"/>
    <w:rsid w:val="0001339B"/>
    <w:rsid w:val="00014100"/>
    <w:rsid w:val="0001464D"/>
    <w:rsid w:val="00015AA9"/>
    <w:rsid w:val="00016A14"/>
    <w:rsid w:val="000202F4"/>
    <w:rsid w:val="000207F8"/>
    <w:rsid w:val="0002120D"/>
    <w:rsid w:val="0002133B"/>
    <w:rsid w:val="000213FD"/>
    <w:rsid w:val="00022BA8"/>
    <w:rsid w:val="00022CC3"/>
    <w:rsid w:val="0002419A"/>
    <w:rsid w:val="00024A59"/>
    <w:rsid w:val="00025619"/>
    <w:rsid w:val="00031375"/>
    <w:rsid w:val="00033701"/>
    <w:rsid w:val="00033754"/>
    <w:rsid w:val="000341E0"/>
    <w:rsid w:val="000343CD"/>
    <w:rsid w:val="00034D27"/>
    <w:rsid w:val="000378CE"/>
    <w:rsid w:val="00040254"/>
    <w:rsid w:val="00041499"/>
    <w:rsid w:val="000419FE"/>
    <w:rsid w:val="000421AD"/>
    <w:rsid w:val="0004417E"/>
    <w:rsid w:val="000450FE"/>
    <w:rsid w:val="0004550E"/>
    <w:rsid w:val="000455FA"/>
    <w:rsid w:val="00046DED"/>
    <w:rsid w:val="00047B73"/>
    <w:rsid w:val="000533AF"/>
    <w:rsid w:val="000542D6"/>
    <w:rsid w:val="0005555B"/>
    <w:rsid w:val="00055AFD"/>
    <w:rsid w:val="00056888"/>
    <w:rsid w:val="00056F78"/>
    <w:rsid w:val="00061CC7"/>
    <w:rsid w:val="00063139"/>
    <w:rsid w:val="00063C13"/>
    <w:rsid w:val="00063C71"/>
    <w:rsid w:val="00063E78"/>
    <w:rsid w:val="000651E8"/>
    <w:rsid w:val="00065F4B"/>
    <w:rsid w:val="00071129"/>
    <w:rsid w:val="00071DB2"/>
    <w:rsid w:val="0007233A"/>
    <w:rsid w:val="00072862"/>
    <w:rsid w:val="00072C85"/>
    <w:rsid w:val="000738E3"/>
    <w:rsid w:val="00073915"/>
    <w:rsid w:val="00073C60"/>
    <w:rsid w:val="00073EF0"/>
    <w:rsid w:val="0007544F"/>
    <w:rsid w:val="000759C0"/>
    <w:rsid w:val="00075B17"/>
    <w:rsid w:val="00076AFA"/>
    <w:rsid w:val="000777D2"/>
    <w:rsid w:val="00081BD8"/>
    <w:rsid w:val="00082347"/>
    <w:rsid w:val="000835A0"/>
    <w:rsid w:val="00083A51"/>
    <w:rsid w:val="00083EDB"/>
    <w:rsid w:val="00085069"/>
    <w:rsid w:val="00085262"/>
    <w:rsid w:val="0008655C"/>
    <w:rsid w:val="00086E50"/>
    <w:rsid w:val="0009001A"/>
    <w:rsid w:val="0009096D"/>
    <w:rsid w:val="00092728"/>
    <w:rsid w:val="00092EEB"/>
    <w:rsid w:val="0009332B"/>
    <w:rsid w:val="0009433B"/>
    <w:rsid w:val="00094BBD"/>
    <w:rsid w:val="00094C09"/>
    <w:rsid w:val="00094F22"/>
    <w:rsid w:val="000959C5"/>
    <w:rsid w:val="00095FBC"/>
    <w:rsid w:val="00097670"/>
    <w:rsid w:val="00097806"/>
    <w:rsid w:val="00097943"/>
    <w:rsid w:val="000A4134"/>
    <w:rsid w:val="000A5C2B"/>
    <w:rsid w:val="000A5CE2"/>
    <w:rsid w:val="000A6133"/>
    <w:rsid w:val="000A722E"/>
    <w:rsid w:val="000A79AA"/>
    <w:rsid w:val="000B143F"/>
    <w:rsid w:val="000B2FC8"/>
    <w:rsid w:val="000B3A0B"/>
    <w:rsid w:val="000B4535"/>
    <w:rsid w:val="000B4F84"/>
    <w:rsid w:val="000B5992"/>
    <w:rsid w:val="000B5E97"/>
    <w:rsid w:val="000B715A"/>
    <w:rsid w:val="000B72DE"/>
    <w:rsid w:val="000B7CE7"/>
    <w:rsid w:val="000C05BE"/>
    <w:rsid w:val="000C08F2"/>
    <w:rsid w:val="000C0CE7"/>
    <w:rsid w:val="000C0F90"/>
    <w:rsid w:val="000C1AC9"/>
    <w:rsid w:val="000C55A6"/>
    <w:rsid w:val="000C57E9"/>
    <w:rsid w:val="000C6791"/>
    <w:rsid w:val="000D01AB"/>
    <w:rsid w:val="000D1097"/>
    <w:rsid w:val="000D14B7"/>
    <w:rsid w:val="000D1830"/>
    <w:rsid w:val="000D2203"/>
    <w:rsid w:val="000D3EEE"/>
    <w:rsid w:val="000D51F3"/>
    <w:rsid w:val="000D5327"/>
    <w:rsid w:val="000D55BC"/>
    <w:rsid w:val="000D72D4"/>
    <w:rsid w:val="000D738D"/>
    <w:rsid w:val="000D7FAF"/>
    <w:rsid w:val="000E0B66"/>
    <w:rsid w:val="000E23A8"/>
    <w:rsid w:val="000E263E"/>
    <w:rsid w:val="000E630E"/>
    <w:rsid w:val="000E690C"/>
    <w:rsid w:val="000E699F"/>
    <w:rsid w:val="000F018A"/>
    <w:rsid w:val="000F1712"/>
    <w:rsid w:val="000F194B"/>
    <w:rsid w:val="000F22E9"/>
    <w:rsid w:val="000F2A16"/>
    <w:rsid w:val="000F2E88"/>
    <w:rsid w:val="000F30DC"/>
    <w:rsid w:val="000F3B79"/>
    <w:rsid w:val="000F3D21"/>
    <w:rsid w:val="000F402E"/>
    <w:rsid w:val="000F4037"/>
    <w:rsid w:val="000F44BD"/>
    <w:rsid w:val="000F4505"/>
    <w:rsid w:val="000F615D"/>
    <w:rsid w:val="000F6B2C"/>
    <w:rsid w:val="000F6D5A"/>
    <w:rsid w:val="000F7B23"/>
    <w:rsid w:val="00100B47"/>
    <w:rsid w:val="00100E78"/>
    <w:rsid w:val="001012FB"/>
    <w:rsid w:val="0010197D"/>
    <w:rsid w:val="0010254F"/>
    <w:rsid w:val="0010285D"/>
    <w:rsid w:val="00102AD7"/>
    <w:rsid w:val="00102FDA"/>
    <w:rsid w:val="0010557C"/>
    <w:rsid w:val="00105970"/>
    <w:rsid w:val="00107C92"/>
    <w:rsid w:val="00110B3B"/>
    <w:rsid w:val="001112AB"/>
    <w:rsid w:val="00112838"/>
    <w:rsid w:val="00112BB2"/>
    <w:rsid w:val="00112DE4"/>
    <w:rsid w:val="00114207"/>
    <w:rsid w:val="00114449"/>
    <w:rsid w:val="0011667C"/>
    <w:rsid w:val="00116E59"/>
    <w:rsid w:val="001200FA"/>
    <w:rsid w:val="00120883"/>
    <w:rsid w:val="00120CED"/>
    <w:rsid w:val="00120F69"/>
    <w:rsid w:val="00121055"/>
    <w:rsid w:val="00121857"/>
    <w:rsid w:val="00121E29"/>
    <w:rsid w:val="00122D76"/>
    <w:rsid w:val="0012461E"/>
    <w:rsid w:val="0012628F"/>
    <w:rsid w:val="00127671"/>
    <w:rsid w:val="00127711"/>
    <w:rsid w:val="001301E2"/>
    <w:rsid w:val="00130A0B"/>
    <w:rsid w:val="001328CC"/>
    <w:rsid w:val="00132BFB"/>
    <w:rsid w:val="00133292"/>
    <w:rsid w:val="00133773"/>
    <w:rsid w:val="00136BE4"/>
    <w:rsid w:val="00137553"/>
    <w:rsid w:val="001376F1"/>
    <w:rsid w:val="00137F5A"/>
    <w:rsid w:val="001407C6"/>
    <w:rsid w:val="00140E19"/>
    <w:rsid w:val="00142158"/>
    <w:rsid w:val="00145862"/>
    <w:rsid w:val="00145DB1"/>
    <w:rsid w:val="001460FB"/>
    <w:rsid w:val="00146219"/>
    <w:rsid w:val="00147BBC"/>
    <w:rsid w:val="00154B5B"/>
    <w:rsid w:val="00155BA9"/>
    <w:rsid w:val="001573B8"/>
    <w:rsid w:val="00157BB6"/>
    <w:rsid w:val="0016081E"/>
    <w:rsid w:val="001609A2"/>
    <w:rsid w:val="00161268"/>
    <w:rsid w:val="001617D7"/>
    <w:rsid w:val="00161E8C"/>
    <w:rsid w:val="001633F4"/>
    <w:rsid w:val="001636A1"/>
    <w:rsid w:val="001636C6"/>
    <w:rsid w:val="00163808"/>
    <w:rsid w:val="00165364"/>
    <w:rsid w:val="00165D99"/>
    <w:rsid w:val="001660AE"/>
    <w:rsid w:val="00166185"/>
    <w:rsid w:val="00170795"/>
    <w:rsid w:val="00172CCD"/>
    <w:rsid w:val="00172CFB"/>
    <w:rsid w:val="001739A8"/>
    <w:rsid w:val="00173C9B"/>
    <w:rsid w:val="001744BD"/>
    <w:rsid w:val="0017513F"/>
    <w:rsid w:val="0017560B"/>
    <w:rsid w:val="0017708E"/>
    <w:rsid w:val="00177744"/>
    <w:rsid w:val="0017795A"/>
    <w:rsid w:val="00180329"/>
    <w:rsid w:val="0018058D"/>
    <w:rsid w:val="00181A50"/>
    <w:rsid w:val="00181EEA"/>
    <w:rsid w:val="0018285A"/>
    <w:rsid w:val="001839AD"/>
    <w:rsid w:val="00186635"/>
    <w:rsid w:val="00186A5F"/>
    <w:rsid w:val="00186BA0"/>
    <w:rsid w:val="001873BF"/>
    <w:rsid w:val="0019182B"/>
    <w:rsid w:val="00193E58"/>
    <w:rsid w:val="00195249"/>
    <w:rsid w:val="001955B3"/>
    <w:rsid w:val="0019598A"/>
    <w:rsid w:val="00195C7C"/>
    <w:rsid w:val="00196ACB"/>
    <w:rsid w:val="00197934"/>
    <w:rsid w:val="001A0FF1"/>
    <w:rsid w:val="001A1B4E"/>
    <w:rsid w:val="001A2BDC"/>
    <w:rsid w:val="001A2D13"/>
    <w:rsid w:val="001A3C77"/>
    <w:rsid w:val="001A47B1"/>
    <w:rsid w:val="001A54D5"/>
    <w:rsid w:val="001A61BD"/>
    <w:rsid w:val="001A6219"/>
    <w:rsid w:val="001A6750"/>
    <w:rsid w:val="001B0079"/>
    <w:rsid w:val="001B01AD"/>
    <w:rsid w:val="001B077B"/>
    <w:rsid w:val="001B1805"/>
    <w:rsid w:val="001B19FD"/>
    <w:rsid w:val="001B2BE2"/>
    <w:rsid w:val="001B31AB"/>
    <w:rsid w:val="001B441B"/>
    <w:rsid w:val="001B55AE"/>
    <w:rsid w:val="001B6655"/>
    <w:rsid w:val="001B6FDD"/>
    <w:rsid w:val="001B729C"/>
    <w:rsid w:val="001B79CC"/>
    <w:rsid w:val="001C0493"/>
    <w:rsid w:val="001C0B88"/>
    <w:rsid w:val="001C1325"/>
    <w:rsid w:val="001C28C9"/>
    <w:rsid w:val="001C31E1"/>
    <w:rsid w:val="001C3F42"/>
    <w:rsid w:val="001C3F6D"/>
    <w:rsid w:val="001C580E"/>
    <w:rsid w:val="001C5BFA"/>
    <w:rsid w:val="001C5D2A"/>
    <w:rsid w:val="001C6A41"/>
    <w:rsid w:val="001C7420"/>
    <w:rsid w:val="001D1443"/>
    <w:rsid w:val="001D3F5D"/>
    <w:rsid w:val="001D565B"/>
    <w:rsid w:val="001D6219"/>
    <w:rsid w:val="001D6E11"/>
    <w:rsid w:val="001D79C3"/>
    <w:rsid w:val="001E17D5"/>
    <w:rsid w:val="001E2499"/>
    <w:rsid w:val="001E2F26"/>
    <w:rsid w:val="001E3289"/>
    <w:rsid w:val="001E4765"/>
    <w:rsid w:val="001E50C8"/>
    <w:rsid w:val="001E5131"/>
    <w:rsid w:val="001E64F9"/>
    <w:rsid w:val="001E68C4"/>
    <w:rsid w:val="001E7C8D"/>
    <w:rsid w:val="001F1C51"/>
    <w:rsid w:val="001F223F"/>
    <w:rsid w:val="001F2426"/>
    <w:rsid w:val="001F331F"/>
    <w:rsid w:val="001F3B78"/>
    <w:rsid w:val="001F49E9"/>
    <w:rsid w:val="001F609D"/>
    <w:rsid w:val="001F632F"/>
    <w:rsid w:val="001F79CE"/>
    <w:rsid w:val="00200175"/>
    <w:rsid w:val="00202562"/>
    <w:rsid w:val="00203B75"/>
    <w:rsid w:val="002056AD"/>
    <w:rsid w:val="002064CE"/>
    <w:rsid w:val="00210A3B"/>
    <w:rsid w:val="00213B37"/>
    <w:rsid w:val="0021433D"/>
    <w:rsid w:val="002154BA"/>
    <w:rsid w:val="0021638E"/>
    <w:rsid w:val="00216BA8"/>
    <w:rsid w:val="00217A12"/>
    <w:rsid w:val="00220669"/>
    <w:rsid w:val="002206AD"/>
    <w:rsid w:val="00220957"/>
    <w:rsid w:val="00220D86"/>
    <w:rsid w:val="00221209"/>
    <w:rsid w:val="0022142B"/>
    <w:rsid w:val="002226EA"/>
    <w:rsid w:val="0022278B"/>
    <w:rsid w:val="00223138"/>
    <w:rsid w:val="00224ACF"/>
    <w:rsid w:val="00225AE4"/>
    <w:rsid w:val="002276EA"/>
    <w:rsid w:val="0023010D"/>
    <w:rsid w:val="002319AB"/>
    <w:rsid w:val="00232977"/>
    <w:rsid w:val="00232D99"/>
    <w:rsid w:val="00233B77"/>
    <w:rsid w:val="0023527A"/>
    <w:rsid w:val="002356D5"/>
    <w:rsid w:val="00237FDF"/>
    <w:rsid w:val="00241D50"/>
    <w:rsid w:val="00243014"/>
    <w:rsid w:val="0024320E"/>
    <w:rsid w:val="002435FC"/>
    <w:rsid w:val="0024391D"/>
    <w:rsid w:val="0024549B"/>
    <w:rsid w:val="0024664F"/>
    <w:rsid w:val="0024677A"/>
    <w:rsid w:val="00251E37"/>
    <w:rsid w:val="00251F5A"/>
    <w:rsid w:val="00252237"/>
    <w:rsid w:val="00252454"/>
    <w:rsid w:val="00252635"/>
    <w:rsid w:val="002526DD"/>
    <w:rsid w:val="00255F15"/>
    <w:rsid w:val="00256A28"/>
    <w:rsid w:val="00256A73"/>
    <w:rsid w:val="0025772E"/>
    <w:rsid w:val="002626C8"/>
    <w:rsid w:val="00265146"/>
    <w:rsid w:val="00266DC5"/>
    <w:rsid w:val="002670AE"/>
    <w:rsid w:val="002673B1"/>
    <w:rsid w:val="00271B01"/>
    <w:rsid w:val="002721DD"/>
    <w:rsid w:val="00274B8A"/>
    <w:rsid w:val="0027562C"/>
    <w:rsid w:val="00276E5C"/>
    <w:rsid w:val="002802A2"/>
    <w:rsid w:val="002803B8"/>
    <w:rsid w:val="00280857"/>
    <w:rsid w:val="0028144F"/>
    <w:rsid w:val="0028148E"/>
    <w:rsid w:val="00282AED"/>
    <w:rsid w:val="00283CB7"/>
    <w:rsid w:val="00284629"/>
    <w:rsid w:val="00284E69"/>
    <w:rsid w:val="00284E7F"/>
    <w:rsid w:val="0028601D"/>
    <w:rsid w:val="00286E84"/>
    <w:rsid w:val="002906BC"/>
    <w:rsid w:val="00291107"/>
    <w:rsid w:val="00292F01"/>
    <w:rsid w:val="0029531A"/>
    <w:rsid w:val="00295A03"/>
    <w:rsid w:val="0029675B"/>
    <w:rsid w:val="00296DEB"/>
    <w:rsid w:val="00297049"/>
    <w:rsid w:val="00297096"/>
    <w:rsid w:val="002970BE"/>
    <w:rsid w:val="002972D0"/>
    <w:rsid w:val="0029756F"/>
    <w:rsid w:val="002976EF"/>
    <w:rsid w:val="002A08CC"/>
    <w:rsid w:val="002A0B5E"/>
    <w:rsid w:val="002A2581"/>
    <w:rsid w:val="002A2F5A"/>
    <w:rsid w:val="002A3025"/>
    <w:rsid w:val="002A4C30"/>
    <w:rsid w:val="002A6BDE"/>
    <w:rsid w:val="002A6D13"/>
    <w:rsid w:val="002A7652"/>
    <w:rsid w:val="002B01EE"/>
    <w:rsid w:val="002B1294"/>
    <w:rsid w:val="002B134C"/>
    <w:rsid w:val="002B1F3E"/>
    <w:rsid w:val="002B319F"/>
    <w:rsid w:val="002B3AAA"/>
    <w:rsid w:val="002B4771"/>
    <w:rsid w:val="002B69E4"/>
    <w:rsid w:val="002B6A3F"/>
    <w:rsid w:val="002B76C9"/>
    <w:rsid w:val="002C0AD0"/>
    <w:rsid w:val="002C1712"/>
    <w:rsid w:val="002C27F6"/>
    <w:rsid w:val="002C31E1"/>
    <w:rsid w:val="002C47BB"/>
    <w:rsid w:val="002C589B"/>
    <w:rsid w:val="002C6632"/>
    <w:rsid w:val="002C7B92"/>
    <w:rsid w:val="002D03AA"/>
    <w:rsid w:val="002D07EC"/>
    <w:rsid w:val="002D12E1"/>
    <w:rsid w:val="002D19B9"/>
    <w:rsid w:val="002D2B9A"/>
    <w:rsid w:val="002D47E4"/>
    <w:rsid w:val="002D5D7B"/>
    <w:rsid w:val="002DD6C6"/>
    <w:rsid w:val="002E0574"/>
    <w:rsid w:val="002E0C31"/>
    <w:rsid w:val="002E1BCA"/>
    <w:rsid w:val="002E2A02"/>
    <w:rsid w:val="002E31FA"/>
    <w:rsid w:val="002E32CA"/>
    <w:rsid w:val="002E34B7"/>
    <w:rsid w:val="002E6F9F"/>
    <w:rsid w:val="002E7545"/>
    <w:rsid w:val="002F2023"/>
    <w:rsid w:val="002F232F"/>
    <w:rsid w:val="002F2592"/>
    <w:rsid w:val="002F287D"/>
    <w:rsid w:val="002F2906"/>
    <w:rsid w:val="002F34D8"/>
    <w:rsid w:val="002F3AEA"/>
    <w:rsid w:val="002F4DAD"/>
    <w:rsid w:val="002F6D18"/>
    <w:rsid w:val="002F70E8"/>
    <w:rsid w:val="00303877"/>
    <w:rsid w:val="00304094"/>
    <w:rsid w:val="003045A0"/>
    <w:rsid w:val="00307925"/>
    <w:rsid w:val="00307FB5"/>
    <w:rsid w:val="003113EE"/>
    <w:rsid w:val="00311B80"/>
    <w:rsid w:val="0031283F"/>
    <w:rsid w:val="00312E1B"/>
    <w:rsid w:val="0031581E"/>
    <w:rsid w:val="00316039"/>
    <w:rsid w:val="00316167"/>
    <w:rsid w:val="003169DD"/>
    <w:rsid w:val="00316CCF"/>
    <w:rsid w:val="00320B1A"/>
    <w:rsid w:val="00320DB0"/>
    <w:rsid w:val="00321C84"/>
    <w:rsid w:val="00322655"/>
    <w:rsid w:val="0032351D"/>
    <w:rsid w:val="00324CC5"/>
    <w:rsid w:val="003253F7"/>
    <w:rsid w:val="0033047D"/>
    <w:rsid w:val="0033091C"/>
    <w:rsid w:val="00330BB7"/>
    <w:rsid w:val="0033175A"/>
    <w:rsid w:val="00334444"/>
    <w:rsid w:val="003345FB"/>
    <w:rsid w:val="00337360"/>
    <w:rsid w:val="00340062"/>
    <w:rsid w:val="00340CB1"/>
    <w:rsid w:val="003415D9"/>
    <w:rsid w:val="00341E9D"/>
    <w:rsid w:val="0034284B"/>
    <w:rsid w:val="003437D5"/>
    <w:rsid w:val="003445EF"/>
    <w:rsid w:val="00344617"/>
    <w:rsid w:val="003458A7"/>
    <w:rsid w:val="00346541"/>
    <w:rsid w:val="00347206"/>
    <w:rsid w:val="003506BB"/>
    <w:rsid w:val="00351287"/>
    <w:rsid w:val="00351B1D"/>
    <w:rsid w:val="00351E68"/>
    <w:rsid w:val="00352CB5"/>
    <w:rsid w:val="0035303B"/>
    <w:rsid w:val="00353355"/>
    <w:rsid w:val="003558BA"/>
    <w:rsid w:val="00355F1B"/>
    <w:rsid w:val="00356C0B"/>
    <w:rsid w:val="0035795A"/>
    <w:rsid w:val="003607B9"/>
    <w:rsid w:val="00360ACE"/>
    <w:rsid w:val="00360BFE"/>
    <w:rsid w:val="00361F3A"/>
    <w:rsid w:val="003629AD"/>
    <w:rsid w:val="00363714"/>
    <w:rsid w:val="00364BF3"/>
    <w:rsid w:val="00365AC4"/>
    <w:rsid w:val="0036634A"/>
    <w:rsid w:val="00366C6C"/>
    <w:rsid w:val="00370776"/>
    <w:rsid w:val="00370C5A"/>
    <w:rsid w:val="00373374"/>
    <w:rsid w:val="003738E2"/>
    <w:rsid w:val="0037602E"/>
    <w:rsid w:val="003762F3"/>
    <w:rsid w:val="00377931"/>
    <w:rsid w:val="00381CE0"/>
    <w:rsid w:val="003831AD"/>
    <w:rsid w:val="003833F4"/>
    <w:rsid w:val="0038356D"/>
    <w:rsid w:val="003844EE"/>
    <w:rsid w:val="00386FB6"/>
    <w:rsid w:val="00387E7C"/>
    <w:rsid w:val="00390387"/>
    <w:rsid w:val="0039055C"/>
    <w:rsid w:val="003920E3"/>
    <w:rsid w:val="003925F7"/>
    <w:rsid w:val="00393278"/>
    <w:rsid w:val="003932BC"/>
    <w:rsid w:val="0039336C"/>
    <w:rsid w:val="00394AB6"/>
    <w:rsid w:val="00395121"/>
    <w:rsid w:val="00395CFA"/>
    <w:rsid w:val="00396261"/>
    <w:rsid w:val="003A06CA"/>
    <w:rsid w:val="003A1F50"/>
    <w:rsid w:val="003A2111"/>
    <w:rsid w:val="003A3D5D"/>
    <w:rsid w:val="003A3EFB"/>
    <w:rsid w:val="003A4025"/>
    <w:rsid w:val="003A4214"/>
    <w:rsid w:val="003A44FF"/>
    <w:rsid w:val="003A51F0"/>
    <w:rsid w:val="003A5254"/>
    <w:rsid w:val="003A5770"/>
    <w:rsid w:val="003A6771"/>
    <w:rsid w:val="003A7B27"/>
    <w:rsid w:val="003A7E69"/>
    <w:rsid w:val="003B27D3"/>
    <w:rsid w:val="003B2A51"/>
    <w:rsid w:val="003B6E8B"/>
    <w:rsid w:val="003B7253"/>
    <w:rsid w:val="003B7E7C"/>
    <w:rsid w:val="003C2432"/>
    <w:rsid w:val="003C24A5"/>
    <w:rsid w:val="003C34A7"/>
    <w:rsid w:val="003C3E8E"/>
    <w:rsid w:val="003C5734"/>
    <w:rsid w:val="003C5931"/>
    <w:rsid w:val="003C5C16"/>
    <w:rsid w:val="003C623A"/>
    <w:rsid w:val="003C6F30"/>
    <w:rsid w:val="003C7B5E"/>
    <w:rsid w:val="003D0466"/>
    <w:rsid w:val="003D08D4"/>
    <w:rsid w:val="003D1335"/>
    <w:rsid w:val="003D3CA5"/>
    <w:rsid w:val="003D402D"/>
    <w:rsid w:val="003D4A1E"/>
    <w:rsid w:val="003D65C0"/>
    <w:rsid w:val="003D6B98"/>
    <w:rsid w:val="003E1291"/>
    <w:rsid w:val="003E30FD"/>
    <w:rsid w:val="003E36B7"/>
    <w:rsid w:val="003E4115"/>
    <w:rsid w:val="003E42AF"/>
    <w:rsid w:val="003E5E90"/>
    <w:rsid w:val="003E6102"/>
    <w:rsid w:val="003E77D1"/>
    <w:rsid w:val="003E7CA2"/>
    <w:rsid w:val="003E7E3F"/>
    <w:rsid w:val="003F09ED"/>
    <w:rsid w:val="003F1E88"/>
    <w:rsid w:val="003F22EA"/>
    <w:rsid w:val="003F60E2"/>
    <w:rsid w:val="003F6EE8"/>
    <w:rsid w:val="0040031A"/>
    <w:rsid w:val="00400494"/>
    <w:rsid w:val="00400738"/>
    <w:rsid w:val="00401704"/>
    <w:rsid w:val="0040258A"/>
    <w:rsid w:val="00403987"/>
    <w:rsid w:val="00404045"/>
    <w:rsid w:val="004044DA"/>
    <w:rsid w:val="00405DF2"/>
    <w:rsid w:val="00411856"/>
    <w:rsid w:val="00412830"/>
    <w:rsid w:val="00413202"/>
    <w:rsid w:val="00413840"/>
    <w:rsid w:val="004138DA"/>
    <w:rsid w:val="004141CF"/>
    <w:rsid w:val="00414881"/>
    <w:rsid w:val="00415563"/>
    <w:rsid w:val="00415EC4"/>
    <w:rsid w:val="00416155"/>
    <w:rsid w:val="00417023"/>
    <w:rsid w:val="00420827"/>
    <w:rsid w:val="00420E21"/>
    <w:rsid w:val="00420F4D"/>
    <w:rsid w:val="004218F0"/>
    <w:rsid w:val="00421E71"/>
    <w:rsid w:val="00421FA6"/>
    <w:rsid w:val="004233F7"/>
    <w:rsid w:val="004236E0"/>
    <w:rsid w:val="0042397F"/>
    <w:rsid w:val="004247E0"/>
    <w:rsid w:val="00425198"/>
    <w:rsid w:val="00425C55"/>
    <w:rsid w:val="00432641"/>
    <w:rsid w:val="00432BB0"/>
    <w:rsid w:val="00434CF2"/>
    <w:rsid w:val="00434D02"/>
    <w:rsid w:val="0043513C"/>
    <w:rsid w:val="00436914"/>
    <w:rsid w:val="00437E66"/>
    <w:rsid w:val="00440C79"/>
    <w:rsid w:val="004417DD"/>
    <w:rsid w:val="00441CBE"/>
    <w:rsid w:val="00443910"/>
    <w:rsid w:val="0044391F"/>
    <w:rsid w:val="0044680B"/>
    <w:rsid w:val="004568D3"/>
    <w:rsid w:val="00457104"/>
    <w:rsid w:val="0046060C"/>
    <w:rsid w:val="00460C44"/>
    <w:rsid w:val="00460D54"/>
    <w:rsid w:val="0046168A"/>
    <w:rsid w:val="004646DE"/>
    <w:rsid w:val="004660F1"/>
    <w:rsid w:val="00466152"/>
    <w:rsid w:val="00467D8B"/>
    <w:rsid w:val="0047060E"/>
    <w:rsid w:val="004714B2"/>
    <w:rsid w:val="004715D4"/>
    <w:rsid w:val="00471646"/>
    <w:rsid w:val="0047179C"/>
    <w:rsid w:val="00472495"/>
    <w:rsid w:val="00472B07"/>
    <w:rsid w:val="00473104"/>
    <w:rsid w:val="00473DF9"/>
    <w:rsid w:val="00475319"/>
    <w:rsid w:val="00475FF3"/>
    <w:rsid w:val="004764A5"/>
    <w:rsid w:val="0047674A"/>
    <w:rsid w:val="00476948"/>
    <w:rsid w:val="00477C31"/>
    <w:rsid w:val="00477F84"/>
    <w:rsid w:val="00480A47"/>
    <w:rsid w:val="00480C78"/>
    <w:rsid w:val="00481223"/>
    <w:rsid w:val="00482558"/>
    <w:rsid w:val="004846D0"/>
    <w:rsid w:val="0048568F"/>
    <w:rsid w:val="00486C20"/>
    <w:rsid w:val="004871D9"/>
    <w:rsid w:val="00490137"/>
    <w:rsid w:val="0049105B"/>
    <w:rsid w:val="0049109D"/>
    <w:rsid w:val="00492AC5"/>
    <w:rsid w:val="00492C3D"/>
    <w:rsid w:val="00493417"/>
    <w:rsid w:val="00493C17"/>
    <w:rsid w:val="004943BD"/>
    <w:rsid w:val="0049477E"/>
    <w:rsid w:val="00494DA9"/>
    <w:rsid w:val="00497497"/>
    <w:rsid w:val="004A1CBE"/>
    <w:rsid w:val="004A2F21"/>
    <w:rsid w:val="004A3350"/>
    <w:rsid w:val="004A5E7D"/>
    <w:rsid w:val="004A6D87"/>
    <w:rsid w:val="004A6EB3"/>
    <w:rsid w:val="004B0339"/>
    <w:rsid w:val="004B0548"/>
    <w:rsid w:val="004B06F9"/>
    <w:rsid w:val="004B1469"/>
    <w:rsid w:val="004B17B4"/>
    <w:rsid w:val="004B1C60"/>
    <w:rsid w:val="004B38BC"/>
    <w:rsid w:val="004B4A69"/>
    <w:rsid w:val="004B4CD2"/>
    <w:rsid w:val="004B52FA"/>
    <w:rsid w:val="004C0457"/>
    <w:rsid w:val="004C14D0"/>
    <w:rsid w:val="004C155E"/>
    <w:rsid w:val="004C3033"/>
    <w:rsid w:val="004C3417"/>
    <w:rsid w:val="004C4253"/>
    <w:rsid w:val="004C49CE"/>
    <w:rsid w:val="004C4D81"/>
    <w:rsid w:val="004C6D5B"/>
    <w:rsid w:val="004C77BF"/>
    <w:rsid w:val="004C7F78"/>
    <w:rsid w:val="004D01C0"/>
    <w:rsid w:val="004D0D1F"/>
    <w:rsid w:val="004D10A5"/>
    <w:rsid w:val="004D1B0D"/>
    <w:rsid w:val="004D24BF"/>
    <w:rsid w:val="004D2790"/>
    <w:rsid w:val="004D2E53"/>
    <w:rsid w:val="004D48AF"/>
    <w:rsid w:val="004D4959"/>
    <w:rsid w:val="004D58C6"/>
    <w:rsid w:val="004D61C9"/>
    <w:rsid w:val="004D6DCE"/>
    <w:rsid w:val="004E0CA3"/>
    <w:rsid w:val="004E2D1D"/>
    <w:rsid w:val="004E397D"/>
    <w:rsid w:val="004E4FBB"/>
    <w:rsid w:val="004E5CCD"/>
    <w:rsid w:val="004E60AB"/>
    <w:rsid w:val="004E7AAB"/>
    <w:rsid w:val="004F04B3"/>
    <w:rsid w:val="004F32AB"/>
    <w:rsid w:val="004F337C"/>
    <w:rsid w:val="004F3997"/>
    <w:rsid w:val="004F3E46"/>
    <w:rsid w:val="004F412F"/>
    <w:rsid w:val="004F5120"/>
    <w:rsid w:val="004F5429"/>
    <w:rsid w:val="00500380"/>
    <w:rsid w:val="0050079E"/>
    <w:rsid w:val="00501322"/>
    <w:rsid w:val="00501C77"/>
    <w:rsid w:val="00501D99"/>
    <w:rsid w:val="005033A2"/>
    <w:rsid w:val="00503F2B"/>
    <w:rsid w:val="0050438E"/>
    <w:rsid w:val="00504740"/>
    <w:rsid w:val="00504E67"/>
    <w:rsid w:val="0050535B"/>
    <w:rsid w:val="0050545D"/>
    <w:rsid w:val="005059FD"/>
    <w:rsid w:val="00505A14"/>
    <w:rsid w:val="00505C9A"/>
    <w:rsid w:val="00505EE0"/>
    <w:rsid w:val="00506799"/>
    <w:rsid w:val="00510B89"/>
    <w:rsid w:val="00510CEA"/>
    <w:rsid w:val="0051202F"/>
    <w:rsid w:val="00512AA9"/>
    <w:rsid w:val="00513053"/>
    <w:rsid w:val="005137C1"/>
    <w:rsid w:val="00513E77"/>
    <w:rsid w:val="00514671"/>
    <w:rsid w:val="00514A37"/>
    <w:rsid w:val="00514ABB"/>
    <w:rsid w:val="00515672"/>
    <w:rsid w:val="0051701F"/>
    <w:rsid w:val="005171E6"/>
    <w:rsid w:val="00517358"/>
    <w:rsid w:val="00520859"/>
    <w:rsid w:val="005208A6"/>
    <w:rsid w:val="005219AD"/>
    <w:rsid w:val="00524E06"/>
    <w:rsid w:val="0052650E"/>
    <w:rsid w:val="005301B7"/>
    <w:rsid w:val="005306BA"/>
    <w:rsid w:val="005321FB"/>
    <w:rsid w:val="00533151"/>
    <w:rsid w:val="0054151D"/>
    <w:rsid w:val="00541C76"/>
    <w:rsid w:val="0054250E"/>
    <w:rsid w:val="0054559E"/>
    <w:rsid w:val="00546E56"/>
    <w:rsid w:val="0055033C"/>
    <w:rsid w:val="00551519"/>
    <w:rsid w:val="00553BCC"/>
    <w:rsid w:val="00554649"/>
    <w:rsid w:val="00555863"/>
    <w:rsid w:val="005568E4"/>
    <w:rsid w:val="0056348C"/>
    <w:rsid w:val="00563809"/>
    <w:rsid w:val="00563EA0"/>
    <w:rsid w:val="0056441A"/>
    <w:rsid w:val="00565BDF"/>
    <w:rsid w:val="00565F5A"/>
    <w:rsid w:val="005668E0"/>
    <w:rsid w:val="005675DB"/>
    <w:rsid w:val="00567C98"/>
    <w:rsid w:val="00567DB4"/>
    <w:rsid w:val="005710A6"/>
    <w:rsid w:val="005729AE"/>
    <w:rsid w:val="00573B2C"/>
    <w:rsid w:val="005775D1"/>
    <w:rsid w:val="005775EE"/>
    <w:rsid w:val="005808E2"/>
    <w:rsid w:val="0058168E"/>
    <w:rsid w:val="00581BA7"/>
    <w:rsid w:val="00581DB2"/>
    <w:rsid w:val="0058583E"/>
    <w:rsid w:val="005860D4"/>
    <w:rsid w:val="00587D65"/>
    <w:rsid w:val="00590E2A"/>
    <w:rsid w:val="0059128E"/>
    <w:rsid w:val="0059163C"/>
    <w:rsid w:val="00591E72"/>
    <w:rsid w:val="00593562"/>
    <w:rsid w:val="005960E3"/>
    <w:rsid w:val="00596E18"/>
    <w:rsid w:val="0059777E"/>
    <w:rsid w:val="00597EDA"/>
    <w:rsid w:val="005A02CB"/>
    <w:rsid w:val="005A0A47"/>
    <w:rsid w:val="005A3296"/>
    <w:rsid w:val="005A3AAE"/>
    <w:rsid w:val="005A3DAB"/>
    <w:rsid w:val="005A5154"/>
    <w:rsid w:val="005A68D9"/>
    <w:rsid w:val="005B122D"/>
    <w:rsid w:val="005B2DA0"/>
    <w:rsid w:val="005B3D88"/>
    <w:rsid w:val="005B48A3"/>
    <w:rsid w:val="005B65A3"/>
    <w:rsid w:val="005B6B03"/>
    <w:rsid w:val="005B71D4"/>
    <w:rsid w:val="005C1357"/>
    <w:rsid w:val="005C1444"/>
    <w:rsid w:val="005C1522"/>
    <w:rsid w:val="005C22F7"/>
    <w:rsid w:val="005C2DC4"/>
    <w:rsid w:val="005C407B"/>
    <w:rsid w:val="005C4555"/>
    <w:rsid w:val="005C4878"/>
    <w:rsid w:val="005C5A64"/>
    <w:rsid w:val="005C647E"/>
    <w:rsid w:val="005C6CC0"/>
    <w:rsid w:val="005C7272"/>
    <w:rsid w:val="005D049C"/>
    <w:rsid w:val="005D0969"/>
    <w:rsid w:val="005D0B73"/>
    <w:rsid w:val="005D188C"/>
    <w:rsid w:val="005D2006"/>
    <w:rsid w:val="005D22D0"/>
    <w:rsid w:val="005D2B50"/>
    <w:rsid w:val="005D3AAC"/>
    <w:rsid w:val="005D452F"/>
    <w:rsid w:val="005D508C"/>
    <w:rsid w:val="005D5124"/>
    <w:rsid w:val="005D6728"/>
    <w:rsid w:val="005D7F8D"/>
    <w:rsid w:val="005E0544"/>
    <w:rsid w:val="005E07DA"/>
    <w:rsid w:val="005E119E"/>
    <w:rsid w:val="005E15CE"/>
    <w:rsid w:val="005E2389"/>
    <w:rsid w:val="005E499B"/>
    <w:rsid w:val="005E4AF2"/>
    <w:rsid w:val="005E59A4"/>
    <w:rsid w:val="005E72DF"/>
    <w:rsid w:val="005F0E4D"/>
    <w:rsid w:val="005F23CA"/>
    <w:rsid w:val="005F376D"/>
    <w:rsid w:val="005F3E72"/>
    <w:rsid w:val="005F4B1C"/>
    <w:rsid w:val="005F57FF"/>
    <w:rsid w:val="005F5D8A"/>
    <w:rsid w:val="005F6367"/>
    <w:rsid w:val="00601FF6"/>
    <w:rsid w:val="00603051"/>
    <w:rsid w:val="0060489B"/>
    <w:rsid w:val="00604B71"/>
    <w:rsid w:val="00605824"/>
    <w:rsid w:val="00605A86"/>
    <w:rsid w:val="00605BF7"/>
    <w:rsid w:val="00607269"/>
    <w:rsid w:val="00607399"/>
    <w:rsid w:val="006073CB"/>
    <w:rsid w:val="0061033D"/>
    <w:rsid w:val="006115BC"/>
    <w:rsid w:val="006116CA"/>
    <w:rsid w:val="00611FAC"/>
    <w:rsid w:val="00612520"/>
    <w:rsid w:val="006129B6"/>
    <w:rsid w:val="00612AA8"/>
    <w:rsid w:val="006134A7"/>
    <w:rsid w:val="00614C3E"/>
    <w:rsid w:val="0061515E"/>
    <w:rsid w:val="006157FE"/>
    <w:rsid w:val="006167EE"/>
    <w:rsid w:val="006176A6"/>
    <w:rsid w:val="00622D0D"/>
    <w:rsid w:val="00623945"/>
    <w:rsid w:val="006244C1"/>
    <w:rsid w:val="00624A10"/>
    <w:rsid w:val="00625A55"/>
    <w:rsid w:val="00627E9E"/>
    <w:rsid w:val="00630DBD"/>
    <w:rsid w:val="00630FB3"/>
    <w:rsid w:val="00631C63"/>
    <w:rsid w:val="00633FFC"/>
    <w:rsid w:val="0063592C"/>
    <w:rsid w:val="00635A4A"/>
    <w:rsid w:val="006371A4"/>
    <w:rsid w:val="00640FED"/>
    <w:rsid w:val="00641380"/>
    <w:rsid w:val="00641FD8"/>
    <w:rsid w:val="00642D0F"/>
    <w:rsid w:val="006437ED"/>
    <w:rsid w:val="00643D03"/>
    <w:rsid w:val="00643EE8"/>
    <w:rsid w:val="0064551D"/>
    <w:rsid w:val="00647817"/>
    <w:rsid w:val="00647DFF"/>
    <w:rsid w:val="00650494"/>
    <w:rsid w:val="006505A3"/>
    <w:rsid w:val="0065073D"/>
    <w:rsid w:val="00651F93"/>
    <w:rsid w:val="00652255"/>
    <w:rsid w:val="00652A21"/>
    <w:rsid w:val="006550AF"/>
    <w:rsid w:val="006557F0"/>
    <w:rsid w:val="00655AF5"/>
    <w:rsid w:val="00655BD3"/>
    <w:rsid w:val="00656A27"/>
    <w:rsid w:val="006579E4"/>
    <w:rsid w:val="006604F0"/>
    <w:rsid w:val="00660742"/>
    <w:rsid w:val="0066106F"/>
    <w:rsid w:val="00661CF1"/>
    <w:rsid w:val="006628AF"/>
    <w:rsid w:val="00662DC4"/>
    <w:rsid w:val="00663496"/>
    <w:rsid w:val="006649DF"/>
    <w:rsid w:val="0066660C"/>
    <w:rsid w:val="006673D6"/>
    <w:rsid w:val="00671241"/>
    <w:rsid w:val="0067608C"/>
    <w:rsid w:val="00676F3E"/>
    <w:rsid w:val="00677456"/>
    <w:rsid w:val="00680677"/>
    <w:rsid w:val="006807B3"/>
    <w:rsid w:val="00681445"/>
    <w:rsid w:val="00683895"/>
    <w:rsid w:val="00683B26"/>
    <w:rsid w:val="00684663"/>
    <w:rsid w:val="00684E77"/>
    <w:rsid w:val="00685944"/>
    <w:rsid w:val="00686A9F"/>
    <w:rsid w:val="00687D6A"/>
    <w:rsid w:val="00691AC8"/>
    <w:rsid w:val="00692087"/>
    <w:rsid w:val="00692A5C"/>
    <w:rsid w:val="00693176"/>
    <w:rsid w:val="00694361"/>
    <w:rsid w:val="00695903"/>
    <w:rsid w:val="00695BF3"/>
    <w:rsid w:val="00696BAB"/>
    <w:rsid w:val="006974EF"/>
    <w:rsid w:val="006975EE"/>
    <w:rsid w:val="0069794A"/>
    <w:rsid w:val="00697A85"/>
    <w:rsid w:val="00697EA2"/>
    <w:rsid w:val="006A0294"/>
    <w:rsid w:val="006A064F"/>
    <w:rsid w:val="006A0F0C"/>
    <w:rsid w:val="006A15AD"/>
    <w:rsid w:val="006A17D8"/>
    <w:rsid w:val="006A4914"/>
    <w:rsid w:val="006A5604"/>
    <w:rsid w:val="006A6526"/>
    <w:rsid w:val="006A7201"/>
    <w:rsid w:val="006A74EE"/>
    <w:rsid w:val="006A7709"/>
    <w:rsid w:val="006A78FE"/>
    <w:rsid w:val="006A7AEA"/>
    <w:rsid w:val="006B03BD"/>
    <w:rsid w:val="006B340E"/>
    <w:rsid w:val="006B4B9A"/>
    <w:rsid w:val="006B57F2"/>
    <w:rsid w:val="006B728B"/>
    <w:rsid w:val="006C06AD"/>
    <w:rsid w:val="006C07A3"/>
    <w:rsid w:val="006C225D"/>
    <w:rsid w:val="006C33C2"/>
    <w:rsid w:val="006C4545"/>
    <w:rsid w:val="006C480C"/>
    <w:rsid w:val="006C488E"/>
    <w:rsid w:val="006C4B99"/>
    <w:rsid w:val="006C5497"/>
    <w:rsid w:val="006C5AE4"/>
    <w:rsid w:val="006C7342"/>
    <w:rsid w:val="006C7616"/>
    <w:rsid w:val="006D0068"/>
    <w:rsid w:val="006D14D8"/>
    <w:rsid w:val="006D275D"/>
    <w:rsid w:val="006D357E"/>
    <w:rsid w:val="006D3581"/>
    <w:rsid w:val="006D384D"/>
    <w:rsid w:val="006D39CC"/>
    <w:rsid w:val="006D3A8E"/>
    <w:rsid w:val="006D5890"/>
    <w:rsid w:val="006D6C77"/>
    <w:rsid w:val="006D779F"/>
    <w:rsid w:val="006E0446"/>
    <w:rsid w:val="006E04A7"/>
    <w:rsid w:val="006E0704"/>
    <w:rsid w:val="006E2009"/>
    <w:rsid w:val="006E2C2B"/>
    <w:rsid w:val="006E3AB2"/>
    <w:rsid w:val="006E3B57"/>
    <w:rsid w:val="006E3B88"/>
    <w:rsid w:val="006E41B9"/>
    <w:rsid w:val="006E5CC3"/>
    <w:rsid w:val="006E61DB"/>
    <w:rsid w:val="006E6507"/>
    <w:rsid w:val="006E728A"/>
    <w:rsid w:val="006E7B8E"/>
    <w:rsid w:val="006F0152"/>
    <w:rsid w:val="006F1CB4"/>
    <w:rsid w:val="006F1D0B"/>
    <w:rsid w:val="006F34F8"/>
    <w:rsid w:val="006F4AC3"/>
    <w:rsid w:val="006F585A"/>
    <w:rsid w:val="006F6134"/>
    <w:rsid w:val="006F670A"/>
    <w:rsid w:val="007019A7"/>
    <w:rsid w:val="0070330D"/>
    <w:rsid w:val="0070330E"/>
    <w:rsid w:val="007034AC"/>
    <w:rsid w:val="00703A2C"/>
    <w:rsid w:val="00703DF6"/>
    <w:rsid w:val="00705052"/>
    <w:rsid w:val="00705178"/>
    <w:rsid w:val="007062CB"/>
    <w:rsid w:val="007063FF"/>
    <w:rsid w:val="007102E4"/>
    <w:rsid w:val="00710B49"/>
    <w:rsid w:val="007112D8"/>
    <w:rsid w:val="007137CD"/>
    <w:rsid w:val="007137E4"/>
    <w:rsid w:val="00714472"/>
    <w:rsid w:val="00715131"/>
    <w:rsid w:val="0071552D"/>
    <w:rsid w:val="00715C18"/>
    <w:rsid w:val="00715D39"/>
    <w:rsid w:val="00716ED5"/>
    <w:rsid w:val="007201CC"/>
    <w:rsid w:val="00720F63"/>
    <w:rsid w:val="007210AB"/>
    <w:rsid w:val="007219BA"/>
    <w:rsid w:val="00721C20"/>
    <w:rsid w:val="0072328F"/>
    <w:rsid w:val="007269A3"/>
    <w:rsid w:val="00730106"/>
    <w:rsid w:val="00730CF3"/>
    <w:rsid w:val="007330ED"/>
    <w:rsid w:val="00734925"/>
    <w:rsid w:val="00735115"/>
    <w:rsid w:val="0073584B"/>
    <w:rsid w:val="00740051"/>
    <w:rsid w:val="007405CB"/>
    <w:rsid w:val="00740A1F"/>
    <w:rsid w:val="0074209A"/>
    <w:rsid w:val="007423B6"/>
    <w:rsid w:val="00742452"/>
    <w:rsid w:val="0074317F"/>
    <w:rsid w:val="00743896"/>
    <w:rsid w:val="00743A7E"/>
    <w:rsid w:val="00743AA2"/>
    <w:rsid w:val="00743DC3"/>
    <w:rsid w:val="0074480F"/>
    <w:rsid w:val="00744C83"/>
    <w:rsid w:val="0074585E"/>
    <w:rsid w:val="00745F00"/>
    <w:rsid w:val="0074658B"/>
    <w:rsid w:val="00746B45"/>
    <w:rsid w:val="007473F4"/>
    <w:rsid w:val="007502A5"/>
    <w:rsid w:val="00751549"/>
    <w:rsid w:val="00752613"/>
    <w:rsid w:val="00752AA9"/>
    <w:rsid w:val="007531FC"/>
    <w:rsid w:val="0075388B"/>
    <w:rsid w:val="00755413"/>
    <w:rsid w:val="007579FD"/>
    <w:rsid w:val="0076046D"/>
    <w:rsid w:val="00760DFC"/>
    <w:rsid w:val="00760FF8"/>
    <w:rsid w:val="0076197C"/>
    <w:rsid w:val="00761E4E"/>
    <w:rsid w:val="0076246D"/>
    <w:rsid w:val="00763F74"/>
    <w:rsid w:val="00764BF2"/>
    <w:rsid w:val="0076542A"/>
    <w:rsid w:val="00765819"/>
    <w:rsid w:val="00765CF7"/>
    <w:rsid w:val="007669FA"/>
    <w:rsid w:val="00767B8D"/>
    <w:rsid w:val="00772527"/>
    <w:rsid w:val="0077351A"/>
    <w:rsid w:val="00774EAA"/>
    <w:rsid w:val="007750E8"/>
    <w:rsid w:val="0077667D"/>
    <w:rsid w:val="00776F25"/>
    <w:rsid w:val="007777A0"/>
    <w:rsid w:val="00780907"/>
    <w:rsid w:val="00780D4D"/>
    <w:rsid w:val="0078307B"/>
    <w:rsid w:val="00783314"/>
    <w:rsid w:val="00783943"/>
    <w:rsid w:val="00783F28"/>
    <w:rsid w:val="00785071"/>
    <w:rsid w:val="00785AC0"/>
    <w:rsid w:val="0078635C"/>
    <w:rsid w:val="0078772B"/>
    <w:rsid w:val="00787EB2"/>
    <w:rsid w:val="00790047"/>
    <w:rsid w:val="0079080B"/>
    <w:rsid w:val="007916B1"/>
    <w:rsid w:val="007923ED"/>
    <w:rsid w:val="00792E2B"/>
    <w:rsid w:val="007930AF"/>
    <w:rsid w:val="00794BA6"/>
    <w:rsid w:val="00795F43"/>
    <w:rsid w:val="00796575"/>
    <w:rsid w:val="007976C6"/>
    <w:rsid w:val="00797CD7"/>
    <w:rsid w:val="007A0EAB"/>
    <w:rsid w:val="007A1B0A"/>
    <w:rsid w:val="007A3729"/>
    <w:rsid w:val="007A38D9"/>
    <w:rsid w:val="007A5898"/>
    <w:rsid w:val="007A646F"/>
    <w:rsid w:val="007A653B"/>
    <w:rsid w:val="007A6D6F"/>
    <w:rsid w:val="007A7A33"/>
    <w:rsid w:val="007B028A"/>
    <w:rsid w:val="007B0E42"/>
    <w:rsid w:val="007B1BA0"/>
    <w:rsid w:val="007B2F8A"/>
    <w:rsid w:val="007B38C1"/>
    <w:rsid w:val="007B40C1"/>
    <w:rsid w:val="007B592C"/>
    <w:rsid w:val="007B5FD2"/>
    <w:rsid w:val="007B6D7B"/>
    <w:rsid w:val="007C0912"/>
    <w:rsid w:val="007C0B8A"/>
    <w:rsid w:val="007C0EF6"/>
    <w:rsid w:val="007C1000"/>
    <w:rsid w:val="007C20B8"/>
    <w:rsid w:val="007C22E6"/>
    <w:rsid w:val="007C34AC"/>
    <w:rsid w:val="007C5B94"/>
    <w:rsid w:val="007C6055"/>
    <w:rsid w:val="007C64B4"/>
    <w:rsid w:val="007C7898"/>
    <w:rsid w:val="007C7D7E"/>
    <w:rsid w:val="007D0BB0"/>
    <w:rsid w:val="007D1E4E"/>
    <w:rsid w:val="007D267E"/>
    <w:rsid w:val="007D4E8D"/>
    <w:rsid w:val="007D6FFF"/>
    <w:rsid w:val="007D7031"/>
    <w:rsid w:val="007E2ACF"/>
    <w:rsid w:val="007E2BD0"/>
    <w:rsid w:val="007F07C8"/>
    <w:rsid w:val="007F0A22"/>
    <w:rsid w:val="007F0D57"/>
    <w:rsid w:val="007F17EE"/>
    <w:rsid w:val="007F2F2A"/>
    <w:rsid w:val="007F4024"/>
    <w:rsid w:val="007F404F"/>
    <w:rsid w:val="007F4224"/>
    <w:rsid w:val="007F4434"/>
    <w:rsid w:val="007F4720"/>
    <w:rsid w:val="007F4B52"/>
    <w:rsid w:val="007F77CB"/>
    <w:rsid w:val="00800B3F"/>
    <w:rsid w:val="00801E2A"/>
    <w:rsid w:val="00802330"/>
    <w:rsid w:val="00802773"/>
    <w:rsid w:val="00802C21"/>
    <w:rsid w:val="008035AD"/>
    <w:rsid w:val="00805DF5"/>
    <w:rsid w:val="008064B3"/>
    <w:rsid w:val="00807052"/>
    <w:rsid w:val="00807B8A"/>
    <w:rsid w:val="00811AC2"/>
    <w:rsid w:val="00811AD7"/>
    <w:rsid w:val="00811F59"/>
    <w:rsid w:val="00814C71"/>
    <w:rsid w:val="00814CBA"/>
    <w:rsid w:val="00814EBF"/>
    <w:rsid w:val="00815D44"/>
    <w:rsid w:val="00820255"/>
    <w:rsid w:val="00820849"/>
    <w:rsid w:val="00820B24"/>
    <w:rsid w:val="00820D41"/>
    <w:rsid w:val="0082186B"/>
    <w:rsid w:val="0082249A"/>
    <w:rsid w:val="00826439"/>
    <w:rsid w:val="00826795"/>
    <w:rsid w:val="008311F1"/>
    <w:rsid w:val="0083130C"/>
    <w:rsid w:val="00831D16"/>
    <w:rsid w:val="00832D5C"/>
    <w:rsid w:val="00832E99"/>
    <w:rsid w:val="00832FAC"/>
    <w:rsid w:val="00833933"/>
    <w:rsid w:val="00835B84"/>
    <w:rsid w:val="008360AF"/>
    <w:rsid w:val="00836C26"/>
    <w:rsid w:val="00837C3B"/>
    <w:rsid w:val="00837DC1"/>
    <w:rsid w:val="00840E76"/>
    <w:rsid w:val="00844784"/>
    <w:rsid w:val="00846332"/>
    <w:rsid w:val="0084754A"/>
    <w:rsid w:val="00850D46"/>
    <w:rsid w:val="008511C2"/>
    <w:rsid w:val="0085136A"/>
    <w:rsid w:val="00851A68"/>
    <w:rsid w:val="00853187"/>
    <w:rsid w:val="008544E4"/>
    <w:rsid w:val="00854DB9"/>
    <w:rsid w:val="00854E64"/>
    <w:rsid w:val="008552DC"/>
    <w:rsid w:val="00855316"/>
    <w:rsid w:val="008570BE"/>
    <w:rsid w:val="00860BB9"/>
    <w:rsid w:val="00861728"/>
    <w:rsid w:val="0086194F"/>
    <w:rsid w:val="0086255B"/>
    <w:rsid w:val="00863B90"/>
    <w:rsid w:val="00864AD6"/>
    <w:rsid w:val="00865691"/>
    <w:rsid w:val="00866119"/>
    <w:rsid w:val="0086619D"/>
    <w:rsid w:val="00867347"/>
    <w:rsid w:val="00871C8E"/>
    <w:rsid w:val="00871D10"/>
    <w:rsid w:val="00871F2C"/>
    <w:rsid w:val="0087246A"/>
    <w:rsid w:val="00872E14"/>
    <w:rsid w:val="00873309"/>
    <w:rsid w:val="008745FF"/>
    <w:rsid w:val="00875838"/>
    <w:rsid w:val="00880060"/>
    <w:rsid w:val="00880D89"/>
    <w:rsid w:val="00880E00"/>
    <w:rsid w:val="00881197"/>
    <w:rsid w:val="00881205"/>
    <w:rsid w:val="00881E3C"/>
    <w:rsid w:val="00881F33"/>
    <w:rsid w:val="00882800"/>
    <w:rsid w:val="00883828"/>
    <w:rsid w:val="008851EA"/>
    <w:rsid w:val="00885209"/>
    <w:rsid w:val="008861BF"/>
    <w:rsid w:val="008863E1"/>
    <w:rsid w:val="00886E71"/>
    <w:rsid w:val="00887CFD"/>
    <w:rsid w:val="00890608"/>
    <w:rsid w:val="0089142B"/>
    <w:rsid w:val="00891846"/>
    <w:rsid w:val="00893233"/>
    <w:rsid w:val="008938D3"/>
    <w:rsid w:val="00893F2C"/>
    <w:rsid w:val="00894893"/>
    <w:rsid w:val="00895793"/>
    <w:rsid w:val="0089596B"/>
    <w:rsid w:val="008A07B5"/>
    <w:rsid w:val="008A17E1"/>
    <w:rsid w:val="008A18B0"/>
    <w:rsid w:val="008A24A1"/>
    <w:rsid w:val="008A2CC7"/>
    <w:rsid w:val="008A3146"/>
    <w:rsid w:val="008A35DD"/>
    <w:rsid w:val="008A3D0A"/>
    <w:rsid w:val="008A51E7"/>
    <w:rsid w:val="008A54E9"/>
    <w:rsid w:val="008A644A"/>
    <w:rsid w:val="008A6658"/>
    <w:rsid w:val="008A66B1"/>
    <w:rsid w:val="008A6A09"/>
    <w:rsid w:val="008A6F13"/>
    <w:rsid w:val="008A70BB"/>
    <w:rsid w:val="008B00FB"/>
    <w:rsid w:val="008B118D"/>
    <w:rsid w:val="008B149E"/>
    <w:rsid w:val="008B1922"/>
    <w:rsid w:val="008B39BF"/>
    <w:rsid w:val="008B5DCA"/>
    <w:rsid w:val="008B64E1"/>
    <w:rsid w:val="008B78CE"/>
    <w:rsid w:val="008C2A71"/>
    <w:rsid w:val="008C3740"/>
    <w:rsid w:val="008C3B42"/>
    <w:rsid w:val="008C3CB4"/>
    <w:rsid w:val="008C531D"/>
    <w:rsid w:val="008C5A24"/>
    <w:rsid w:val="008C5C81"/>
    <w:rsid w:val="008C6560"/>
    <w:rsid w:val="008D19AA"/>
    <w:rsid w:val="008D2312"/>
    <w:rsid w:val="008D2DCF"/>
    <w:rsid w:val="008D38D5"/>
    <w:rsid w:val="008D3CD6"/>
    <w:rsid w:val="008D4C1F"/>
    <w:rsid w:val="008D4C2A"/>
    <w:rsid w:val="008D4E8C"/>
    <w:rsid w:val="008D4F71"/>
    <w:rsid w:val="008D59B5"/>
    <w:rsid w:val="008D5FB2"/>
    <w:rsid w:val="008D62B7"/>
    <w:rsid w:val="008E07F9"/>
    <w:rsid w:val="008E1BE3"/>
    <w:rsid w:val="008E2333"/>
    <w:rsid w:val="008E4C40"/>
    <w:rsid w:val="008E69DE"/>
    <w:rsid w:val="008E7368"/>
    <w:rsid w:val="008E7506"/>
    <w:rsid w:val="008E7C80"/>
    <w:rsid w:val="008F024F"/>
    <w:rsid w:val="008F121C"/>
    <w:rsid w:val="008F1401"/>
    <w:rsid w:val="008F1823"/>
    <w:rsid w:val="008F1B3D"/>
    <w:rsid w:val="008F1F86"/>
    <w:rsid w:val="008F3ED4"/>
    <w:rsid w:val="008F57A7"/>
    <w:rsid w:val="0090099D"/>
    <w:rsid w:val="00902855"/>
    <w:rsid w:val="00903527"/>
    <w:rsid w:val="00903833"/>
    <w:rsid w:val="00904C9B"/>
    <w:rsid w:val="0090616B"/>
    <w:rsid w:val="00906D1F"/>
    <w:rsid w:val="00907B9E"/>
    <w:rsid w:val="00910D84"/>
    <w:rsid w:val="00911931"/>
    <w:rsid w:val="00912374"/>
    <w:rsid w:val="0091293D"/>
    <w:rsid w:val="00912B3D"/>
    <w:rsid w:val="009137FE"/>
    <w:rsid w:val="00913A44"/>
    <w:rsid w:val="009140DF"/>
    <w:rsid w:val="009142ED"/>
    <w:rsid w:val="00916F8B"/>
    <w:rsid w:val="00916FBC"/>
    <w:rsid w:val="00917A80"/>
    <w:rsid w:val="009205A9"/>
    <w:rsid w:val="00920BF0"/>
    <w:rsid w:val="00921F7C"/>
    <w:rsid w:val="00922FD4"/>
    <w:rsid w:val="009230B4"/>
    <w:rsid w:val="009262B2"/>
    <w:rsid w:val="009267AC"/>
    <w:rsid w:val="00926B78"/>
    <w:rsid w:val="009279F2"/>
    <w:rsid w:val="00927D81"/>
    <w:rsid w:val="00930234"/>
    <w:rsid w:val="00931126"/>
    <w:rsid w:val="00931643"/>
    <w:rsid w:val="00931BC0"/>
    <w:rsid w:val="00931CCE"/>
    <w:rsid w:val="00931D7A"/>
    <w:rsid w:val="0093210D"/>
    <w:rsid w:val="009327FE"/>
    <w:rsid w:val="00932DA2"/>
    <w:rsid w:val="009330EC"/>
    <w:rsid w:val="00933229"/>
    <w:rsid w:val="00933A0D"/>
    <w:rsid w:val="00933B07"/>
    <w:rsid w:val="00934607"/>
    <w:rsid w:val="0093592E"/>
    <w:rsid w:val="00935C12"/>
    <w:rsid w:val="00935CDF"/>
    <w:rsid w:val="00936152"/>
    <w:rsid w:val="00937007"/>
    <w:rsid w:val="00942315"/>
    <w:rsid w:val="00942A93"/>
    <w:rsid w:val="009444A5"/>
    <w:rsid w:val="00944CA9"/>
    <w:rsid w:val="0094674E"/>
    <w:rsid w:val="009468FD"/>
    <w:rsid w:val="00946DDA"/>
    <w:rsid w:val="00947227"/>
    <w:rsid w:val="00947982"/>
    <w:rsid w:val="009502E2"/>
    <w:rsid w:val="00952F77"/>
    <w:rsid w:val="00953B56"/>
    <w:rsid w:val="00953F4C"/>
    <w:rsid w:val="009546DC"/>
    <w:rsid w:val="0095692A"/>
    <w:rsid w:val="00956DC6"/>
    <w:rsid w:val="0095701C"/>
    <w:rsid w:val="009578E4"/>
    <w:rsid w:val="00957A21"/>
    <w:rsid w:val="00960A34"/>
    <w:rsid w:val="00960FFD"/>
    <w:rsid w:val="00962432"/>
    <w:rsid w:val="009627E5"/>
    <w:rsid w:val="00962F37"/>
    <w:rsid w:val="00962F72"/>
    <w:rsid w:val="00963721"/>
    <w:rsid w:val="009638AE"/>
    <w:rsid w:val="00964FB7"/>
    <w:rsid w:val="00966023"/>
    <w:rsid w:val="00967B98"/>
    <w:rsid w:val="009707B2"/>
    <w:rsid w:val="00970B7C"/>
    <w:rsid w:val="009727FA"/>
    <w:rsid w:val="00972E40"/>
    <w:rsid w:val="0097373D"/>
    <w:rsid w:val="009746AB"/>
    <w:rsid w:val="00975E38"/>
    <w:rsid w:val="009766FC"/>
    <w:rsid w:val="0097684A"/>
    <w:rsid w:val="00976BFE"/>
    <w:rsid w:val="00980788"/>
    <w:rsid w:val="0098092F"/>
    <w:rsid w:val="009818F7"/>
    <w:rsid w:val="00981EFE"/>
    <w:rsid w:val="009833F8"/>
    <w:rsid w:val="009839F3"/>
    <w:rsid w:val="00983FFE"/>
    <w:rsid w:val="009845F0"/>
    <w:rsid w:val="00986785"/>
    <w:rsid w:val="009873FC"/>
    <w:rsid w:val="00990458"/>
    <w:rsid w:val="00990640"/>
    <w:rsid w:val="009917F6"/>
    <w:rsid w:val="00991C67"/>
    <w:rsid w:val="009922A0"/>
    <w:rsid w:val="009939D9"/>
    <w:rsid w:val="0099413F"/>
    <w:rsid w:val="00994DF9"/>
    <w:rsid w:val="00995B7F"/>
    <w:rsid w:val="009970C8"/>
    <w:rsid w:val="00997310"/>
    <w:rsid w:val="00997EF5"/>
    <w:rsid w:val="009A0692"/>
    <w:rsid w:val="009A092F"/>
    <w:rsid w:val="009A1768"/>
    <w:rsid w:val="009A27BE"/>
    <w:rsid w:val="009A2E3A"/>
    <w:rsid w:val="009A42C1"/>
    <w:rsid w:val="009A5507"/>
    <w:rsid w:val="009A5676"/>
    <w:rsid w:val="009A5850"/>
    <w:rsid w:val="009A6058"/>
    <w:rsid w:val="009A615F"/>
    <w:rsid w:val="009A7056"/>
    <w:rsid w:val="009A799D"/>
    <w:rsid w:val="009A7BEE"/>
    <w:rsid w:val="009B1303"/>
    <w:rsid w:val="009B2322"/>
    <w:rsid w:val="009B3A1A"/>
    <w:rsid w:val="009B44C2"/>
    <w:rsid w:val="009B4729"/>
    <w:rsid w:val="009B5162"/>
    <w:rsid w:val="009B54F4"/>
    <w:rsid w:val="009B60C0"/>
    <w:rsid w:val="009B785F"/>
    <w:rsid w:val="009B7F3C"/>
    <w:rsid w:val="009C0D7E"/>
    <w:rsid w:val="009C1257"/>
    <w:rsid w:val="009C1E7F"/>
    <w:rsid w:val="009C33A3"/>
    <w:rsid w:val="009C3A5A"/>
    <w:rsid w:val="009C4AC4"/>
    <w:rsid w:val="009C5D3E"/>
    <w:rsid w:val="009C5EFA"/>
    <w:rsid w:val="009D100E"/>
    <w:rsid w:val="009D208C"/>
    <w:rsid w:val="009D23C8"/>
    <w:rsid w:val="009D24AE"/>
    <w:rsid w:val="009D41D2"/>
    <w:rsid w:val="009D6255"/>
    <w:rsid w:val="009D7DFB"/>
    <w:rsid w:val="009E0E09"/>
    <w:rsid w:val="009E13C2"/>
    <w:rsid w:val="009E1478"/>
    <w:rsid w:val="009E2BC4"/>
    <w:rsid w:val="009E2DA2"/>
    <w:rsid w:val="009E30E5"/>
    <w:rsid w:val="009E3E71"/>
    <w:rsid w:val="009E3F78"/>
    <w:rsid w:val="009E59CA"/>
    <w:rsid w:val="009E65E8"/>
    <w:rsid w:val="009E6972"/>
    <w:rsid w:val="009E7A91"/>
    <w:rsid w:val="009F06D8"/>
    <w:rsid w:val="009F0884"/>
    <w:rsid w:val="009F08D5"/>
    <w:rsid w:val="009F0A95"/>
    <w:rsid w:val="009F10A8"/>
    <w:rsid w:val="009F1A26"/>
    <w:rsid w:val="009F2B1B"/>
    <w:rsid w:val="009F2CA2"/>
    <w:rsid w:val="009F3653"/>
    <w:rsid w:val="009F39E6"/>
    <w:rsid w:val="009F3F94"/>
    <w:rsid w:val="009F4586"/>
    <w:rsid w:val="009F4AF8"/>
    <w:rsid w:val="009F5106"/>
    <w:rsid w:val="009F5905"/>
    <w:rsid w:val="009F7800"/>
    <w:rsid w:val="00A00644"/>
    <w:rsid w:val="00A0179C"/>
    <w:rsid w:val="00A02DA9"/>
    <w:rsid w:val="00A034C7"/>
    <w:rsid w:val="00A03B2E"/>
    <w:rsid w:val="00A03E21"/>
    <w:rsid w:val="00A0427D"/>
    <w:rsid w:val="00A04612"/>
    <w:rsid w:val="00A06FC3"/>
    <w:rsid w:val="00A07DF2"/>
    <w:rsid w:val="00A07E0B"/>
    <w:rsid w:val="00A12094"/>
    <w:rsid w:val="00A12DC1"/>
    <w:rsid w:val="00A137AB"/>
    <w:rsid w:val="00A14196"/>
    <w:rsid w:val="00A14299"/>
    <w:rsid w:val="00A148C8"/>
    <w:rsid w:val="00A14BC6"/>
    <w:rsid w:val="00A15314"/>
    <w:rsid w:val="00A16676"/>
    <w:rsid w:val="00A17523"/>
    <w:rsid w:val="00A20D55"/>
    <w:rsid w:val="00A20EA3"/>
    <w:rsid w:val="00A21154"/>
    <w:rsid w:val="00A21391"/>
    <w:rsid w:val="00A21F4E"/>
    <w:rsid w:val="00A2217C"/>
    <w:rsid w:val="00A2321A"/>
    <w:rsid w:val="00A23AF2"/>
    <w:rsid w:val="00A24136"/>
    <w:rsid w:val="00A24462"/>
    <w:rsid w:val="00A249E7"/>
    <w:rsid w:val="00A2548B"/>
    <w:rsid w:val="00A26524"/>
    <w:rsid w:val="00A26743"/>
    <w:rsid w:val="00A30672"/>
    <w:rsid w:val="00A31A6A"/>
    <w:rsid w:val="00A31D6E"/>
    <w:rsid w:val="00A31F81"/>
    <w:rsid w:val="00A32CFC"/>
    <w:rsid w:val="00A32FFB"/>
    <w:rsid w:val="00A33B04"/>
    <w:rsid w:val="00A37B41"/>
    <w:rsid w:val="00A41058"/>
    <w:rsid w:val="00A41944"/>
    <w:rsid w:val="00A43AA6"/>
    <w:rsid w:val="00A44206"/>
    <w:rsid w:val="00A45C2B"/>
    <w:rsid w:val="00A4756B"/>
    <w:rsid w:val="00A5090C"/>
    <w:rsid w:val="00A50CEB"/>
    <w:rsid w:val="00A5136D"/>
    <w:rsid w:val="00A51891"/>
    <w:rsid w:val="00A5399A"/>
    <w:rsid w:val="00A53CE5"/>
    <w:rsid w:val="00A54762"/>
    <w:rsid w:val="00A54A94"/>
    <w:rsid w:val="00A54B60"/>
    <w:rsid w:val="00A54CDE"/>
    <w:rsid w:val="00A56664"/>
    <w:rsid w:val="00A608F0"/>
    <w:rsid w:val="00A60CB6"/>
    <w:rsid w:val="00A61456"/>
    <w:rsid w:val="00A61CF8"/>
    <w:rsid w:val="00A625CA"/>
    <w:rsid w:val="00A62941"/>
    <w:rsid w:val="00A62F8B"/>
    <w:rsid w:val="00A63595"/>
    <w:rsid w:val="00A64604"/>
    <w:rsid w:val="00A64A84"/>
    <w:rsid w:val="00A65615"/>
    <w:rsid w:val="00A65C55"/>
    <w:rsid w:val="00A65D7F"/>
    <w:rsid w:val="00A7089F"/>
    <w:rsid w:val="00A70D19"/>
    <w:rsid w:val="00A71BDB"/>
    <w:rsid w:val="00A72E1A"/>
    <w:rsid w:val="00A731C9"/>
    <w:rsid w:val="00A73D43"/>
    <w:rsid w:val="00A73DD2"/>
    <w:rsid w:val="00A75151"/>
    <w:rsid w:val="00A75915"/>
    <w:rsid w:val="00A760FB"/>
    <w:rsid w:val="00A76F32"/>
    <w:rsid w:val="00A7740E"/>
    <w:rsid w:val="00A7798C"/>
    <w:rsid w:val="00A81027"/>
    <w:rsid w:val="00A839A3"/>
    <w:rsid w:val="00A84071"/>
    <w:rsid w:val="00A85421"/>
    <w:rsid w:val="00A85E32"/>
    <w:rsid w:val="00A85EAD"/>
    <w:rsid w:val="00A86360"/>
    <w:rsid w:val="00A865EC"/>
    <w:rsid w:val="00A86AB2"/>
    <w:rsid w:val="00A87117"/>
    <w:rsid w:val="00A875B7"/>
    <w:rsid w:val="00A87609"/>
    <w:rsid w:val="00A876F6"/>
    <w:rsid w:val="00A87AC1"/>
    <w:rsid w:val="00A87EFD"/>
    <w:rsid w:val="00A941C6"/>
    <w:rsid w:val="00A95831"/>
    <w:rsid w:val="00A96BBC"/>
    <w:rsid w:val="00A97119"/>
    <w:rsid w:val="00AA0A06"/>
    <w:rsid w:val="00AA2903"/>
    <w:rsid w:val="00AA2925"/>
    <w:rsid w:val="00AA5B46"/>
    <w:rsid w:val="00AA5BD8"/>
    <w:rsid w:val="00AA6060"/>
    <w:rsid w:val="00AA61AB"/>
    <w:rsid w:val="00AA6563"/>
    <w:rsid w:val="00AA6AD2"/>
    <w:rsid w:val="00AA70E3"/>
    <w:rsid w:val="00AA74F0"/>
    <w:rsid w:val="00AB0FBE"/>
    <w:rsid w:val="00AB17CE"/>
    <w:rsid w:val="00AB1E34"/>
    <w:rsid w:val="00AB2D1F"/>
    <w:rsid w:val="00AB3764"/>
    <w:rsid w:val="00AB38D0"/>
    <w:rsid w:val="00AB4965"/>
    <w:rsid w:val="00AC049E"/>
    <w:rsid w:val="00AC1F52"/>
    <w:rsid w:val="00AC2027"/>
    <w:rsid w:val="00AC3A2A"/>
    <w:rsid w:val="00AC5F6E"/>
    <w:rsid w:val="00AD0C32"/>
    <w:rsid w:val="00AD1F7C"/>
    <w:rsid w:val="00AD2182"/>
    <w:rsid w:val="00AD2722"/>
    <w:rsid w:val="00AD2D38"/>
    <w:rsid w:val="00AD3682"/>
    <w:rsid w:val="00AD3969"/>
    <w:rsid w:val="00AD44EA"/>
    <w:rsid w:val="00AD60E4"/>
    <w:rsid w:val="00AD6CC9"/>
    <w:rsid w:val="00AE02EA"/>
    <w:rsid w:val="00AE1129"/>
    <w:rsid w:val="00AE123C"/>
    <w:rsid w:val="00AE269B"/>
    <w:rsid w:val="00AE31DA"/>
    <w:rsid w:val="00AE38A0"/>
    <w:rsid w:val="00AE44FB"/>
    <w:rsid w:val="00AE4893"/>
    <w:rsid w:val="00AE4D3F"/>
    <w:rsid w:val="00AE6BF0"/>
    <w:rsid w:val="00AE6E5B"/>
    <w:rsid w:val="00AE6F8A"/>
    <w:rsid w:val="00AE749B"/>
    <w:rsid w:val="00AE78E9"/>
    <w:rsid w:val="00AF0C5D"/>
    <w:rsid w:val="00AF0EC2"/>
    <w:rsid w:val="00AF1EB1"/>
    <w:rsid w:val="00AF1F24"/>
    <w:rsid w:val="00AF2ED2"/>
    <w:rsid w:val="00AF3FE9"/>
    <w:rsid w:val="00AF43D1"/>
    <w:rsid w:val="00AF4755"/>
    <w:rsid w:val="00AF5211"/>
    <w:rsid w:val="00AF527D"/>
    <w:rsid w:val="00AF5A0D"/>
    <w:rsid w:val="00AF6941"/>
    <w:rsid w:val="00AF6CF8"/>
    <w:rsid w:val="00B00236"/>
    <w:rsid w:val="00B01177"/>
    <w:rsid w:val="00B012AB"/>
    <w:rsid w:val="00B01AD0"/>
    <w:rsid w:val="00B01E71"/>
    <w:rsid w:val="00B01FB8"/>
    <w:rsid w:val="00B0203B"/>
    <w:rsid w:val="00B02690"/>
    <w:rsid w:val="00B02C45"/>
    <w:rsid w:val="00B0328E"/>
    <w:rsid w:val="00B038DF"/>
    <w:rsid w:val="00B040A8"/>
    <w:rsid w:val="00B04FA4"/>
    <w:rsid w:val="00B054E5"/>
    <w:rsid w:val="00B076E0"/>
    <w:rsid w:val="00B12865"/>
    <w:rsid w:val="00B14DAA"/>
    <w:rsid w:val="00B150DF"/>
    <w:rsid w:val="00B16806"/>
    <w:rsid w:val="00B170BA"/>
    <w:rsid w:val="00B17200"/>
    <w:rsid w:val="00B2001D"/>
    <w:rsid w:val="00B209AA"/>
    <w:rsid w:val="00B20FC4"/>
    <w:rsid w:val="00B210B7"/>
    <w:rsid w:val="00B21C20"/>
    <w:rsid w:val="00B23963"/>
    <w:rsid w:val="00B23CC9"/>
    <w:rsid w:val="00B27E5A"/>
    <w:rsid w:val="00B334D4"/>
    <w:rsid w:val="00B3750C"/>
    <w:rsid w:val="00B3785F"/>
    <w:rsid w:val="00B40556"/>
    <w:rsid w:val="00B411FF"/>
    <w:rsid w:val="00B42DBC"/>
    <w:rsid w:val="00B43BAC"/>
    <w:rsid w:val="00B43CC4"/>
    <w:rsid w:val="00B447F1"/>
    <w:rsid w:val="00B458B5"/>
    <w:rsid w:val="00B4649B"/>
    <w:rsid w:val="00B504AB"/>
    <w:rsid w:val="00B52E90"/>
    <w:rsid w:val="00B54AE7"/>
    <w:rsid w:val="00B54C08"/>
    <w:rsid w:val="00B55470"/>
    <w:rsid w:val="00B55CA6"/>
    <w:rsid w:val="00B5658A"/>
    <w:rsid w:val="00B568E7"/>
    <w:rsid w:val="00B57C50"/>
    <w:rsid w:val="00B57D1C"/>
    <w:rsid w:val="00B60BF3"/>
    <w:rsid w:val="00B6264B"/>
    <w:rsid w:val="00B63452"/>
    <w:rsid w:val="00B644DB"/>
    <w:rsid w:val="00B64C33"/>
    <w:rsid w:val="00B64FEB"/>
    <w:rsid w:val="00B666FB"/>
    <w:rsid w:val="00B66940"/>
    <w:rsid w:val="00B66CC6"/>
    <w:rsid w:val="00B674CC"/>
    <w:rsid w:val="00B706C0"/>
    <w:rsid w:val="00B706ED"/>
    <w:rsid w:val="00B70BF2"/>
    <w:rsid w:val="00B713DF"/>
    <w:rsid w:val="00B723BF"/>
    <w:rsid w:val="00B72911"/>
    <w:rsid w:val="00B73E11"/>
    <w:rsid w:val="00B75142"/>
    <w:rsid w:val="00B76581"/>
    <w:rsid w:val="00B76AF3"/>
    <w:rsid w:val="00B77102"/>
    <w:rsid w:val="00B7745D"/>
    <w:rsid w:val="00B80A3C"/>
    <w:rsid w:val="00B810EC"/>
    <w:rsid w:val="00B8218C"/>
    <w:rsid w:val="00B82F5E"/>
    <w:rsid w:val="00B84FCB"/>
    <w:rsid w:val="00B85097"/>
    <w:rsid w:val="00B85665"/>
    <w:rsid w:val="00B868E7"/>
    <w:rsid w:val="00B86BDB"/>
    <w:rsid w:val="00B900F0"/>
    <w:rsid w:val="00B906AC"/>
    <w:rsid w:val="00B90C6E"/>
    <w:rsid w:val="00B90E81"/>
    <w:rsid w:val="00B919D1"/>
    <w:rsid w:val="00B92695"/>
    <w:rsid w:val="00B93E96"/>
    <w:rsid w:val="00B967B9"/>
    <w:rsid w:val="00B97A4B"/>
    <w:rsid w:val="00BA2192"/>
    <w:rsid w:val="00BA28D1"/>
    <w:rsid w:val="00BA31FE"/>
    <w:rsid w:val="00BA5A52"/>
    <w:rsid w:val="00BA5DC7"/>
    <w:rsid w:val="00BA5E0A"/>
    <w:rsid w:val="00BA7974"/>
    <w:rsid w:val="00BA7EC1"/>
    <w:rsid w:val="00BB15A1"/>
    <w:rsid w:val="00BB1A5D"/>
    <w:rsid w:val="00BB2293"/>
    <w:rsid w:val="00BB2E0D"/>
    <w:rsid w:val="00BB3385"/>
    <w:rsid w:val="00BB365A"/>
    <w:rsid w:val="00BB3E03"/>
    <w:rsid w:val="00BB4D40"/>
    <w:rsid w:val="00BB7662"/>
    <w:rsid w:val="00BC1672"/>
    <w:rsid w:val="00BC3189"/>
    <w:rsid w:val="00BC4064"/>
    <w:rsid w:val="00BC6238"/>
    <w:rsid w:val="00BC675F"/>
    <w:rsid w:val="00BC749F"/>
    <w:rsid w:val="00BD04E1"/>
    <w:rsid w:val="00BD0C7B"/>
    <w:rsid w:val="00BD2367"/>
    <w:rsid w:val="00BD28F8"/>
    <w:rsid w:val="00BD4332"/>
    <w:rsid w:val="00BD462C"/>
    <w:rsid w:val="00BD5ADE"/>
    <w:rsid w:val="00BD64BD"/>
    <w:rsid w:val="00BD67DE"/>
    <w:rsid w:val="00BD7983"/>
    <w:rsid w:val="00BD7E22"/>
    <w:rsid w:val="00BD7FF1"/>
    <w:rsid w:val="00BE0670"/>
    <w:rsid w:val="00BE1AEB"/>
    <w:rsid w:val="00BE37C3"/>
    <w:rsid w:val="00BE3E97"/>
    <w:rsid w:val="00BE4FE4"/>
    <w:rsid w:val="00BE530B"/>
    <w:rsid w:val="00BE5535"/>
    <w:rsid w:val="00BE7635"/>
    <w:rsid w:val="00BF2381"/>
    <w:rsid w:val="00BF410F"/>
    <w:rsid w:val="00BF5E7B"/>
    <w:rsid w:val="00BF6417"/>
    <w:rsid w:val="00BF6502"/>
    <w:rsid w:val="00BF686E"/>
    <w:rsid w:val="00BF6AC7"/>
    <w:rsid w:val="00BF752E"/>
    <w:rsid w:val="00BF7794"/>
    <w:rsid w:val="00BF7BCB"/>
    <w:rsid w:val="00C01B6A"/>
    <w:rsid w:val="00C02035"/>
    <w:rsid w:val="00C032B2"/>
    <w:rsid w:val="00C0457A"/>
    <w:rsid w:val="00C0578E"/>
    <w:rsid w:val="00C06EDD"/>
    <w:rsid w:val="00C116F9"/>
    <w:rsid w:val="00C12F9A"/>
    <w:rsid w:val="00C1341A"/>
    <w:rsid w:val="00C143B8"/>
    <w:rsid w:val="00C145FB"/>
    <w:rsid w:val="00C14D04"/>
    <w:rsid w:val="00C15DA3"/>
    <w:rsid w:val="00C164CC"/>
    <w:rsid w:val="00C169AB"/>
    <w:rsid w:val="00C171E4"/>
    <w:rsid w:val="00C17381"/>
    <w:rsid w:val="00C2046F"/>
    <w:rsid w:val="00C2128B"/>
    <w:rsid w:val="00C21813"/>
    <w:rsid w:val="00C21DC6"/>
    <w:rsid w:val="00C223B8"/>
    <w:rsid w:val="00C2319C"/>
    <w:rsid w:val="00C23646"/>
    <w:rsid w:val="00C23B38"/>
    <w:rsid w:val="00C23BD4"/>
    <w:rsid w:val="00C23FB9"/>
    <w:rsid w:val="00C24F49"/>
    <w:rsid w:val="00C252CA"/>
    <w:rsid w:val="00C2736A"/>
    <w:rsid w:val="00C3016E"/>
    <w:rsid w:val="00C304AA"/>
    <w:rsid w:val="00C31D9B"/>
    <w:rsid w:val="00C32849"/>
    <w:rsid w:val="00C32859"/>
    <w:rsid w:val="00C32931"/>
    <w:rsid w:val="00C3331E"/>
    <w:rsid w:val="00C34D33"/>
    <w:rsid w:val="00C358D7"/>
    <w:rsid w:val="00C35BD7"/>
    <w:rsid w:val="00C35E9E"/>
    <w:rsid w:val="00C36124"/>
    <w:rsid w:val="00C36770"/>
    <w:rsid w:val="00C371D5"/>
    <w:rsid w:val="00C37215"/>
    <w:rsid w:val="00C40059"/>
    <w:rsid w:val="00C404F0"/>
    <w:rsid w:val="00C4187B"/>
    <w:rsid w:val="00C4217F"/>
    <w:rsid w:val="00C42DC7"/>
    <w:rsid w:val="00C42E53"/>
    <w:rsid w:val="00C4601C"/>
    <w:rsid w:val="00C468B4"/>
    <w:rsid w:val="00C46C90"/>
    <w:rsid w:val="00C472E2"/>
    <w:rsid w:val="00C47308"/>
    <w:rsid w:val="00C508C5"/>
    <w:rsid w:val="00C50EA0"/>
    <w:rsid w:val="00C51603"/>
    <w:rsid w:val="00C52C46"/>
    <w:rsid w:val="00C53D2C"/>
    <w:rsid w:val="00C5493E"/>
    <w:rsid w:val="00C6175C"/>
    <w:rsid w:val="00C6350B"/>
    <w:rsid w:val="00C63D40"/>
    <w:rsid w:val="00C64607"/>
    <w:rsid w:val="00C64C7F"/>
    <w:rsid w:val="00C658DA"/>
    <w:rsid w:val="00C66245"/>
    <w:rsid w:val="00C662CA"/>
    <w:rsid w:val="00C671F1"/>
    <w:rsid w:val="00C70008"/>
    <w:rsid w:val="00C705C6"/>
    <w:rsid w:val="00C71029"/>
    <w:rsid w:val="00C71665"/>
    <w:rsid w:val="00C716D3"/>
    <w:rsid w:val="00C72F10"/>
    <w:rsid w:val="00C73682"/>
    <w:rsid w:val="00C73D31"/>
    <w:rsid w:val="00C73E9C"/>
    <w:rsid w:val="00C73F79"/>
    <w:rsid w:val="00C75249"/>
    <w:rsid w:val="00C7599B"/>
    <w:rsid w:val="00C7602F"/>
    <w:rsid w:val="00C77652"/>
    <w:rsid w:val="00C77B19"/>
    <w:rsid w:val="00C77CE3"/>
    <w:rsid w:val="00C815C0"/>
    <w:rsid w:val="00C81708"/>
    <w:rsid w:val="00C81A71"/>
    <w:rsid w:val="00C82A90"/>
    <w:rsid w:val="00C82C1D"/>
    <w:rsid w:val="00C831B9"/>
    <w:rsid w:val="00C84649"/>
    <w:rsid w:val="00C8541A"/>
    <w:rsid w:val="00C85C86"/>
    <w:rsid w:val="00C871F9"/>
    <w:rsid w:val="00C91DAE"/>
    <w:rsid w:val="00C92622"/>
    <w:rsid w:val="00C92D82"/>
    <w:rsid w:val="00C94266"/>
    <w:rsid w:val="00C9428B"/>
    <w:rsid w:val="00C95107"/>
    <w:rsid w:val="00C957C2"/>
    <w:rsid w:val="00C96ADC"/>
    <w:rsid w:val="00C9709A"/>
    <w:rsid w:val="00C9761B"/>
    <w:rsid w:val="00C97759"/>
    <w:rsid w:val="00C9793B"/>
    <w:rsid w:val="00C97D7A"/>
    <w:rsid w:val="00C97E5F"/>
    <w:rsid w:val="00CA127D"/>
    <w:rsid w:val="00CA2056"/>
    <w:rsid w:val="00CA29AD"/>
    <w:rsid w:val="00CA32C5"/>
    <w:rsid w:val="00CA3BFF"/>
    <w:rsid w:val="00CA4396"/>
    <w:rsid w:val="00CA4B6B"/>
    <w:rsid w:val="00CA4B8C"/>
    <w:rsid w:val="00CA6D34"/>
    <w:rsid w:val="00CA7C3F"/>
    <w:rsid w:val="00CB22AC"/>
    <w:rsid w:val="00CB2AF9"/>
    <w:rsid w:val="00CB6D61"/>
    <w:rsid w:val="00CB7F45"/>
    <w:rsid w:val="00CC062B"/>
    <w:rsid w:val="00CC4658"/>
    <w:rsid w:val="00CC5663"/>
    <w:rsid w:val="00CC6AE5"/>
    <w:rsid w:val="00CC71E0"/>
    <w:rsid w:val="00CC7E29"/>
    <w:rsid w:val="00CD01A1"/>
    <w:rsid w:val="00CD0F51"/>
    <w:rsid w:val="00CD16CE"/>
    <w:rsid w:val="00CD291E"/>
    <w:rsid w:val="00CD30FC"/>
    <w:rsid w:val="00CD40A1"/>
    <w:rsid w:val="00CD441B"/>
    <w:rsid w:val="00CD5EA7"/>
    <w:rsid w:val="00CD61DD"/>
    <w:rsid w:val="00CD6E62"/>
    <w:rsid w:val="00CD7661"/>
    <w:rsid w:val="00CE108B"/>
    <w:rsid w:val="00CE10F6"/>
    <w:rsid w:val="00CE18A3"/>
    <w:rsid w:val="00CE2EE7"/>
    <w:rsid w:val="00CE529C"/>
    <w:rsid w:val="00CE5FEE"/>
    <w:rsid w:val="00CE6ABF"/>
    <w:rsid w:val="00CE7CB4"/>
    <w:rsid w:val="00CF0A90"/>
    <w:rsid w:val="00CF0D83"/>
    <w:rsid w:val="00CF14E2"/>
    <w:rsid w:val="00CF18D6"/>
    <w:rsid w:val="00CF270B"/>
    <w:rsid w:val="00CF2B89"/>
    <w:rsid w:val="00CF44AB"/>
    <w:rsid w:val="00CF4976"/>
    <w:rsid w:val="00CF683C"/>
    <w:rsid w:val="00CF6874"/>
    <w:rsid w:val="00CF7187"/>
    <w:rsid w:val="00D00F03"/>
    <w:rsid w:val="00D014DB"/>
    <w:rsid w:val="00D028DF"/>
    <w:rsid w:val="00D03A7C"/>
    <w:rsid w:val="00D05AF7"/>
    <w:rsid w:val="00D0606E"/>
    <w:rsid w:val="00D06356"/>
    <w:rsid w:val="00D07B44"/>
    <w:rsid w:val="00D10F6E"/>
    <w:rsid w:val="00D11092"/>
    <w:rsid w:val="00D11D6C"/>
    <w:rsid w:val="00D11FA8"/>
    <w:rsid w:val="00D123E2"/>
    <w:rsid w:val="00D1295A"/>
    <w:rsid w:val="00D12A5F"/>
    <w:rsid w:val="00D13CED"/>
    <w:rsid w:val="00D145E9"/>
    <w:rsid w:val="00D149CC"/>
    <w:rsid w:val="00D15B79"/>
    <w:rsid w:val="00D163F6"/>
    <w:rsid w:val="00D17C18"/>
    <w:rsid w:val="00D20432"/>
    <w:rsid w:val="00D22C03"/>
    <w:rsid w:val="00D22EC9"/>
    <w:rsid w:val="00D24058"/>
    <w:rsid w:val="00D24235"/>
    <w:rsid w:val="00D264FE"/>
    <w:rsid w:val="00D276B8"/>
    <w:rsid w:val="00D302F1"/>
    <w:rsid w:val="00D307C3"/>
    <w:rsid w:val="00D322B3"/>
    <w:rsid w:val="00D3246B"/>
    <w:rsid w:val="00D32C50"/>
    <w:rsid w:val="00D332B2"/>
    <w:rsid w:val="00D34ADB"/>
    <w:rsid w:val="00D34AEE"/>
    <w:rsid w:val="00D34F99"/>
    <w:rsid w:val="00D35008"/>
    <w:rsid w:val="00D35070"/>
    <w:rsid w:val="00D35115"/>
    <w:rsid w:val="00D37266"/>
    <w:rsid w:val="00D37773"/>
    <w:rsid w:val="00D409F0"/>
    <w:rsid w:val="00D4108C"/>
    <w:rsid w:val="00D4157E"/>
    <w:rsid w:val="00D41868"/>
    <w:rsid w:val="00D42E21"/>
    <w:rsid w:val="00D431C8"/>
    <w:rsid w:val="00D43428"/>
    <w:rsid w:val="00D43E7A"/>
    <w:rsid w:val="00D445B8"/>
    <w:rsid w:val="00D447A7"/>
    <w:rsid w:val="00D447F8"/>
    <w:rsid w:val="00D449F8"/>
    <w:rsid w:val="00D45274"/>
    <w:rsid w:val="00D45E0E"/>
    <w:rsid w:val="00D47187"/>
    <w:rsid w:val="00D50B25"/>
    <w:rsid w:val="00D516CF"/>
    <w:rsid w:val="00D54E8C"/>
    <w:rsid w:val="00D55068"/>
    <w:rsid w:val="00D56714"/>
    <w:rsid w:val="00D56869"/>
    <w:rsid w:val="00D56A9E"/>
    <w:rsid w:val="00D57377"/>
    <w:rsid w:val="00D57772"/>
    <w:rsid w:val="00D57B2D"/>
    <w:rsid w:val="00D60C9A"/>
    <w:rsid w:val="00D60D9A"/>
    <w:rsid w:val="00D61394"/>
    <w:rsid w:val="00D62520"/>
    <w:rsid w:val="00D64BA9"/>
    <w:rsid w:val="00D65E55"/>
    <w:rsid w:val="00D666DC"/>
    <w:rsid w:val="00D70051"/>
    <w:rsid w:val="00D7056B"/>
    <w:rsid w:val="00D728A1"/>
    <w:rsid w:val="00D73046"/>
    <w:rsid w:val="00D73250"/>
    <w:rsid w:val="00D759FF"/>
    <w:rsid w:val="00D75BC9"/>
    <w:rsid w:val="00D773D8"/>
    <w:rsid w:val="00D779F3"/>
    <w:rsid w:val="00D77AF0"/>
    <w:rsid w:val="00D806AF"/>
    <w:rsid w:val="00D80B8A"/>
    <w:rsid w:val="00D81936"/>
    <w:rsid w:val="00D82066"/>
    <w:rsid w:val="00D830A9"/>
    <w:rsid w:val="00D84C03"/>
    <w:rsid w:val="00D85801"/>
    <w:rsid w:val="00D85BDB"/>
    <w:rsid w:val="00D86EDB"/>
    <w:rsid w:val="00D86F06"/>
    <w:rsid w:val="00D91156"/>
    <w:rsid w:val="00D91200"/>
    <w:rsid w:val="00D92086"/>
    <w:rsid w:val="00D926DB"/>
    <w:rsid w:val="00D93AEB"/>
    <w:rsid w:val="00D93E30"/>
    <w:rsid w:val="00D945A0"/>
    <w:rsid w:val="00D945F5"/>
    <w:rsid w:val="00D947D5"/>
    <w:rsid w:val="00D949FC"/>
    <w:rsid w:val="00D959AC"/>
    <w:rsid w:val="00D95C6A"/>
    <w:rsid w:val="00D964B1"/>
    <w:rsid w:val="00D965AE"/>
    <w:rsid w:val="00D96C40"/>
    <w:rsid w:val="00D97B0A"/>
    <w:rsid w:val="00D97E10"/>
    <w:rsid w:val="00DA112E"/>
    <w:rsid w:val="00DA16D6"/>
    <w:rsid w:val="00DA264E"/>
    <w:rsid w:val="00DA436C"/>
    <w:rsid w:val="00DA5471"/>
    <w:rsid w:val="00DA55CA"/>
    <w:rsid w:val="00DA65E7"/>
    <w:rsid w:val="00DB2B37"/>
    <w:rsid w:val="00DB30F8"/>
    <w:rsid w:val="00DB5426"/>
    <w:rsid w:val="00DB5C4C"/>
    <w:rsid w:val="00DB62C3"/>
    <w:rsid w:val="00DB6511"/>
    <w:rsid w:val="00DB6A59"/>
    <w:rsid w:val="00DB70BF"/>
    <w:rsid w:val="00DB7232"/>
    <w:rsid w:val="00DC252B"/>
    <w:rsid w:val="00DC351F"/>
    <w:rsid w:val="00DC3CF8"/>
    <w:rsid w:val="00DC3D9D"/>
    <w:rsid w:val="00DC4577"/>
    <w:rsid w:val="00DC48B3"/>
    <w:rsid w:val="00DC5926"/>
    <w:rsid w:val="00DC5D8B"/>
    <w:rsid w:val="00DC5E99"/>
    <w:rsid w:val="00DC6E81"/>
    <w:rsid w:val="00DC74EA"/>
    <w:rsid w:val="00DC7A77"/>
    <w:rsid w:val="00DC7FAF"/>
    <w:rsid w:val="00DD0083"/>
    <w:rsid w:val="00DD3067"/>
    <w:rsid w:val="00DD3D2F"/>
    <w:rsid w:val="00DD4163"/>
    <w:rsid w:val="00DD41D5"/>
    <w:rsid w:val="00DD66FB"/>
    <w:rsid w:val="00DD6E1F"/>
    <w:rsid w:val="00DD7ED8"/>
    <w:rsid w:val="00DE00A7"/>
    <w:rsid w:val="00DE0EE4"/>
    <w:rsid w:val="00DE2011"/>
    <w:rsid w:val="00DE387D"/>
    <w:rsid w:val="00DE4612"/>
    <w:rsid w:val="00DE6807"/>
    <w:rsid w:val="00DE7574"/>
    <w:rsid w:val="00DF071B"/>
    <w:rsid w:val="00DF081B"/>
    <w:rsid w:val="00DF0B63"/>
    <w:rsid w:val="00DF15F4"/>
    <w:rsid w:val="00DF2483"/>
    <w:rsid w:val="00DF2F04"/>
    <w:rsid w:val="00DF370D"/>
    <w:rsid w:val="00DF3AF9"/>
    <w:rsid w:val="00DF4493"/>
    <w:rsid w:val="00DF4913"/>
    <w:rsid w:val="00DF4B35"/>
    <w:rsid w:val="00DF57BF"/>
    <w:rsid w:val="00DF7678"/>
    <w:rsid w:val="00E0045C"/>
    <w:rsid w:val="00E009D5"/>
    <w:rsid w:val="00E01206"/>
    <w:rsid w:val="00E02D9C"/>
    <w:rsid w:val="00E03B18"/>
    <w:rsid w:val="00E04D5F"/>
    <w:rsid w:val="00E061EB"/>
    <w:rsid w:val="00E07E54"/>
    <w:rsid w:val="00E10102"/>
    <w:rsid w:val="00E108CC"/>
    <w:rsid w:val="00E10C35"/>
    <w:rsid w:val="00E10CD1"/>
    <w:rsid w:val="00E12881"/>
    <w:rsid w:val="00E12973"/>
    <w:rsid w:val="00E14BEB"/>
    <w:rsid w:val="00E1588F"/>
    <w:rsid w:val="00E15C9D"/>
    <w:rsid w:val="00E164AB"/>
    <w:rsid w:val="00E174CE"/>
    <w:rsid w:val="00E2003D"/>
    <w:rsid w:val="00E22344"/>
    <w:rsid w:val="00E22738"/>
    <w:rsid w:val="00E23057"/>
    <w:rsid w:val="00E231B1"/>
    <w:rsid w:val="00E23965"/>
    <w:rsid w:val="00E25445"/>
    <w:rsid w:val="00E25A4B"/>
    <w:rsid w:val="00E26D9F"/>
    <w:rsid w:val="00E30AC9"/>
    <w:rsid w:val="00E30C87"/>
    <w:rsid w:val="00E311C6"/>
    <w:rsid w:val="00E325CB"/>
    <w:rsid w:val="00E326B4"/>
    <w:rsid w:val="00E3282F"/>
    <w:rsid w:val="00E33468"/>
    <w:rsid w:val="00E349E8"/>
    <w:rsid w:val="00E35448"/>
    <w:rsid w:val="00E362EF"/>
    <w:rsid w:val="00E36859"/>
    <w:rsid w:val="00E36F63"/>
    <w:rsid w:val="00E409F3"/>
    <w:rsid w:val="00E40A28"/>
    <w:rsid w:val="00E418DC"/>
    <w:rsid w:val="00E4222C"/>
    <w:rsid w:val="00E4374F"/>
    <w:rsid w:val="00E444C7"/>
    <w:rsid w:val="00E4466C"/>
    <w:rsid w:val="00E47B4E"/>
    <w:rsid w:val="00E50CCA"/>
    <w:rsid w:val="00E52AFD"/>
    <w:rsid w:val="00E5498E"/>
    <w:rsid w:val="00E5547A"/>
    <w:rsid w:val="00E55FEF"/>
    <w:rsid w:val="00E560BF"/>
    <w:rsid w:val="00E5632E"/>
    <w:rsid w:val="00E56A45"/>
    <w:rsid w:val="00E575CD"/>
    <w:rsid w:val="00E57913"/>
    <w:rsid w:val="00E57D70"/>
    <w:rsid w:val="00E61E77"/>
    <w:rsid w:val="00E6238F"/>
    <w:rsid w:val="00E62C81"/>
    <w:rsid w:val="00E63277"/>
    <w:rsid w:val="00E63622"/>
    <w:rsid w:val="00E654AC"/>
    <w:rsid w:val="00E65E73"/>
    <w:rsid w:val="00E65F26"/>
    <w:rsid w:val="00E66543"/>
    <w:rsid w:val="00E668A0"/>
    <w:rsid w:val="00E67AC2"/>
    <w:rsid w:val="00E67BF6"/>
    <w:rsid w:val="00E707AE"/>
    <w:rsid w:val="00E70A96"/>
    <w:rsid w:val="00E70B20"/>
    <w:rsid w:val="00E70E42"/>
    <w:rsid w:val="00E70ED0"/>
    <w:rsid w:val="00E71822"/>
    <w:rsid w:val="00E720FA"/>
    <w:rsid w:val="00E72434"/>
    <w:rsid w:val="00E73017"/>
    <w:rsid w:val="00E73F60"/>
    <w:rsid w:val="00E74147"/>
    <w:rsid w:val="00E751FD"/>
    <w:rsid w:val="00E75D7E"/>
    <w:rsid w:val="00E76A4F"/>
    <w:rsid w:val="00E76FE0"/>
    <w:rsid w:val="00E778BC"/>
    <w:rsid w:val="00E81649"/>
    <w:rsid w:val="00E83822"/>
    <w:rsid w:val="00E838B6"/>
    <w:rsid w:val="00E83AA3"/>
    <w:rsid w:val="00E83CB2"/>
    <w:rsid w:val="00E8423F"/>
    <w:rsid w:val="00E84D66"/>
    <w:rsid w:val="00E856CC"/>
    <w:rsid w:val="00E85A2C"/>
    <w:rsid w:val="00E869F7"/>
    <w:rsid w:val="00E876B2"/>
    <w:rsid w:val="00E905A9"/>
    <w:rsid w:val="00E93125"/>
    <w:rsid w:val="00E935B5"/>
    <w:rsid w:val="00E94C7B"/>
    <w:rsid w:val="00E96D55"/>
    <w:rsid w:val="00E9773F"/>
    <w:rsid w:val="00EA052F"/>
    <w:rsid w:val="00EA0DA1"/>
    <w:rsid w:val="00EA127C"/>
    <w:rsid w:val="00EA1C1C"/>
    <w:rsid w:val="00EA1EA1"/>
    <w:rsid w:val="00EA2E37"/>
    <w:rsid w:val="00EA3E74"/>
    <w:rsid w:val="00EA4D74"/>
    <w:rsid w:val="00EA4F22"/>
    <w:rsid w:val="00EA5733"/>
    <w:rsid w:val="00EA690A"/>
    <w:rsid w:val="00EA77CB"/>
    <w:rsid w:val="00EB10A4"/>
    <w:rsid w:val="00EB1A97"/>
    <w:rsid w:val="00EB33D2"/>
    <w:rsid w:val="00EC14E2"/>
    <w:rsid w:val="00EC1B80"/>
    <w:rsid w:val="00EC2290"/>
    <w:rsid w:val="00EC2908"/>
    <w:rsid w:val="00EC2A18"/>
    <w:rsid w:val="00EC33D3"/>
    <w:rsid w:val="00EC36D9"/>
    <w:rsid w:val="00EC45A2"/>
    <w:rsid w:val="00EC47A5"/>
    <w:rsid w:val="00EC5980"/>
    <w:rsid w:val="00EC6128"/>
    <w:rsid w:val="00EC6DFD"/>
    <w:rsid w:val="00EC7103"/>
    <w:rsid w:val="00EC7C3F"/>
    <w:rsid w:val="00ED07EC"/>
    <w:rsid w:val="00ED2D87"/>
    <w:rsid w:val="00ED4126"/>
    <w:rsid w:val="00ED50E9"/>
    <w:rsid w:val="00ED554C"/>
    <w:rsid w:val="00ED5F0D"/>
    <w:rsid w:val="00ED7AE5"/>
    <w:rsid w:val="00EE04C4"/>
    <w:rsid w:val="00EE0F9A"/>
    <w:rsid w:val="00EE1E7A"/>
    <w:rsid w:val="00EE2370"/>
    <w:rsid w:val="00EE24D3"/>
    <w:rsid w:val="00EE2A7D"/>
    <w:rsid w:val="00EE2C19"/>
    <w:rsid w:val="00EE2CED"/>
    <w:rsid w:val="00EE4544"/>
    <w:rsid w:val="00EE4E28"/>
    <w:rsid w:val="00EE541F"/>
    <w:rsid w:val="00EE5655"/>
    <w:rsid w:val="00EE7079"/>
    <w:rsid w:val="00EE71B3"/>
    <w:rsid w:val="00EF1ACF"/>
    <w:rsid w:val="00EF204A"/>
    <w:rsid w:val="00EF20A0"/>
    <w:rsid w:val="00EF286C"/>
    <w:rsid w:val="00EF351A"/>
    <w:rsid w:val="00EF3899"/>
    <w:rsid w:val="00EF3DFF"/>
    <w:rsid w:val="00EF57AF"/>
    <w:rsid w:val="00EF5B62"/>
    <w:rsid w:val="00EF5E1F"/>
    <w:rsid w:val="00EF6FFB"/>
    <w:rsid w:val="00F015D2"/>
    <w:rsid w:val="00F01A53"/>
    <w:rsid w:val="00F01BED"/>
    <w:rsid w:val="00F028CB"/>
    <w:rsid w:val="00F03209"/>
    <w:rsid w:val="00F05D26"/>
    <w:rsid w:val="00F05DED"/>
    <w:rsid w:val="00F0729E"/>
    <w:rsid w:val="00F07C2B"/>
    <w:rsid w:val="00F07F0E"/>
    <w:rsid w:val="00F10552"/>
    <w:rsid w:val="00F10DD8"/>
    <w:rsid w:val="00F11913"/>
    <w:rsid w:val="00F12443"/>
    <w:rsid w:val="00F127EA"/>
    <w:rsid w:val="00F136AE"/>
    <w:rsid w:val="00F13D60"/>
    <w:rsid w:val="00F1450F"/>
    <w:rsid w:val="00F15960"/>
    <w:rsid w:val="00F163D2"/>
    <w:rsid w:val="00F20180"/>
    <w:rsid w:val="00F21127"/>
    <w:rsid w:val="00F21257"/>
    <w:rsid w:val="00F226D8"/>
    <w:rsid w:val="00F22A63"/>
    <w:rsid w:val="00F23281"/>
    <w:rsid w:val="00F24524"/>
    <w:rsid w:val="00F26E86"/>
    <w:rsid w:val="00F27D5E"/>
    <w:rsid w:val="00F31440"/>
    <w:rsid w:val="00F321A6"/>
    <w:rsid w:val="00F331F3"/>
    <w:rsid w:val="00F34E96"/>
    <w:rsid w:val="00F35B65"/>
    <w:rsid w:val="00F36A7E"/>
    <w:rsid w:val="00F36AB4"/>
    <w:rsid w:val="00F36D94"/>
    <w:rsid w:val="00F41A0E"/>
    <w:rsid w:val="00F421B6"/>
    <w:rsid w:val="00F427CA"/>
    <w:rsid w:val="00F42862"/>
    <w:rsid w:val="00F45F8D"/>
    <w:rsid w:val="00F47D6E"/>
    <w:rsid w:val="00F50077"/>
    <w:rsid w:val="00F510A0"/>
    <w:rsid w:val="00F520F5"/>
    <w:rsid w:val="00F5228D"/>
    <w:rsid w:val="00F52A16"/>
    <w:rsid w:val="00F5322A"/>
    <w:rsid w:val="00F533B6"/>
    <w:rsid w:val="00F5467D"/>
    <w:rsid w:val="00F5551A"/>
    <w:rsid w:val="00F6192D"/>
    <w:rsid w:val="00F61D27"/>
    <w:rsid w:val="00F62A29"/>
    <w:rsid w:val="00F62F34"/>
    <w:rsid w:val="00F64BBC"/>
    <w:rsid w:val="00F64C25"/>
    <w:rsid w:val="00F64E7E"/>
    <w:rsid w:val="00F64EDA"/>
    <w:rsid w:val="00F65414"/>
    <w:rsid w:val="00F658E8"/>
    <w:rsid w:val="00F65BB0"/>
    <w:rsid w:val="00F65C09"/>
    <w:rsid w:val="00F65F16"/>
    <w:rsid w:val="00F66A83"/>
    <w:rsid w:val="00F67C19"/>
    <w:rsid w:val="00F700B9"/>
    <w:rsid w:val="00F7160D"/>
    <w:rsid w:val="00F7170E"/>
    <w:rsid w:val="00F71EE6"/>
    <w:rsid w:val="00F72C7B"/>
    <w:rsid w:val="00F730C8"/>
    <w:rsid w:val="00F73437"/>
    <w:rsid w:val="00F75914"/>
    <w:rsid w:val="00F75F1D"/>
    <w:rsid w:val="00F817F0"/>
    <w:rsid w:val="00F8196A"/>
    <w:rsid w:val="00F81A92"/>
    <w:rsid w:val="00F839DE"/>
    <w:rsid w:val="00F83A13"/>
    <w:rsid w:val="00F83E8F"/>
    <w:rsid w:val="00F85C33"/>
    <w:rsid w:val="00F91F27"/>
    <w:rsid w:val="00F928D1"/>
    <w:rsid w:val="00F92D52"/>
    <w:rsid w:val="00F92E66"/>
    <w:rsid w:val="00F932BC"/>
    <w:rsid w:val="00F9338A"/>
    <w:rsid w:val="00F93B78"/>
    <w:rsid w:val="00F95794"/>
    <w:rsid w:val="00F96CC2"/>
    <w:rsid w:val="00F97653"/>
    <w:rsid w:val="00FA0C5B"/>
    <w:rsid w:val="00FA1BCC"/>
    <w:rsid w:val="00FA248E"/>
    <w:rsid w:val="00FA39C1"/>
    <w:rsid w:val="00FA3C34"/>
    <w:rsid w:val="00FA4D24"/>
    <w:rsid w:val="00FA562D"/>
    <w:rsid w:val="00FA66DA"/>
    <w:rsid w:val="00FA728A"/>
    <w:rsid w:val="00FA7D06"/>
    <w:rsid w:val="00FB08F7"/>
    <w:rsid w:val="00FB1187"/>
    <w:rsid w:val="00FB1937"/>
    <w:rsid w:val="00FB3309"/>
    <w:rsid w:val="00FB3968"/>
    <w:rsid w:val="00FB3DC0"/>
    <w:rsid w:val="00FB4322"/>
    <w:rsid w:val="00FB4640"/>
    <w:rsid w:val="00FB5637"/>
    <w:rsid w:val="00FB5E4E"/>
    <w:rsid w:val="00FB5EDB"/>
    <w:rsid w:val="00FC0EFA"/>
    <w:rsid w:val="00FC12F4"/>
    <w:rsid w:val="00FC1322"/>
    <w:rsid w:val="00FC1C5A"/>
    <w:rsid w:val="00FC1CAF"/>
    <w:rsid w:val="00FC2BA1"/>
    <w:rsid w:val="00FC403C"/>
    <w:rsid w:val="00FC6512"/>
    <w:rsid w:val="00FC6E46"/>
    <w:rsid w:val="00FD054B"/>
    <w:rsid w:val="00FD0565"/>
    <w:rsid w:val="00FD0657"/>
    <w:rsid w:val="00FD0B84"/>
    <w:rsid w:val="00FD1166"/>
    <w:rsid w:val="00FD1742"/>
    <w:rsid w:val="00FD1C00"/>
    <w:rsid w:val="00FD4D18"/>
    <w:rsid w:val="00FD515C"/>
    <w:rsid w:val="00FD5F58"/>
    <w:rsid w:val="00FD6C22"/>
    <w:rsid w:val="00FE0139"/>
    <w:rsid w:val="00FE0953"/>
    <w:rsid w:val="00FE0F63"/>
    <w:rsid w:val="00FE155F"/>
    <w:rsid w:val="00FE1B85"/>
    <w:rsid w:val="00FE23C9"/>
    <w:rsid w:val="00FE4F46"/>
    <w:rsid w:val="00FE674B"/>
    <w:rsid w:val="00FF0033"/>
    <w:rsid w:val="00FF250A"/>
    <w:rsid w:val="00FF367B"/>
    <w:rsid w:val="00FF3A00"/>
    <w:rsid w:val="00FF3ECD"/>
    <w:rsid w:val="00FF5394"/>
    <w:rsid w:val="00FF69D4"/>
    <w:rsid w:val="01AFB721"/>
    <w:rsid w:val="0258B374"/>
    <w:rsid w:val="03248414"/>
    <w:rsid w:val="04AE057C"/>
    <w:rsid w:val="04D3EFF7"/>
    <w:rsid w:val="04EA4D93"/>
    <w:rsid w:val="058C37B1"/>
    <w:rsid w:val="05E246A5"/>
    <w:rsid w:val="064B9C45"/>
    <w:rsid w:val="067FB635"/>
    <w:rsid w:val="07B2261B"/>
    <w:rsid w:val="08306C15"/>
    <w:rsid w:val="089AE1A1"/>
    <w:rsid w:val="08D29AD7"/>
    <w:rsid w:val="0A066625"/>
    <w:rsid w:val="0A8EAE93"/>
    <w:rsid w:val="0B3DE85F"/>
    <w:rsid w:val="0BB14BA7"/>
    <w:rsid w:val="0BE82526"/>
    <w:rsid w:val="0C24F66B"/>
    <w:rsid w:val="0C65EC8C"/>
    <w:rsid w:val="0D94AF11"/>
    <w:rsid w:val="0E190D49"/>
    <w:rsid w:val="0E555632"/>
    <w:rsid w:val="0F5AE71C"/>
    <w:rsid w:val="0F82FB5C"/>
    <w:rsid w:val="100F91CE"/>
    <w:rsid w:val="10CC4FD3"/>
    <w:rsid w:val="10DF7F4A"/>
    <w:rsid w:val="13088F7A"/>
    <w:rsid w:val="1333D240"/>
    <w:rsid w:val="139EF113"/>
    <w:rsid w:val="14588EC4"/>
    <w:rsid w:val="14CFA2A1"/>
    <w:rsid w:val="16241F2E"/>
    <w:rsid w:val="16B051EE"/>
    <w:rsid w:val="17E527C4"/>
    <w:rsid w:val="1843F85B"/>
    <w:rsid w:val="18ACF3EC"/>
    <w:rsid w:val="19617E09"/>
    <w:rsid w:val="1A96D6B7"/>
    <w:rsid w:val="1ACE7730"/>
    <w:rsid w:val="1B047E6D"/>
    <w:rsid w:val="1C263641"/>
    <w:rsid w:val="1C5D92C4"/>
    <w:rsid w:val="1C90AFC4"/>
    <w:rsid w:val="1CB67BBB"/>
    <w:rsid w:val="1D2F3A47"/>
    <w:rsid w:val="1D47DCBD"/>
    <w:rsid w:val="1D50BFD4"/>
    <w:rsid w:val="1E317C4B"/>
    <w:rsid w:val="1E7B1940"/>
    <w:rsid w:val="1F030D13"/>
    <w:rsid w:val="1F7C3E39"/>
    <w:rsid w:val="1FA19F02"/>
    <w:rsid w:val="202410AF"/>
    <w:rsid w:val="2026AD42"/>
    <w:rsid w:val="207E0038"/>
    <w:rsid w:val="20EE30B8"/>
    <w:rsid w:val="213540CC"/>
    <w:rsid w:val="2294C224"/>
    <w:rsid w:val="23468422"/>
    <w:rsid w:val="25250B19"/>
    <w:rsid w:val="25D9BB34"/>
    <w:rsid w:val="266DA5C7"/>
    <w:rsid w:val="26E22DCB"/>
    <w:rsid w:val="26ED30D3"/>
    <w:rsid w:val="27D3F4F8"/>
    <w:rsid w:val="282C4FB7"/>
    <w:rsid w:val="2880BB15"/>
    <w:rsid w:val="28EEDBB0"/>
    <w:rsid w:val="29D6B751"/>
    <w:rsid w:val="2B2CC742"/>
    <w:rsid w:val="2B2CCEEF"/>
    <w:rsid w:val="2B5D274B"/>
    <w:rsid w:val="2B8F5CEE"/>
    <w:rsid w:val="2BC44F9F"/>
    <w:rsid w:val="2BCC6736"/>
    <w:rsid w:val="2BF27608"/>
    <w:rsid w:val="2C13EB6D"/>
    <w:rsid w:val="2C851579"/>
    <w:rsid w:val="2CD99F80"/>
    <w:rsid w:val="2CED2765"/>
    <w:rsid w:val="2D72577B"/>
    <w:rsid w:val="2DA92476"/>
    <w:rsid w:val="2E980CE7"/>
    <w:rsid w:val="2EC78E1C"/>
    <w:rsid w:val="2F44F4D7"/>
    <w:rsid w:val="2FEB68B9"/>
    <w:rsid w:val="305B063A"/>
    <w:rsid w:val="30DED792"/>
    <w:rsid w:val="311C36CD"/>
    <w:rsid w:val="312B248F"/>
    <w:rsid w:val="3190F2FD"/>
    <w:rsid w:val="326779BB"/>
    <w:rsid w:val="327AA7F3"/>
    <w:rsid w:val="32C5A9A6"/>
    <w:rsid w:val="3473EDA1"/>
    <w:rsid w:val="348CA048"/>
    <w:rsid w:val="352F8E4A"/>
    <w:rsid w:val="357C345B"/>
    <w:rsid w:val="367C39A4"/>
    <w:rsid w:val="3682F3EA"/>
    <w:rsid w:val="377A7482"/>
    <w:rsid w:val="37859AD5"/>
    <w:rsid w:val="380B0BD9"/>
    <w:rsid w:val="39BC9E83"/>
    <w:rsid w:val="39CC98D1"/>
    <w:rsid w:val="3A321676"/>
    <w:rsid w:val="3ADBF39A"/>
    <w:rsid w:val="3B530297"/>
    <w:rsid w:val="3B824FC7"/>
    <w:rsid w:val="3BCCE172"/>
    <w:rsid w:val="3C542142"/>
    <w:rsid w:val="3CA04047"/>
    <w:rsid w:val="3D30DBED"/>
    <w:rsid w:val="3D4A710B"/>
    <w:rsid w:val="3D9990BA"/>
    <w:rsid w:val="3DC6A8E6"/>
    <w:rsid w:val="3DC8E32B"/>
    <w:rsid w:val="3E1321DB"/>
    <w:rsid w:val="3EFA7C33"/>
    <w:rsid w:val="3EFF02C4"/>
    <w:rsid w:val="3F855497"/>
    <w:rsid w:val="3FEC11B9"/>
    <w:rsid w:val="4005EB87"/>
    <w:rsid w:val="40DCD71A"/>
    <w:rsid w:val="40F2ED04"/>
    <w:rsid w:val="4110E9A4"/>
    <w:rsid w:val="41456E83"/>
    <w:rsid w:val="415B9413"/>
    <w:rsid w:val="417095AD"/>
    <w:rsid w:val="4244B4F2"/>
    <w:rsid w:val="4252EE0C"/>
    <w:rsid w:val="4287A5AA"/>
    <w:rsid w:val="428C18F4"/>
    <w:rsid w:val="42936CDE"/>
    <w:rsid w:val="42CDDD22"/>
    <w:rsid w:val="4301F0E2"/>
    <w:rsid w:val="43466D64"/>
    <w:rsid w:val="434A14FD"/>
    <w:rsid w:val="43848EB0"/>
    <w:rsid w:val="43D6A1CC"/>
    <w:rsid w:val="43FE754A"/>
    <w:rsid w:val="46A34A1C"/>
    <w:rsid w:val="47B2366C"/>
    <w:rsid w:val="47EF87F8"/>
    <w:rsid w:val="4828CF4B"/>
    <w:rsid w:val="4896153F"/>
    <w:rsid w:val="498C091F"/>
    <w:rsid w:val="49AA6DF7"/>
    <w:rsid w:val="49DC63A7"/>
    <w:rsid w:val="4A280E54"/>
    <w:rsid w:val="4B159CFE"/>
    <w:rsid w:val="4C19D2DD"/>
    <w:rsid w:val="4D32CBA7"/>
    <w:rsid w:val="4E10301B"/>
    <w:rsid w:val="4E3ADD75"/>
    <w:rsid w:val="4F53CC95"/>
    <w:rsid w:val="4F6800B3"/>
    <w:rsid w:val="5038951A"/>
    <w:rsid w:val="50593C2A"/>
    <w:rsid w:val="5122E9FC"/>
    <w:rsid w:val="51AD16A7"/>
    <w:rsid w:val="51CA8F84"/>
    <w:rsid w:val="51E2CAFD"/>
    <w:rsid w:val="537D190E"/>
    <w:rsid w:val="541A7D2B"/>
    <w:rsid w:val="5420E1B2"/>
    <w:rsid w:val="55085C07"/>
    <w:rsid w:val="5549841A"/>
    <w:rsid w:val="55E16047"/>
    <w:rsid w:val="5612D941"/>
    <w:rsid w:val="566A0726"/>
    <w:rsid w:val="56DB0A10"/>
    <w:rsid w:val="56E5547B"/>
    <w:rsid w:val="56F3FD3A"/>
    <w:rsid w:val="581B9BDC"/>
    <w:rsid w:val="5839D108"/>
    <w:rsid w:val="584BD52D"/>
    <w:rsid w:val="58F76B64"/>
    <w:rsid w:val="592205A7"/>
    <w:rsid w:val="5935D49B"/>
    <w:rsid w:val="599BF9BD"/>
    <w:rsid w:val="59E881FE"/>
    <w:rsid w:val="59EAE9E8"/>
    <w:rsid w:val="5BDF84FA"/>
    <w:rsid w:val="5D529407"/>
    <w:rsid w:val="5E627935"/>
    <w:rsid w:val="5EB4D13F"/>
    <w:rsid w:val="5EDA44F4"/>
    <w:rsid w:val="5EF6518B"/>
    <w:rsid w:val="5F55A376"/>
    <w:rsid w:val="5FA6B7E5"/>
    <w:rsid w:val="6054974B"/>
    <w:rsid w:val="617388DD"/>
    <w:rsid w:val="6203868F"/>
    <w:rsid w:val="62446782"/>
    <w:rsid w:val="632D8985"/>
    <w:rsid w:val="63F3FACB"/>
    <w:rsid w:val="6443A5A5"/>
    <w:rsid w:val="6456B008"/>
    <w:rsid w:val="65ED5468"/>
    <w:rsid w:val="65EE9D2B"/>
    <w:rsid w:val="66206C4F"/>
    <w:rsid w:val="66C672FC"/>
    <w:rsid w:val="67880071"/>
    <w:rsid w:val="679F8673"/>
    <w:rsid w:val="68119043"/>
    <w:rsid w:val="685C04AA"/>
    <w:rsid w:val="6A1976C6"/>
    <w:rsid w:val="6B56048B"/>
    <w:rsid w:val="6B93729B"/>
    <w:rsid w:val="6BB04138"/>
    <w:rsid w:val="6BB8E839"/>
    <w:rsid w:val="6C430119"/>
    <w:rsid w:val="6C5B7194"/>
    <w:rsid w:val="6C62302A"/>
    <w:rsid w:val="6C685BEB"/>
    <w:rsid w:val="6CA83E06"/>
    <w:rsid w:val="6CF749F5"/>
    <w:rsid w:val="6DDF70C1"/>
    <w:rsid w:val="6E01CA60"/>
    <w:rsid w:val="6ECCB489"/>
    <w:rsid w:val="6EF54F53"/>
    <w:rsid w:val="6F2B887E"/>
    <w:rsid w:val="6F6CCA2F"/>
    <w:rsid w:val="6F712CF4"/>
    <w:rsid w:val="6FF96AC4"/>
    <w:rsid w:val="70C0BC05"/>
    <w:rsid w:val="711F2374"/>
    <w:rsid w:val="71F5858D"/>
    <w:rsid w:val="71FDAF81"/>
    <w:rsid w:val="729249F6"/>
    <w:rsid w:val="72F124D5"/>
    <w:rsid w:val="73C9D763"/>
    <w:rsid w:val="746D420F"/>
    <w:rsid w:val="752C5EE7"/>
    <w:rsid w:val="75D268FC"/>
    <w:rsid w:val="76050D2C"/>
    <w:rsid w:val="76279D97"/>
    <w:rsid w:val="76ABCFB9"/>
    <w:rsid w:val="77588808"/>
    <w:rsid w:val="78BB42C9"/>
    <w:rsid w:val="79CDE14A"/>
    <w:rsid w:val="79E36202"/>
    <w:rsid w:val="79F93B8D"/>
    <w:rsid w:val="7A9A3C35"/>
    <w:rsid w:val="7AB6E966"/>
    <w:rsid w:val="7AC986F7"/>
    <w:rsid w:val="7AD4EC54"/>
    <w:rsid w:val="7B1420E6"/>
    <w:rsid w:val="7BB781B7"/>
    <w:rsid w:val="7CBBEEC0"/>
    <w:rsid w:val="7D567A5F"/>
    <w:rsid w:val="7D83EEE3"/>
    <w:rsid w:val="7DC6651D"/>
    <w:rsid w:val="7DE2EFE0"/>
    <w:rsid w:val="7E1AC1B3"/>
    <w:rsid w:val="7E20342D"/>
    <w:rsid w:val="7FDB90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81"/>
    <o:shapelayout v:ext="edit">
      <o:idmap v:ext="edit" data="1"/>
    </o:shapelayout>
  </w:shapeDefaults>
  <w:decimalSymbol w:val="."/>
  <w:listSeparator w:val=","/>
  <w14:docId w14:val="231F89BA"/>
  <w15:docId w15:val="{3D15A075-62FB-42D7-89AA-54A36AA9D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3" w:unhideWhenUsed="1"/>
    <w:lsdException w:name="heading 3" w:semiHidden="1" w:uiPriority="4" w:unhideWhenUsed="1" w:qFormat="1"/>
    <w:lsdException w:name="heading 4" w:semiHidden="1" w:uiPriority="5" w:unhideWhenUsed="1" w:qFormat="1"/>
    <w:lsdException w:name="heading 5" w:semiHidden="1" w:uiPriority="6" w:unhideWhenUsed="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iPriority="0" w:unhideWhenUsed="1"/>
    <w:lsdException w:name="annotation text" w:semiHidden="1" w:unhideWhenUsed="1"/>
    <w:lsdException w:name="header" w:semiHidden="1" w:uiPriority="26" w:unhideWhenUsed="1"/>
    <w:lsdException w:name="footer" w:semiHidden="1" w:uiPriority="27"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lsdException w:name="List Bullet 4" w:semiHidden="1"/>
    <w:lsdException w:name="List Bullet 5" w:semiHidden="1"/>
    <w:lsdException w:name="List Number 2" w:semiHidden="1" w:uiPriority="10" w:unhideWhenUsed="1" w:qFormat="1"/>
    <w:lsdException w:name="List Number 3" w:semiHidden="1" w:uiPriority="1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locked="1" w:uiPriority="21" w:qFormat="1"/>
    <w:lsdException w:name="Subtle Reference" w:uiPriority="31" w:qFormat="1"/>
    <w:lsdException w:name="Intense Reference" w:locked="1" w:semiHidden="1"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DA2"/>
    <w:pPr>
      <w:spacing w:after="200" w:line="276" w:lineRule="auto"/>
    </w:pPr>
    <w:rPr>
      <w:rFonts w:eastAsiaTheme="minorHAnsi" w:cstheme="minorBidi"/>
      <w:sz w:val="22"/>
      <w:szCs w:val="22"/>
      <w:lang w:eastAsia="en-US"/>
    </w:rPr>
  </w:style>
  <w:style w:type="paragraph" w:styleId="Heading1">
    <w:name w:val="heading 1"/>
    <w:next w:val="Normal"/>
    <w:link w:val="Heading1Char"/>
    <w:uiPriority w:val="1"/>
    <w:qFormat/>
    <w:rsid w:val="004D2E53"/>
    <w:pPr>
      <w:widowControl w:val="0"/>
      <w:spacing w:before="360" w:after="240"/>
      <w:contextualSpacing/>
      <w:outlineLvl w:val="0"/>
    </w:pPr>
    <w:rPr>
      <w:rFonts w:ascii="Calibri" w:eastAsiaTheme="minorHAnsi" w:hAnsi="Calibri" w:cstheme="minorBidi"/>
      <w:b/>
      <w:bCs/>
      <w:color w:val="000000"/>
      <w:spacing w:val="5"/>
      <w:kern w:val="28"/>
      <w:sz w:val="52"/>
      <w:szCs w:val="28"/>
      <w:lang w:eastAsia="en-US"/>
    </w:rPr>
  </w:style>
  <w:style w:type="paragraph" w:styleId="Heading2">
    <w:name w:val="heading 2"/>
    <w:basedOn w:val="Normal"/>
    <w:next w:val="Normal"/>
    <w:link w:val="Heading2Char"/>
    <w:uiPriority w:val="3"/>
    <w:rsid w:val="00ED07EC"/>
    <w:pPr>
      <w:keepNext/>
      <w:spacing w:after="60" w:line="240" w:lineRule="auto"/>
      <w:outlineLvl w:val="1"/>
    </w:pPr>
    <w:rPr>
      <w:rFonts w:ascii="Calibri" w:eastAsiaTheme="minorEastAsia" w:hAnsi="Calibri"/>
      <w:bCs/>
      <w:color w:val="000000"/>
      <w:sz w:val="36"/>
      <w:szCs w:val="28"/>
      <w:lang w:eastAsia="ja-JP"/>
    </w:rPr>
  </w:style>
  <w:style w:type="paragraph" w:styleId="Heading3">
    <w:name w:val="heading 3"/>
    <w:next w:val="Normal"/>
    <w:link w:val="Heading3Char"/>
    <w:uiPriority w:val="4"/>
    <w:qFormat/>
    <w:rsid w:val="00AF527D"/>
    <w:pPr>
      <w:keepNext/>
      <w:keepLines/>
      <w:spacing w:before="120" w:after="120"/>
      <w:outlineLvl w:val="2"/>
    </w:pPr>
    <w:rPr>
      <w:rFonts w:ascii="Calibri" w:eastAsia="Times New Roman" w:hAnsi="Calibri"/>
      <w:b/>
      <w:bCs/>
      <w:sz w:val="28"/>
      <w:szCs w:val="24"/>
      <w:lang w:eastAsia="en-US"/>
    </w:rPr>
  </w:style>
  <w:style w:type="paragraph" w:styleId="Heading4">
    <w:name w:val="heading 4"/>
    <w:next w:val="Normal"/>
    <w:link w:val="Heading4Char"/>
    <w:uiPriority w:val="5"/>
    <w:qFormat/>
    <w:rsid w:val="00ED07EC"/>
    <w:pPr>
      <w:keepNext/>
      <w:outlineLvl w:val="3"/>
    </w:pPr>
    <w:rPr>
      <w:rFonts w:ascii="Calibri" w:eastAsia="Times New Roman" w:hAnsi="Calibri"/>
      <w:b/>
      <w:bCs/>
      <w:sz w:val="24"/>
      <w:szCs w:val="24"/>
      <w:lang w:eastAsia="en-US"/>
    </w:rPr>
  </w:style>
  <w:style w:type="paragraph" w:styleId="Heading5">
    <w:name w:val="heading 5"/>
    <w:basedOn w:val="Normal"/>
    <w:next w:val="Normal"/>
    <w:link w:val="Heading5Char"/>
    <w:uiPriority w:val="6"/>
    <w:pPr>
      <w:keepNext/>
      <w:keepLines/>
      <w:spacing w:after="0" w:line="240" w:lineRule="auto"/>
      <w:outlineLvl w:val="4"/>
    </w:pPr>
    <w:rPr>
      <w:rFonts w:ascii="Calibri" w:hAnsi="Calibr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heme="minorHAnsi" w:cstheme="minorBidi"/>
      <w:lang w:eastAsia="en-US"/>
    </w:rPr>
  </w:style>
  <w:style w:type="paragraph" w:styleId="Header">
    <w:name w:val="header"/>
    <w:basedOn w:val="Normal"/>
    <w:link w:val="HeaderChar"/>
    <w:uiPriority w:val="26"/>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uiPriority w:val="26"/>
    <w:rPr>
      <w:rFonts w:ascii="Calibri" w:eastAsiaTheme="minorHAnsi" w:hAnsi="Calibri" w:cstheme="minorBidi"/>
      <w:szCs w:val="22"/>
      <w:lang w:eastAsia="en-US"/>
    </w:rPr>
  </w:style>
  <w:style w:type="paragraph" w:styleId="Footer">
    <w:name w:val="footer"/>
    <w:basedOn w:val="Normal"/>
    <w:link w:val="FooterChar"/>
    <w:uiPriority w:val="27"/>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27"/>
    <w:rPr>
      <w:rFonts w:ascii="Calibri" w:eastAsiaTheme="minorHAnsi" w:hAnsi="Calibri" w:cstheme="minorBidi"/>
      <w:szCs w:val="22"/>
      <w:lang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Theme="minorHAnsi" w:cstheme="minorBidi"/>
      <w:b/>
      <w:bCs/>
      <w:lang w:eastAsia="en-US"/>
    </w:rPr>
  </w:style>
  <w:style w:type="paragraph" w:styleId="BalloonText">
    <w:name w:val="Balloon Text"/>
    <w:basedOn w:val="Normal"/>
    <w:link w:val="BalloonTextChar"/>
    <w:uiPriority w:val="99"/>
    <w:semiHidden/>
    <w:unhideWhenUsed/>
    <w:rPr>
      <w:rFonts w:ascii="Calibri" w:hAnsi="Calibri"/>
      <w:sz w:val="18"/>
      <w:szCs w:val="18"/>
    </w:rPr>
  </w:style>
  <w:style w:type="character" w:customStyle="1" w:styleId="BalloonTextChar">
    <w:name w:val="Balloon Text Char"/>
    <w:basedOn w:val="DefaultParagraphFont"/>
    <w:link w:val="BalloonText"/>
    <w:uiPriority w:val="99"/>
    <w:semiHidden/>
    <w:rPr>
      <w:rFonts w:ascii="Calibri" w:eastAsiaTheme="minorHAnsi" w:hAnsi="Calibri" w:cstheme="minorBidi"/>
      <w:sz w:val="18"/>
      <w:szCs w:val="18"/>
      <w:lang w:eastAsia="en-US"/>
    </w:rPr>
  </w:style>
  <w:style w:type="table" w:styleId="TableGrid">
    <w:name w:val="Table Grid"/>
    <w:basedOn w:val="TableNormal"/>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Pr>
      <w:sz w:val="16"/>
    </w:rPr>
  </w:style>
  <w:style w:type="character" w:customStyle="1" w:styleId="Heading1Char">
    <w:name w:val="Heading 1 Char"/>
    <w:basedOn w:val="DefaultParagraphFont"/>
    <w:link w:val="Heading1"/>
    <w:uiPriority w:val="1"/>
    <w:rsid w:val="004D2E53"/>
    <w:rPr>
      <w:rFonts w:ascii="Calibri" w:eastAsiaTheme="minorHAnsi" w:hAnsi="Calibri" w:cstheme="minorBidi"/>
      <w:b/>
      <w:bCs/>
      <w:color w:val="000000"/>
      <w:spacing w:val="5"/>
      <w:kern w:val="28"/>
      <w:sz w:val="52"/>
      <w:szCs w:val="28"/>
      <w:lang w:eastAsia="en-US"/>
    </w:rPr>
  </w:style>
  <w:style w:type="character" w:customStyle="1" w:styleId="Heading2Char">
    <w:name w:val="Heading 2 Char"/>
    <w:basedOn w:val="DefaultParagraphFont"/>
    <w:link w:val="Heading2"/>
    <w:uiPriority w:val="3"/>
    <w:rPr>
      <w:rFonts w:ascii="Calibri" w:eastAsiaTheme="minorEastAsia" w:hAnsi="Calibri" w:cstheme="minorBidi"/>
      <w:bCs/>
      <w:color w:val="000000"/>
      <w:sz w:val="36"/>
      <w:szCs w:val="28"/>
      <w:lang w:eastAsia="ja-JP"/>
    </w:rPr>
  </w:style>
  <w:style w:type="character" w:customStyle="1" w:styleId="Heading3Char">
    <w:name w:val="Heading 3 Char"/>
    <w:basedOn w:val="DefaultParagraphFont"/>
    <w:link w:val="Heading3"/>
    <w:uiPriority w:val="4"/>
    <w:rsid w:val="00AF527D"/>
    <w:rPr>
      <w:rFonts w:ascii="Calibri" w:eastAsia="Times New Roman" w:hAnsi="Calibri"/>
      <w:b/>
      <w:bCs/>
      <w:sz w:val="28"/>
      <w:szCs w:val="24"/>
      <w:lang w:eastAsia="en-US"/>
    </w:rPr>
  </w:style>
  <w:style w:type="character" w:customStyle="1" w:styleId="Heading4Char">
    <w:name w:val="Heading 4 Char"/>
    <w:basedOn w:val="DefaultParagraphFont"/>
    <w:link w:val="Heading4"/>
    <w:uiPriority w:val="5"/>
    <w:rPr>
      <w:rFonts w:ascii="Calibri" w:eastAsia="Times New Roman" w:hAnsi="Calibri"/>
      <w:b/>
      <w:bCs/>
      <w:sz w:val="24"/>
      <w:szCs w:val="24"/>
      <w:lang w:eastAsia="en-US"/>
    </w:rPr>
  </w:style>
  <w:style w:type="character" w:customStyle="1" w:styleId="Heading5Char">
    <w:name w:val="Heading 5 Char"/>
    <w:basedOn w:val="DefaultParagraphFont"/>
    <w:link w:val="Heading5"/>
    <w:uiPriority w:val="6"/>
    <w:rPr>
      <w:rFonts w:ascii="Calibri" w:eastAsiaTheme="minorHAnsi" w:hAnsi="Calibri" w:cstheme="minorBidi"/>
      <w:b/>
      <w:sz w:val="22"/>
      <w:szCs w:val="22"/>
      <w:lang w:eastAsia="en-US"/>
    </w:rPr>
  </w:style>
  <w:style w:type="paragraph" w:styleId="Quote">
    <w:name w:val="Quote"/>
    <w:basedOn w:val="Normal"/>
    <w:next w:val="Normal"/>
    <w:link w:val="QuoteChar"/>
    <w:uiPriority w:val="18"/>
    <w:qFormat/>
    <w:pPr>
      <w:ind w:left="709" w:right="567"/>
    </w:pPr>
    <w:rPr>
      <w:iCs/>
      <w:color w:val="000000"/>
    </w:rPr>
  </w:style>
  <w:style w:type="character" w:customStyle="1" w:styleId="QuoteChar">
    <w:name w:val="Quote Char"/>
    <w:basedOn w:val="DefaultParagraphFont"/>
    <w:link w:val="Quote"/>
    <w:uiPriority w:val="18"/>
    <w:rPr>
      <w:rFonts w:eastAsiaTheme="minorHAnsi" w:cstheme="minorBidi"/>
      <w:iCs/>
      <w:color w:val="000000"/>
      <w:sz w:val="22"/>
      <w:szCs w:val="22"/>
      <w:lang w:eastAsia="en-US"/>
    </w:rPr>
  </w:style>
  <w:style w:type="paragraph" w:customStyle="1" w:styleId="BoxText">
    <w:name w:val="Box Text"/>
    <w:basedOn w:val="Normal"/>
    <w:uiPriority w:val="19"/>
    <w:qFormat/>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basedOn w:val="Normal"/>
    <w:next w:val="Normal"/>
    <w:uiPriority w:val="12"/>
    <w:qFormat/>
    <w:pPr>
      <w:keepNext/>
      <w:spacing w:after="120" w:line="240" w:lineRule="auto"/>
    </w:pPr>
    <w:rPr>
      <w:rFonts w:ascii="Calibri" w:hAnsi="Calibri"/>
      <w:b/>
      <w:bCs/>
      <w:sz w:val="24"/>
      <w:szCs w:val="18"/>
    </w:rPr>
  </w:style>
  <w:style w:type="paragraph" w:customStyle="1" w:styleId="FigureTableNoteSource">
    <w:name w:val="Figure/Table Note/Source"/>
    <w:basedOn w:val="Normal"/>
    <w:next w:val="Normal"/>
    <w:uiPriority w:val="16"/>
    <w:qFormat/>
    <w:pPr>
      <w:spacing w:before="120" w:line="264" w:lineRule="auto"/>
      <w:contextualSpacing/>
    </w:pPr>
    <w:rPr>
      <w:rFonts w:ascii="Calibri" w:hAnsi="Calibri"/>
      <w:sz w:val="18"/>
    </w:rPr>
  </w:style>
  <w:style w:type="paragraph" w:styleId="Subtitle">
    <w:name w:val="Subtitle"/>
    <w:basedOn w:val="Heading1"/>
    <w:next w:val="Normal"/>
    <w:link w:val="SubtitleChar"/>
    <w:uiPriority w:val="23"/>
    <w:qFormat/>
    <w:pPr>
      <w:spacing w:before="120"/>
    </w:pPr>
    <w:rPr>
      <w:b w:val="0"/>
      <w:sz w:val="44"/>
      <w:szCs w:val="56"/>
    </w:rPr>
  </w:style>
  <w:style w:type="character" w:customStyle="1" w:styleId="SubtitleChar">
    <w:name w:val="Subtitle Char"/>
    <w:basedOn w:val="DefaultParagraphFont"/>
    <w:link w:val="Subtitle"/>
    <w:uiPriority w:val="23"/>
    <w:rPr>
      <w:rFonts w:ascii="Calibri" w:eastAsiaTheme="minorHAnsi" w:hAnsi="Calibri" w:cstheme="minorBidi"/>
      <w:bCs/>
      <w:color w:val="000000"/>
      <w:spacing w:val="5"/>
      <w:kern w:val="28"/>
      <w:sz w:val="44"/>
      <w:szCs w:val="56"/>
      <w:lang w:eastAsia="en-US"/>
    </w:rPr>
  </w:style>
  <w:style w:type="paragraph" w:styleId="TOCHeading">
    <w:name w:val="TOC Heading"/>
    <w:next w:val="Normal"/>
    <w:uiPriority w:val="39"/>
    <w:qFormat/>
    <w:pPr>
      <w:spacing w:before="480" w:line="276" w:lineRule="auto"/>
    </w:pPr>
    <w:rPr>
      <w:rFonts w:ascii="Calibri" w:eastAsiaTheme="minorEastAsia" w:hAnsi="Calibri" w:cstheme="minorBidi"/>
      <w:bCs/>
      <w:color w:val="000000"/>
      <w:sz w:val="56"/>
      <w:szCs w:val="28"/>
      <w:lang w:eastAsia="ja-JP"/>
    </w:rPr>
  </w:style>
  <w:style w:type="paragraph" w:styleId="TOC1">
    <w:name w:val="toc 1"/>
    <w:basedOn w:val="Normal"/>
    <w:next w:val="Normal"/>
    <w:uiPriority w:val="39"/>
    <w:unhideWhenUsed/>
    <w:qFormat/>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Pr>
      <w:color w:val="165788"/>
      <w:u w:val="single"/>
    </w:rPr>
  </w:style>
  <w:style w:type="paragraph" w:styleId="ListBullet">
    <w:name w:val="List Bullet"/>
    <w:basedOn w:val="Normal"/>
    <w:uiPriority w:val="99"/>
    <w:qFormat/>
    <w:pPr>
      <w:numPr>
        <w:numId w:val="3"/>
      </w:numPr>
      <w:spacing w:before="120" w:after="120"/>
    </w:pPr>
  </w:style>
  <w:style w:type="paragraph" w:styleId="TableofFigures">
    <w:name w:val="table of figures"/>
    <w:basedOn w:val="Normal"/>
    <w:next w:val="Normal"/>
    <w:uiPriority w:val="99"/>
    <w:pPr>
      <w:spacing w:before="120" w:after="120" w:line="240" w:lineRule="auto"/>
    </w:pPr>
  </w:style>
  <w:style w:type="paragraph" w:styleId="ListBullet2">
    <w:name w:val="List Bullet 2"/>
    <w:basedOn w:val="Normal"/>
    <w:uiPriority w:val="8"/>
    <w:qFormat/>
    <w:pPr>
      <w:numPr>
        <w:ilvl w:val="1"/>
        <w:numId w:val="3"/>
      </w:numPr>
      <w:spacing w:before="120" w:after="120"/>
      <w:contextualSpacing/>
    </w:pPr>
  </w:style>
  <w:style w:type="paragraph" w:styleId="ListNumber">
    <w:name w:val="List Number"/>
    <w:basedOn w:val="Normal"/>
    <w:uiPriority w:val="9"/>
    <w:qFormat/>
    <w:pPr>
      <w:numPr>
        <w:numId w:val="7"/>
      </w:numPr>
      <w:tabs>
        <w:tab w:val="left" w:pos="142"/>
      </w:tabs>
      <w:spacing w:before="120" w:after="120"/>
    </w:pPr>
  </w:style>
  <w:style w:type="paragraph" w:styleId="ListNumber2">
    <w:name w:val="List Number 2"/>
    <w:uiPriority w:val="10"/>
    <w:qFormat/>
    <w:pPr>
      <w:numPr>
        <w:ilvl w:val="1"/>
        <w:numId w:val="7"/>
      </w:numPr>
      <w:tabs>
        <w:tab w:val="left" w:pos="567"/>
      </w:tabs>
      <w:spacing w:before="120" w:after="120" w:line="264" w:lineRule="auto"/>
    </w:pPr>
    <w:rPr>
      <w:rFonts w:eastAsia="Times New Roman"/>
      <w:sz w:val="22"/>
      <w:szCs w:val="24"/>
      <w:lang w:eastAsia="en-US"/>
    </w:rPr>
  </w:style>
  <w:style w:type="paragraph" w:styleId="ListNumber3">
    <w:name w:val="List Number 3"/>
    <w:uiPriority w:val="11"/>
    <w:qFormat/>
    <w:pPr>
      <w:numPr>
        <w:ilvl w:val="2"/>
        <w:numId w:val="7"/>
      </w:numPr>
      <w:spacing w:before="120" w:after="120" w:line="264" w:lineRule="auto"/>
    </w:pPr>
    <w:rPr>
      <w:rFonts w:eastAsia="Times New Roman"/>
      <w:sz w:val="22"/>
      <w:szCs w:val="24"/>
      <w:lang w:eastAsia="en-US"/>
    </w:rPr>
  </w:style>
  <w:style w:type="table" w:customStyle="1" w:styleId="LightShading1">
    <w:name w:val="Light Shading1"/>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Pr>
      <w:color w:val="E36C0A"/>
      <w:lang w:eastAsia="zh-CN" w:bidi="th-TH"/>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basedOn w:val="Normal"/>
    <w:link w:val="TableTextChar"/>
    <w:uiPriority w:val="13"/>
    <w:qFormat/>
    <w:pPr>
      <w:spacing w:before="60" w:after="60" w:line="240" w:lineRule="auto"/>
    </w:pPr>
    <w:rPr>
      <w:sz w:val="18"/>
    </w:rPr>
  </w:style>
  <w:style w:type="table" w:styleId="TableGrid1">
    <w:name w:val="Table Grid 1"/>
    <w:basedOn w:val="TableNormal"/>
    <w:uiPriority w:val="99"/>
    <w:semiHidden/>
    <w:unhideWhenUse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pPr>
      <w:keepNext/>
    </w:pPr>
    <w:rPr>
      <w:b/>
    </w:rPr>
  </w:style>
  <w:style w:type="character" w:styleId="PlaceholderText">
    <w:name w:val="Placeholder Text"/>
    <w:basedOn w:val="DefaultParagraphFont"/>
    <w:uiPriority w:val="99"/>
    <w:semiHidden/>
    <w:rPr>
      <w:color w:val="808080"/>
    </w:rPr>
  </w:style>
  <w:style w:type="paragraph" w:customStyle="1" w:styleId="Author">
    <w:name w:val="Author"/>
    <w:basedOn w:val="Normal"/>
    <w:next w:val="Normal"/>
    <w:uiPriority w:val="24"/>
    <w:qFormat/>
    <w:pPr>
      <w:spacing w:after="60"/>
    </w:pPr>
    <w:rPr>
      <w:b/>
      <w:sz w:val="24"/>
      <w:szCs w:val="28"/>
    </w:rPr>
  </w:style>
  <w:style w:type="paragraph" w:customStyle="1" w:styleId="AuthorOrganisationAffiliation">
    <w:name w:val="Author Organisation/Affiliation"/>
    <w:basedOn w:val="Normal"/>
    <w:next w:val="Normal"/>
    <w:uiPriority w:val="25"/>
    <w:qFormat/>
  </w:style>
  <w:style w:type="character" w:styleId="Strong">
    <w:name w:val="Strong"/>
    <w:basedOn w:val="DefaultParagraphFont"/>
    <w:uiPriority w:val="99"/>
    <w:qFormat/>
    <w:rPr>
      <w:b/>
      <w:bCs/>
    </w:rPr>
  </w:style>
  <w:style w:type="paragraph" w:customStyle="1" w:styleId="Glossary">
    <w:name w:val="Glossary"/>
    <w:basedOn w:val="Normal"/>
    <w:link w:val="GlossaryChar"/>
    <w:uiPriority w:val="28"/>
    <w:semiHidden/>
    <w:locked/>
    <w:pPr>
      <w:spacing w:before="120" w:after="120"/>
      <w:ind w:left="2126" w:hanging="2126"/>
    </w:pPr>
    <w:rPr>
      <w:rFonts w:eastAsia="Calibri"/>
      <w:color w:val="000000"/>
    </w:rPr>
  </w:style>
  <w:style w:type="character" w:customStyle="1" w:styleId="GlossaryChar">
    <w:name w:val="Glossary Char"/>
    <w:basedOn w:val="DefaultParagraphFont"/>
    <w:link w:val="Glossary"/>
    <w:uiPriority w:val="28"/>
    <w:semiHidden/>
    <w:rPr>
      <w:rFonts w:eastAsia="Calibri" w:cstheme="minorBidi"/>
      <w:color w:val="000000"/>
      <w:sz w:val="22"/>
      <w:szCs w:val="22"/>
      <w:lang w:eastAsia="en-US"/>
    </w:rPr>
  </w:style>
  <w:style w:type="character" w:styleId="Emphasis">
    <w:name w:val="Emphasis"/>
    <w:basedOn w:val="DefaultParagraphFont"/>
    <w:uiPriority w:val="99"/>
    <w:qFormat/>
    <w:rPr>
      <w:i/>
      <w:iCs/>
    </w:rPr>
  </w:style>
  <w:style w:type="paragraph" w:styleId="TOAHeading">
    <w:name w:val="toa heading"/>
    <w:basedOn w:val="Heading1"/>
    <w:next w:val="Normal"/>
    <w:uiPriority w:val="99"/>
    <w:semiHidden/>
    <w:unhideWhenUsed/>
    <w:pPr>
      <w:spacing w:before="120"/>
    </w:pPr>
    <w:rPr>
      <w:bCs w:val="0"/>
      <w:sz w:val="24"/>
    </w:rPr>
  </w:style>
  <w:style w:type="paragraph" w:styleId="NormalWeb">
    <w:name w:val="Normal (Web)"/>
    <w:basedOn w:val="Normal"/>
    <w:uiPriority w:val="99"/>
    <w:semiHidden/>
    <w:unhideWhenUse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pPr>
      <w:numPr>
        <w:numId w:val="1"/>
      </w:numPr>
      <w:ind w:left="357" w:hanging="357"/>
    </w:pPr>
  </w:style>
  <w:style w:type="paragraph" w:customStyle="1" w:styleId="TableBullet1">
    <w:name w:val="Table Bullet 1"/>
    <w:basedOn w:val="TableText"/>
    <w:uiPriority w:val="15"/>
    <w:qFormat/>
    <w:pPr>
      <w:numPr>
        <w:numId w:val="2"/>
      </w:numPr>
      <w:ind w:left="284" w:hanging="284"/>
    </w:pPr>
  </w:style>
  <w:style w:type="paragraph" w:styleId="DocumentMap">
    <w:name w:val="Document Map"/>
    <w:basedOn w:val="Normal"/>
    <w:link w:val="DocumentMapChar"/>
    <w:uiPriority w:val="99"/>
    <w:semiHidden/>
    <w:unhideWhenUse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Pr>
      <w:rFonts w:ascii="Tahoma" w:eastAsiaTheme="minorHAnsi" w:hAnsi="Tahoma" w:cs="Tahoma"/>
      <w:sz w:val="16"/>
      <w:szCs w:val="16"/>
      <w:lang w:eastAsia="en-US"/>
    </w:rPr>
  </w:style>
  <w:style w:type="paragraph" w:customStyle="1" w:styleId="BoxHeading">
    <w:name w:val="Box Heading"/>
    <w:basedOn w:val="BoxText"/>
    <w:uiPriority w:val="20"/>
    <w:qFormat/>
    <w:pPr>
      <w:spacing w:line="240" w:lineRule="auto"/>
    </w:pPr>
    <w:rPr>
      <w:b/>
    </w:rPr>
  </w:style>
  <w:style w:type="paragraph" w:customStyle="1" w:styleId="Picture">
    <w:name w:val="Picture"/>
    <w:basedOn w:val="Normal"/>
    <w:uiPriority w:val="17"/>
    <w:qFormat/>
    <w:pPr>
      <w:spacing w:before="120" w:after="120" w:line="240" w:lineRule="auto"/>
    </w:pPr>
    <w:rPr>
      <w:noProof/>
      <w:lang w:eastAsia="en-AU"/>
    </w:rPr>
  </w:style>
  <w:style w:type="paragraph" w:customStyle="1" w:styleId="Securityclassification">
    <w:name w:val="Security classification"/>
    <w:basedOn w:val="Header"/>
    <w:next w:val="Header"/>
    <w:uiPriority w:val="26"/>
    <w:qFormat/>
    <w:pPr>
      <w:spacing w:after="0"/>
    </w:pPr>
    <w:rPr>
      <w:b/>
      <w:color w:val="FF0000"/>
      <w:sz w:val="36"/>
      <w:szCs w:val="36"/>
    </w:rPr>
  </w:style>
  <w:style w:type="paragraph" w:customStyle="1" w:styleId="DisseminationLimitingMarker">
    <w:name w:val="Dissemination Limiting Marker"/>
    <w:basedOn w:val="Header"/>
    <w:next w:val="Header"/>
    <w:uiPriority w:val="27"/>
    <w:pPr>
      <w:spacing w:after="0"/>
    </w:pPr>
    <w:rPr>
      <w:b/>
      <w:sz w:val="36"/>
      <w:szCs w:val="36"/>
    </w:rPr>
  </w:style>
  <w:style w:type="paragraph" w:styleId="FootnoteText">
    <w:name w:val="footnote text"/>
    <w:basedOn w:val="Normal"/>
    <w:link w:val="FootnoteTextChar"/>
    <w:unhideWhenUsed/>
    <w:pPr>
      <w:spacing w:after="60" w:line="264" w:lineRule="auto"/>
    </w:pPr>
    <w:rPr>
      <w:sz w:val="20"/>
      <w:szCs w:val="20"/>
    </w:rPr>
  </w:style>
  <w:style w:type="character" w:customStyle="1" w:styleId="FootnoteTextChar">
    <w:name w:val="Footnote Text Char"/>
    <w:basedOn w:val="DefaultParagraphFont"/>
    <w:link w:val="FootnoteText"/>
    <w:rPr>
      <w:rFonts w:eastAsiaTheme="minorHAnsi" w:cstheme="minorBidi"/>
      <w:lang w:eastAsia="en-US"/>
    </w:rPr>
  </w:style>
  <w:style w:type="character" w:styleId="FootnoteReference">
    <w:name w:val="footnote reference"/>
    <w:basedOn w:val="DefaultParagraphFont"/>
    <w:semiHidden/>
    <w:unhideWhenUsed/>
    <w:rPr>
      <w:vertAlign w:val="superscript"/>
    </w:rPr>
  </w:style>
  <w:style w:type="paragraph" w:styleId="EndnoteText">
    <w:name w:val="endnote text"/>
    <w:basedOn w:val="Normal"/>
    <w:link w:val="EndnoteTextChar"/>
    <w:uiPriority w:val="99"/>
    <w:unhideWhenUsed/>
    <w:pPr>
      <w:spacing w:after="60" w:line="264" w:lineRule="auto"/>
    </w:pPr>
    <w:rPr>
      <w:sz w:val="20"/>
      <w:szCs w:val="20"/>
    </w:rPr>
  </w:style>
  <w:style w:type="character" w:customStyle="1" w:styleId="EndnoteTextChar">
    <w:name w:val="Endnote Text Char"/>
    <w:basedOn w:val="DefaultParagraphFont"/>
    <w:link w:val="EndnoteText"/>
    <w:uiPriority w:val="99"/>
    <w:rPr>
      <w:rFonts w:eastAsiaTheme="minorHAnsi" w:cstheme="minorBidi"/>
      <w:lang w:eastAsia="en-US"/>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800080"/>
      <w:u w:val="single"/>
    </w:rPr>
  </w:style>
  <w:style w:type="paragraph" w:customStyle="1" w:styleId="BoxSource">
    <w:name w:val="Box Source"/>
    <w:basedOn w:val="FigureTableNoteSource"/>
    <w:uiPriority w:val="22"/>
    <w:qFormat/>
    <w:pPr>
      <w:pBdr>
        <w:top w:val="single" w:sz="4" w:space="10" w:color="auto"/>
        <w:left w:val="single" w:sz="4" w:space="10" w:color="auto"/>
        <w:bottom w:val="single" w:sz="4" w:space="10" w:color="auto"/>
        <w:right w:val="single" w:sz="4" w:space="10" w:color="auto"/>
      </w:pBdr>
    </w:pPr>
  </w:style>
  <w:style w:type="numbering" w:customStyle="1" w:styleId="List1">
    <w:name w:val="List1"/>
    <w:basedOn w:val="NoList"/>
    <w:uiPriority w:val="99"/>
    <w:pPr>
      <w:numPr>
        <w:numId w:val="3"/>
      </w:numPr>
    </w:pPr>
  </w:style>
  <w:style w:type="paragraph" w:styleId="Title">
    <w:name w:val="Title"/>
    <w:basedOn w:val="Normal"/>
    <w:next w:val="Normal"/>
    <w:link w:val="TitleChar"/>
    <w:uiPriority w:val="10"/>
    <w:semiHidden/>
    <w:qFormat/>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semiHidden/>
    <w:rPr>
      <w:rFonts w:eastAsiaTheme="majorEastAsia" w:cstheme="majorBidi"/>
      <w:b/>
      <w:spacing w:val="5"/>
      <w:kern w:val="28"/>
      <w:sz w:val="72"/>
      <w:szCs w:val="52"/>
      <w:lang w:eastAsia="en-US"/>
    </w:rPr>
  </w:style>
  <w:style w:type="paragraph" w:customStyle="1" w:styleId="TOCHeading2">
    <w:name w:val="TOC Heading 2"/>
    <w:next w:val="Normal"/>
    <w:qFormat/>
    <w:rPr>
      <w:rFonts w:ascii="Calibri Light" w:eastAsiaTheme="minorHAnsi" w:hAnsi="Calibri Light" w:cstheme="minorBidi"/>
      <w:sz w:val="36"/>
      <w:szCs w:val="22"/>
      <w:lang w:eastAsia="en-US"/>
    </w:rPr>
  </w:style>
  <w:style w:type="numbering" w:customStyle="1" w:styleId="Numberlist">
    <w:name w:val="Number list"/>
    <w:uiPriority w:val="99"/>
    <w:pPr>
      <w:numPr>
        <w:numId w:val="4"/>
      </w:numPr>
    </w:pPr>
  </w:style>
  <w:style w:type="numbering" w:customStyle="1" w:styleId="Headinglist">
    <w:name w:val="Heading list"/>
    <w:uiPriority w:val="99"/>
    <w:pPr>
      <w:numPr>
        <w:numId w:val="5"/>
      </w:numPr>
    </w:pPr>
  </w:style>
  <w:style w:type="paragraph" w:customStyle="1" w:styleId="Normalsmall">
    <w:name w:val="Normal small"/>
    <w:qFormat/>
    <w:pPr>
      <w:spacing w:after="120" w:line="276" w:lineRule="auto"/>
    </w:pPr>
    <w:rPr>
      <w:rFonts w:eastAsiaTheme="minorHAnsi" w:cstheme="minorBidi"/>
      <w:sz w:val="18"/>
      <w:szCs w:val="18"/>
      <w:lang w:eastAsia="en-US"/>
    </w:rPr>
  </w:style>
  <w:style w:type="paragraph" w:styleId="ListBullet3">
    <w:name w:val="List Bullet 3"/>
    <w:basedOn w:val="Normal"/>
    <w:uiPriority w:val="99"/>
    <w:pPr>
      <w:numPr>
        <w:ilvl w:val="2"/>
        <w:numId w:val="3"/>
      </w:numPr>
      <w:spacing w:after="120"/>
      <w:ind w:left="964" w:hanging="964"/>
      <w:contextualSpacing/>
    </w:pPr>
  </w:style>
  <w:style w:type="table" w:customStyle="1" w:styleId="ABARESTableleftrightalign">
    <w:name w:val="ABARES Table (left/right align)"/>
    <w:basedOn w:val="TableNormal"/>
    <w:uiPriority w:val="99"/>
    <w:pPr>
      <w:spacing w:before="60" w:after="60"/>
      <w:jc w:val="right"/>
    </w:pPr>
    <w:rPr>
      <w:rFonts w:eastAsia="Calibri"/>
      <w:sz w:val="19"/>
    </w:rPr>
    <w:tblPr>
      <w:tblBorders>
        <w:top w:val="single" w:sz="4" w:space="0" w:color="auto"/>
        <w:bottom w:val="single" w:sz="4" w:space="0" w:color="auto"/>
      </w:tblBorders>
    </w:tblPr>
    <w:tblStylePr w:type="firstRow">
      <w:rPr>
        <w:b/>
      </w:rPr>
    </w:tblStylePr>
    <w:tblStylePr w:type="firstCol">
      <w:pPr>
        <w:wordWrap/>
        <w:jc w:val="left"/>
      </w:pPr>
    </w:tblStylePr>
  </w:style>
  <w:style w:type="table" w:customStyle="1" w:styleId="ABAREStableleftalign">
    <w:name w:val="ABARES table (left align)"/>
    <w:basedOn w:val="TableNormal"/>
    <w:uiPriority w:val="99"/>
    <w:pPr>
      <w:spacing w:before="60" w:after="60"/>
    </w:pPr>
    <w:rPr>
      <w:rFonts w:eastAsia="Calibri"/>
      <w:sz w:val="19"/>
    </w:rPr>
    <w:tblPr>
      <w:tblBorders>
        <w:top w:val="single" w:sz="4" w:space="0" w:color="auto"/>
        <w:bottom w:val="single" w:sz="4" w:space="0" w:color="auto"/>
      </w:tblBorders>
    </w:tblPr>
    <w:tblStylePr w:type="firstRow">
      <w:rPr>
        <w:b/>
      </w:rPr>
    </w:tblStylePr>
    <w:tblStylePr w:type="firstCol">
      <w:pPr>
        <w:wordWrap/>
        <w:jc w:val="left"/>
      </w:pPr>
    </w:tblStylePr>
  </w:style>
  <w:style w:type="paragraph" w:customStyle="1" w:styleId="Tablenumberedlist">
    <w:name w:val="Table numbered list"/>
    <w:uiPriority w:val="99"/>
    <w:qFormat/>
    <w:pPr>
      <w:numPr>
        <w:numId w:val="6"/>
      </w:numPr>
      <w:spacing w:before="60" w:after="60"/>
      <w:ind w:left="403"/>
      <w:contextualSpacing/>
    </w:pPr>
    <w:rPr>
      <w:rFonts w:eastAsia="Calibri"/>
      <w:color w:val="000000" w:themeColor="text1"/>
      <w:sz w:val="18"/>
      <w:szCs w:val="22"/>
      <w:lang w:eastAsia="en-US"/>
    </w:rPr>
  </w:style>
  <w:style w:type="character" w:styleId="IntenseEmphasis">
    <w:name w:val="Intense Emphasis"/>
    <w:basedOn w:val="DefaultParagraphFont"/>
    <w:uiPriority w:val="21"/>
    <w:semiHidden/>
    <w:qFormat/>
    <w:locked/>
    <w:rPr>
      <w:i/>
      <w:iCs/>
      <w:color w:val="4F81BD" w:themeColor="accent1"/>
    </w:rPr>
  </w:style>
  <w:style w:type="paragraph" w:customStyle="1" w:styleId="TableBullet2">
    <w:name w:val="Table Bullet 2"/>
    <w:basedOn w:val="TableBullet1"/>
    <w:qFormat/>
    <w:pPr>
      <w:numPr>
        <w:numId w:val="9"/>
      </w:numPr>
      <w:tabs>
        <w:tab w:val="num" w:pos="284"/>
      </w:tabs>
      <w:ind w:left="568" w:hanging="284"/>
    </w:pPr>
  </w:style>
  <w:style w:type="numbering" w:customStyle="1" w:styleId="TableBulletlist">
    <w:name w:val="Table Bullet list"/>
    <w:uiPriority w:val="99"/>
    <w:pPr>
      <w:numPr>
        <w:numId w:val="8"/>
      </w:numPr>
    </w:pPr>
  </w:style>
  <w:style w:type="paragraph" w:styleId="Date">
    <w:name w:val="Date"/>
    <w:basedOn w:val="Normal"/>
    <w:next w:val="Normal"/>
    <w:link w:val="DateChar"/>
    <w:uiPriority w:val="99"/>
    <w:unhideWhenUsed/>
    <w:rsid w:val="00AC3A2A"/>
    <w:pPr>
      <w:jc w:val="right"/>
    </w:pPr>
  </w:style>
  <w:style w:type="character" w:customStyle="1" w:styleId="DateChar">
    <w:name w:val="Date Char"/>
    <w:basedOn w:val="DefaultParagraphFont"/>
    <w:link w:val="Date"/>
    <w:uiPriority w:val="99"/>
    <w:rsid w:val="00AC3A2A"/>
    <w:rPr>
      <w:rFonts w:eastAsiaTheme="minorHAnsi" w:cstheme="minorBidi"/>
      <w:sz w:val="22"/>
      <w:szCs w:val="22"/>
      <w:lang w:eastAsia="en-US"/>
    </w:rPr>
  </w:style>
  <w:style w:type="paragraph" w:styleId="Revision">
    <w:name w:val="Revision"/>
    <w:hidden/>
    <w:uiPriority w:val="99"/>
    <w:semiHidden/>
    <w:rsid w:val="00CE18A3"/>
    <w:rPr>
      <w:rFonts w:eastAsiaTheme="minorHAnsi" w:cstheme="minorBidi"/>
      <w:sz w:val="22"/>
      <w:szCs w:val="22"/>
      <w:lang w:eastAsia="en-US"/>
    </w:rPr>
  </w:style>
  <w:style w:type="character" w:customStyle="1" w:styleId="UnresolvedMention1">
    <w:name w:val="Unresolved Mention1"/>
    <w:basedOn w:val="DefaultParagraphFont"/>
    <w:uiPriority w:val="99"/>
    <w:semiHidden/>
    <w:unhideWhenUsed/>
    <w:rsid w:val="00F03209"/>
    <w:rPr>
      <w:color w:val="605E5C"/>
      <w:shd w:val="clear" w:color="auto" w:fill="E1DFDD"/>
    </w:rPr>
  </w:style>
  <w:style w:type="paragraph" w:customStyle="1" w:styleId="Instructiontext">
    <w:name w:val="Instruction text"/>
    <w:basedOn w:val="Normal"/>
    <w:next w:val="Normal"/>
    <w:qFormat/>
    <w:rsid w:val="00651F93"/>
    <w:rPr>
      <w:color w:val="1F497D" w:themeColor="text2"/>
      <w:shd w:val="clear" w:color="auto" w:fill="DBE5F1" w:themeFill="accent1" w:themeFillTint="33"/>
    </w:rPr>
  </w:style>
  <w:style w:type="character" w:customStyle="1" w:styleId="UnresolvedMention2">
    <w:name w:val="Unresolved Mention2"/>
    <w:basedOn w:val="DefaultParagraphFont"/>
    <w:uiPriority w:val="99"/>
    <w:semiHidden/>
    <w:unhideWhenUsed/>
    <w:rsid w:val="00412830"/>
    <w:rPr>
      <w:color w:val="605E5C"/>
      <w:shd w:val="clear" w:color="auto" w:fill="E1DFDD"/>
    </w:rPr>
  </w:style>
  <w:style w:type="paragraph" w:customStyle="1" w:styleId="Tabletextinstruction">
    <w:name w:val="Table text instruction"/>
    <w:basedOn w:val="TableText"/>
    <w:qFormat/>
    <w:rsid w:val="00276E5C"/>
    <w:pPr>
      <w:shd w:val="clear" w:color="auto" w:fill="D9D9D9" w:themeFill="background1" w:themeFillShade="D9"/>
    </w:pPr>
  </w:style>
  <w:style w:type="character" w:styleId="UnresolvedMention">
    <w:name w:val="Unresolved Mention"/>
    <w:basedOn w:val="DefaultParagraphFont"/>
    <w:uiPriority w:val="99"/>
    <w:semiHidden/>
    <w:unhideWhenUsed/>
    <w:rsid w:val="00BA28D1"/>
    <w:rPr>
      <w:color w:val="605E5C"/>
      <w:shd w:val="clear" w:color="auto" w:fill="E1DFDD"/>
    </w:rPr>
  </w:style>
  <w:style w:type="paragraph" w:styleId="ListParagraph">
    <w:name w:val="List Paragraph"/>
    <w:basedOn w:val="Normal"/>
    <w:uiPriority w:val="34"/>
    <w:qFormat/>
    <w:rsid w:val="00683B26"/>
    <w:pPr>
      <w:ind w:left="720"/>
      <w:contextualSpacing/>
    </w:pPr>
  </w:style>
  <w:style w:type="paragraph" w:customStyle="1" w:styleId="Consultationtext">
    <w:name w:val="Consultation text"/>
    <w:basedOn w:val="Normal"/>
    <w:qFormat/>
    <w:rsid w:val="004A3350"/>
    <w:rPr>
      <w:color w:val="FF0000"/>
    </w:rPr>
  </w:style>
  <w:style w:type="paragraph" w:customStyle="1" w:styleId="EndNoteBibliography">
    <w:name w:val="EndNote Bibliography"/>
    <w:basedOn w:val="Normal"/>
    <w:link w:val="EndNoteBibliographyChar"/>
    <w:rsid w:val="00761E4E"/>
    <w:pPr>
      <w:spacing w:line="240" w:lineRule="auto"/>
    </w:pPr>
    <w:rPr>
      <w:noProof/>
      <w:lang w:val="en-US"/>
    </w:rPr>
  </w:style>
  <w:style w:type="character" w:customStyle="1" w:styleId="EndNoteBibliographyChar">
    <w:name w:val="EndNote Bibliography Char"/>
    <w:basedOn w:val="DefaultParagraphFont"/>
    <w:link w:val="EndNoteBibliography"/>
    <w:rsid w:val="00761E4E"/>
    <w:rPr>
      <w:rFonts w:eastAsiaTheme="minorHAnsi" w:cstheme="minorBidi"/>
      <w:noProof/>
      <w:sz w:val="22"/>
      <w:szCs w:val="22"/>
      <w:lang w:val="en-US" w:eastAsia="en-US"/>
    </w:rPr>
  </w:style>
  <w:style w:type="character" w:customStyle="1" w:styleId="TableTextChar">
    <w:name w:val="Table Text Char"/>
    <w:basedOn w:val="DefaultParagraphFont"/>
    <w:link w:val="TableText"/>
    <w:uiPriority w:val="13"/>
    <w:rsid w:val="005C1522"/>
    <w:rPr>
      <w:rFonts w:eastAsiaTheme="minorHAnsi" w:cstheme="minorBidi"/>
      <w:sz w:val="18"/>
      <w:szCs w:val="22"/>
      <w:lang w:eastAsia="en-US"/>
    </w:rPr>
  </w:style>
  <w:style w:type="paragraph" w:customStyle="1" w:styleId="sm-accountitem">
    <w:name w:val="sm-account__item"/>
    <w:basedOn w:val="Normal"/>
    <w:rsid w:val="00744C83"/>
    <w:pPr>
      <w:spacing w:before="100" w:beforeAutospacing="1" w:after="60" w:line="240" w:lineRule="auto"/>
    </w:pPr>
    <w:rPr>
      <w:rFonts w:ascii="Times New Roman" w:eastAsia="Times New Roman" w:hAnsi="Times New Roman" w:cs="Times New Roman"/>
      <w:sz w:val="24"/>
      <w:szCs w:val="24"/>
      <w:lang w:eastAsia="en-AU"/>
    </w:rPr>
  </w:style>
  <w:style w:type="character" w:customStyle="1" w:styleId="accordion-tabbedtab-mobile">
    <w:name w:val="accordion-tabbed__tab-mobile"/>
    <w:basedOn w:val="DefaultParagraphFont"/>
    <w:rsid w:val="00744C83"/>
  </w:style>
  <w:style w:type="character" w:customStyle="1" w:styleId="comma-separator3">
    <w:name w:val="comma-separator3"/>
    <w:basedOn w:val="DefaultParagraphFont"/>
    <w:rsid w:val="00744C83"/>
  </w:style>
  <w:style w:type="paragraph" w:customStyle="1" w:styleId="TSSC">
    <w:name w:val="TSSC"/>
    <w:basedOn w:val="Normal"/>
    <w:qFormat/>
    <w:rsid w:val="00B54AE7"/>
    <w:pPr>
      <w:numPr>
        <w:numId w:val="23"/>
      </w:numPr>
      <w:tabs>
        <w:tab w:val="left" w:pos="567"/>
      </w:tabs>
      <w:spacing w:after="240" w:line="240" w:lineRule="auto"/>
      <w:ind w:left="567" w:hanging="567"/>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20037">
      <w:bodyDiv w:val="1"/>
      <w:marLeft w:val="0"/>
      <w:marRight w:val="0"/>
      <w:marTop w:val="0"/>
      <w:marBottom w:val="0"/>
      <w:divBdr>
        <w:top w:val="none" w:sz="0" w:space="0" w:color="auto"/>
        <w:left w:val="none" w:sz="0" w:space="0" w:color="auto"/>
        <w:bottom w:val="none" w:sz="0" w:space="0" w:color="auto"/>
        <w:right w:val="none" w:sz="0" w:space="0" w:color="auto"/>
      </w:divBdr>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2980432">
      <w:bodyDiv w:val="1"/>
      <w:marLeft w:val="0"/>
      <w:marRight w:val="0"/>
      <w:marTop w:val="0"/>
      <w:marBottom w:val="0"/>
      <w:divBdr>
        <w:top w:val="none" w:sz="0" w:space="0" w:color="auto"/>
        <w:left w:val="none" w:sz="0" w:space="0" w:color="auto"/>
        <w:bottom w:val="none" w:sz="0" w:space="0" w:color="auto"/>
        <w:right w:val="none" w:sz="0" w:space="0" w:color="auto"/>
      </w:divBdr>
    </w:div>
    <w:div w:id="300116181">
      <w:bodyDiv w:val="1"/>
      <w:marLeft w:val="0"/>
      <w:marRight w:val="0"/>
      <w:marTop w:val="0"/>
      <w:marBottom w:val="0"/>
      <w:divBdr>
        <w:top w:val="none" w:sz="0" w:space="0" w:color="auto"/>
        <w:left w:val="none" w:sz="0" w:space="0" w:color="auto"/>
        <w:bottom w:val="none" w:sz="0" w:space="0" w:color="auto"/>
        <w:right w:val="none" w:sz="0" w:space="0" w:color="auto"/>
      </w:divBdr>
    </w:div>
    <w:div w:id="354773843">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12782113">
      <w:bodyDiv w:val="1"/>
      <w:marLeft w:val="0"/>
      <w:marRight w:val="0"/>
      <w:marTop w:val="0"/>
      <w:marBottom w:val="0"/>
      <w:divBdr>
        <w:top w:val="none" w:sz="0" w:space="0" w:color="auto"/>
        <w:left w:val="none" w:sz="0" w:space="0" w:color="auto"/>
        <w:bottom w:val="none" w:sz="0" w:space="0" w:color="auto"/>
        <w:right w:val="none" w:sz="0" w:space="0" w:color="auto"/>
      </w:divBdr>
    </w:div>
    <w:div w:id="619845979">
      <w:bodyDiv w:val="1"/>
      <w:marLeft w:val="0"/>
      <w:marRight w:val="0"/>
      <w:marTop w:val="0"/>
      <w:marBottom w:val="0"/>
      <w:divBdr>
        <w:top w:val="none" w:sz="0" w:space="0" w:color="auto"/>
        <w:left w:val="none" w:sz="0" w:space="0" w:color="auto"/>
        <w:bottom w:val="none" w:sz="0" w:space="0" w:color="auto"/>
        <w:right w:val="none" w:sz="0" w:space="0" w:color="auto"/>
      </w:divBdr>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10902441">
      <w:bodyDiv w:val="1"/>
      <w:marLeft w:val="0"/>
      <w:marRight w:val="0"/>
      <w:marTop w:val="0"/>
      <w:marBottom w:val="0"/>
      <w:divBdr>
        <w:top w:val="none" w:sz="0" w:space="0" w:color="auto"/>
        <w:left w:val="none" w:sz="0" w:space="0" w:color="auto"/>
        <w:bottom w:val="none" w:sz="0" w:space="0" w:color="auto"/>
        <w:right w:val="none" w:sz="0" w:space="0" w:color="auto"/>
      </w:divBdr>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3665276">
      <w:bodyDiv w:val="1"/>
      <w:marLeft w:val="0"/>
      <w:marRight w:val="0"/>
      <w:marTop w:val="0"/>
      <w:marBottom w:val="0"/>
      <w:divBdr>
        <w:top w:val="none" w:sz="0" w:space="0" w:color="auto"/>
        <w:left w:val="none" w:sz="0" w:space="0" w:color="auto"/>
        <w:bottom w:val="none" w:sz="0" w:space="0" w:color="auto"/>
        <w:right w:val="none" w:sz="0" w:space="0" w:color="auto"/>
      </w:divBdr>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8070588">
      <w:bodyDiv w:val="1"/>
      <w:marLeft w:val="0"/>
      <w:marRight w:val="0"/>
      <w:marTop w:val="0"/>
      <w:marBottom w:val="0"/>
      <w:divBdr>
        <w:top w:val="none" w:sz="0" w:space="0" w:color="auto"/>
        <w:left w:val="none" w:sz="0" w:space="0" w:color="auto"/>
        <w:bottom w:val="none" w:sz="0" w:space="0" w:color="auto"/>
        <w:right w:val="none" w:sz="0" w:space="0" w:color="auto"/>
      </w:divBdr>
      <w:divsChild>
        <w:div w:id="1890799690">
          <w:marLeft w:val="0"/>
          <w:marRight w:val="0"/>
          <w:marTop w:val="0"/>
          <w:marBottom w:val="0"/>
          <w:divBdr>
            <w:top w:val="none" w:sz="0" w:space="0" w:color="auto"/>
            <w:left w:val="none" w:sz="0" w:space="0" w:color="auto"/>
            <w:bottom w:val="none" w:sz="0" w:space="0" w:color="auto"/>
            <w:right w:val="none" w:sz="0" w:space="0" w:color="auto"/>
          </w:divBdr>
        </w:div>
      </w:divsChild>
    </w:div>
    <w:div w:id="1091203341">
      <w:bodyDiv w:val="1"/>
      <w:marLeft w:val="0"/>
      <w:marRight w:val="0"/>
      <w:marTop w:val="0"/>
      <w:marBottom w:val="0"/>
      <w:divBdr>
        <w:top w:val="none" w:sz="0" w:space="0" w:color="auto"/>
        <w:left w:val="none" w:sz="0" w:space="0" w:color="auto"/>
        <w:bottom w:val="none" w:sz="0" w:space="0" w:color="auto"/>
        <w:right w:val="none" w:sz="0" w:space="0" w:color="auto"/>
      </w:divBdr>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3325840">
      <w:bodyDiv w:val="1"/>
      <w:marLeft w:val="0"/>
      <w:marRight w:val="0"/>
      <w:marTop w:val="0"/>
      <w:marBottom w:val="0"/>
      <w:divBdr>
        <w:top w:val="none" w:sz="0" w:space="0" w:color="auto"/>
        <w:left w:val="none" w:sz="0" w:space="0" w:color="auto"/>
        <w:bottom w:val="none" w:sz="0" w:space="0" w:color="auto"/>
        <w:right w:val="none" w:sz="0" w:space="0" w:color="auto"/>
      </w:divBdr>
    </w:div>
    <w:div w:id="1145927350">
      <w:bodyDiv w:val="1"/>
      <w:marLeft w:val="0"/>
      <w:marRight w:val="0"/>
      <w:marTop w:val="0"/>
      <w:marBottom w:val="0"/>
      <w:divBdr>
        <w:top w:val="none" w:sz="0" w:space="0" w:color="auto"/>
        <w:left w:val="none" w:sz="0" w:space="0" w:color="auto"/>
        <w:bottom w:val="none" w:sz="0" w:space="0" w:color="auto"/>
        <w:right w:val="none" w:sz="0" w:space="0" w:color="auto"/>
      </w:divBdr>
      <w:divsChild>
        <w:div w:id="1245653096">
          <w:marLeft w:val="0"/>
          <w:marRight w:val="0"/>
          <w:marTop w:val="0"/>
          <w:marBottom w:val="0"/>
          <w:divBdr>
            <w:top w:val="none" w:sz="0" w:space="0" w:color="auto"/>
            <w:left w:val="none" w:sz="0" w:space="0" w:color="auto"/>
            <w:bottom w:val="none" w:sz="0" w:space="0" w:color="auto"/>
            <w:right w:val="none" w:sz="0" w:space="0" w:color="auto"/>
          </w:divBdr>
        </w:div>
      </w:divsChild>
    </w:div>
    <w:div w:id="1226602560">
      <w:bodyDiv w:val="1"/>
      <w:marLeft w:val="0"/>
      <w:marRight w:val="0"/>
      <w:marTop w:val="0"/>
      <w:marBottom w:val="0"/>
      <w:divBdr>
        <w:top w:val="none" w:sz="0" w:space="0" w:color="auto"/>
        <w:left w:val="none" w:sz="0" w:space="0" w:color="auto"/>
        <w:bottom w:val="none" w:sz="0" w:space="0" w:color="auto"/>
        <w:right w:val="none" w:sz="0" w:space="0" w:color="auto"/>
      </w:divBdr>
    </w:div>
    <w:div w:id="1267420488">
      <w:bodyDiv w:val="1"/>
      <w:marLeft w:val="0"/>
      <w:marRight w:val="0"/>
      <w:marTop w:val="0"/>
      <w:marBottom w:val="0"/>
      <w:divBdr>
        <w:top w:val="none" w:sz="0" w:space="0" w:color="auto"/>
        <w:left w:val="none" w:sz="0" w:space="0" w:color="auto"/>
        <w:bottom w:val="none" w:sz="0" w:space="0" w:color="auto"/>
        <w:right w:val="none" w:sz="0" w:space="0" w:color="auto"/>
      </w:divBdr>
      <w:divsChild>
        <w:div w:id="1336372941">
          <w:marLeft w:val="0"/>
          <w:marRight w:val="0"/>
          <w:marTop w:val="0"/>
          <w:marBottom w:val="0"/>
          <w:divBdr>
            <w:top w:val="none" w:sz="0" w:space="0" w:color="auto"/>
            <w:left w:val="none" w:sz="0" w:space="0" w:color="auto"/>
            <w:bottom w:val="none" w:sz="0" w:space="0" w:color="auto"/>
            <w:right w:val="none" w:sz="0" w:space="0" w:color="auto"/>
          </w:divBdr>
          <w:divsChild>
            <w:div w:id="1040125341">
              <w:marLeft w:val="0"/>
              <w:marRight w:val="0"/>
              <w:marTop w:val="0"/>
              <w:marBottom w:val="0"/>
              <w:divBdr>
                <w:top w:val="none" w:sz="0" w:space="0" w:color="auto"/>
                <w:left w:val="none" w:sz="0" w:space="0" w:color="auto"/>
                <w:bottom w:val="none" w:sz="0" w:space="0" w:color="auto"/>
                <w:right w:val="none" w:sz="0" w:space="0" w:color="auto"/>
              </w:divBdr>
              <w:divsChild>
                <w:div w:id="844445328">
                  <w:marLeft w:val="0"/>
                  <w:marRight w:val="0"/>
                  <w:marTop w:val="0"/>
                  <w:marBottom w:val="0"/>
                  <w:divBdr>
                    <w:top w:val="none" w:sz="0" w:space="0" w:color="auto"/>
                    <w:left w:val="none" w:sz="0" w:space="0" w:color="auto"/>
                    <w:bottom w:val="none" w:sz="0" w:space="0" w:color="auto"/>
                    <w:right w:val="none" w:sz="0" w:space="0" w:color="auto"/>
                  </w:divBdr>
                  <w:divsChild>
                    <w:div w:id="150978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293944241">
      <w:bodyDiv w:val="1"/>
      <w:marLeft w:val="0"/>
      <w:marRight w:val="0"/>
      <w:marTop w:val="0"/>
      <w:marBottom w:val="0"/>
      <w:divBdr>
        <w:top w:val="none" w:sz="0" w:space="0" w:color="auto"/>
        <w:left w:val="none" w:sz="0" w:space="0" w:color="auto"/>
        <w:bottom w:val="none" w:sz="0" w:space="0" w:color="auto"/>
        <w:right w:val="none" w:sz="0" w:space="0" w:color="auto"/>
      </w:divBdr>
    </w:div>
    <w:div w:id="1323777201">
      <w:bodyDiv w:val="1"/>
      <w:marLeft w:val="0"/>
      <w:marRight w:val="0"/>
      <w:marTop w:val="0"/>
      <w:marBottom w:val="0"/>
      <w:divBdr>
        <w:top w:val="none" w:sz="0" w:space="0" w:color="auto"/>
        <w:left w:val="none" w:sz="0" w:space="0" w:color="auto"/>
        <w:bottom w:val="none" w:sz="0" w:space="0" w:color="auto"/>
        <w:right w:val="none" w:sz="0" w:space="0" w:color="auto"/>
      </w:divBdr>
    </w:div>
    <w:div w:id="1325161927">
      <w:bodyDiv w:val="1"/>
      <w:marLeft w:val="0"/>
      <w:marRight w:val="0"/>
      <w:marTop w:val="0"/>
      <w:marBottom w:val="0"/>
      <w:divBdr>
        <w:top w:val="none" w:sz="0" w:space="0" w:color="auto"/>
        <w:left w:val="none" w:sz="0" w:space="0" w:color="auto"/>
        <w:bottom w:val="none" w:sz="0" w:space="0" w:color="auto"/>
        <w:right w:val="none" w:sz="0" w:space="0" w:color="auto"/>
      </w:divBdr>
      <w:divsChild>
        <w:div w:id="883057072">
          <w:marLeft w:val="0"/>
          <w:marRight w:val="0"/>
          <w:marTop w:val="0"/>
          <w:marBottom w:val="0"/>
          <w:divBdr>
            <w:top w:val="none" w:sz="0" w:space="0" w:color="auto"/>
            <w:left w:val="none" w:sz="0" w:space="0" w:color="auto"/>
            <w:bottom w:val="none" w:sz="0" w:space="0" w:color="auto"/>
            <w:right w:val="none" w:sz="0" w:space="0" w:color="auto"/>
          </w:divBdr>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250507">
      <w:bodyDiv w:val="1"/>
      <w:marLeft w:val="0"/>
      <w:marRight w:val="0"/>
      <w:marTop w:val="0"/>
      <w:marBottom w:val="0"/>
      <w:divBdr>
        <w:top w:val="none" w:sz="0" w:space="0" w:color="auto"/>
        <w:left w:val="none" w:sz="0" w:space="0" w:color="auto"/>
        <w:bottom w:val="none" w:sz="0" w:space="0" w:color="auto"/>
        <w:right w:val="none" w:sz="0" w:space="0" w:color="auto"/>
      </w:divBdr>
      <w:divsChild>
        <w:div w:id="1194608634">
          <w:marLeft w:val="0"/>
          <w:marRight w:val="0"/>
          <w:marTop w:val="0"/>
          <w:marBottom w:val="0"/>
          <w:divBdr>
            <w:top w:val="none" w:sz="0" w:space="0" w:color="auto"/>
            <w:left w:val="none" w:sz="0" w:space="0" w:color="auto"/>
            <w:bottom w:val="none" w:sz="0" w:space="0" w:color="auto"/>
            <w:right w:val="none" w:sz="0" w:space="0" w:color="auto"/>
          </w:divBdr>
          <w:divsChild>
            <w:div w:id="786001563">
              <w:marLeft w:val="0"/>
              <w:marRight w:val="0"/>
              <w:marTop w:val="0"/>
              <w:marBottom w:val="0"/>
              <w:divBdr>
                <w:top w:val="none" w:sz="0" w:space="0" w:color="auto"/>
                <w:left w:val="none" w:sz="0" w:space="0" w:color="auto"/>
                <w:bottom w:val="none" w:sz="0" w:space="0" w:color="auto"/>
                <w:right w:val="none" w:sz="0" w:space="0" w:color="auto"/>
              </w:divBdr>
              <w:divsChild>
                <w:div w:id="1917086248">
                  <w:marLeft w:val="0"/>
                  <w:marRight w:val="0"/>
                  <w:marTop w:val="0"/>
                  <w:marBottom w:val="0"/>
                  <w:divBdr>
                    <w:top w:val="none" w:sz="0" w:space="0" w:color="auto"/>
                    <w:left w:val="none" w:sz="0" w:space="0" w:color="auto"/>
                    <w:bottom w:val="none" w:sz="0" w:space="0" w:color="auto"/>
                    <w:right w:val="none" w:sz="0" w:space="0" w:color="auto"/>
                  </w:divBdr>
                  <w:divsChild>
                    <w:div w:id="1828395153">
                      <w:marLeft w:val="0"/>
                      <w:marRight w:val="0"/>
                      <w:marTop w:val="0"/>
                      <w:marBottom w:val="0"/>
                      <w:divBdr>
                        <w:top w:val="none" w:sz="0" w:space="0" w:color="auto"/>
                        <w:left w:val="none" w:sz="0" w:space="0" w:color="auto"/>
                        <w:bottom w:val="none" w:sz="0" w:space="0" w:color="auto"/>
                        <w:right w:val="none" w:sz="0" w:space="0" w:color="auto"/>
                      </w:divBdr>
                      <w:divsChild>
                        <w:div w:id="681203784">
                          <w:marLeft w:val="0"/>
                          <w:marRight w:val="0"/>
                          <w:marTop w:val="0"/>
                          <w:marBottom w:val="0"/>
                          <w:divBdr>
                            <w:top w:val="none" w:sz="0" w:space="0" w:color="auto"/>
                            <w:left w:val="none" w:sz="0" w:space="0" w:color="auto"/>
                            <w:bottom w:val="none" w:sz="0" w:space="0" w:color="auto"/>
                            <w:right w:val="none" w:sz="0" w:space="0" w:color="auto"/>
                          </w:divBdr>
                          <w:divsChild>
                            <w:div w:id="573515222">
                              <w:marLeft w:val="0"/>
                              <w:marRight w:val="0"/>
                              <w:marTop w:val="0"/>
                              <w:marBottom w:val="0"/>
                              <w:divBdr>
                                <w:top w:val="none" w:sz="0" w:space="0" w:color="auto"/>
                                <w:left w:val="none" w:sz="0" w:space="0" w:color="auto"/>
                                <w:bottom w:val="none" w:sz="0" w:space="0" w:color="auto"/>
                                <w:right w:val="none" w:sz="0" w:space="0" w:color="auto"/>
                              </w:divBdr>
                              <w:divsChild>
                                <w:div w:id="483402071">
                                  <w:marLeft w:val="-225"/>
                                  <w:marRight w:val="-225"/>
                                  <w:marTop w:val="0"/>
                                  <w:marBottom w:val="0"/>
                                  <w:divBdr>
                                    <w:top w:val="none" w:sz="0" w:space="0" w:color="auto"/>
                                    <w:left w:val="none" w:sz="0" w:space="0" w:color="auto"/>
                                    <w:bottom w:val="none" w:sz="0" w:space="0" w:color="auto"/>
                                    <w:right w:val="none" w:sz="0" w:space="0" w:color="auto"/>
                                  </w:divBdr>
                                  <w:divsChild>
                                    <w:div w:id="738018980">
                                      <w:marLeft w:val="0"/>
                                      <w:marRight w:val="0"/>
                                      <w:marTop w:val="0"/>
                                      <w:marBottom w:val="0"/>
                                      <w:divBdr>
                                        <w:top w:val="none" w:sz="0" w:space="0" w:color="auto"/>
                                        <w:left w:val="none" w:sz="0" w:space="0" w:color="auto"/>
                                        <w:bottom w:val="none" w:sz="0" w:space="0" w:color="auto"/>
                                        <w:right w:val="none" w:sz="0" w:space="0" w:color="auto"/>
                                      </w:divBdr>
                                      <w:divsChild>
                                        <w:div w:id="1743991826">
                                          <w:marLeft w:val="0"/>
                                          <w:marRight w:val="0"/>
                                          <w:marTop w:val="0"/>
                                          <w:marBottom w:val="0"/>
                                          <w:divBdr>
                                            <w:top w:val="none" w:sz="0" w:space="0" w:color="auto"/>
                                            <w:left w:val="none" w:sz="0" w:space="0" w:color="auto"/>
                                            <w:bottom w:val="none" w:sz="0" w:space="0" w:color="auto"/>
                                            <w:right w:val="none" w:sz="0" w:space="0" w:color="auto"/>
                                          </w:divBdr>
                                          <w:divsChild>
                                            <w:div w:id="1355186021">
                                              <w:marLeft w:val="-225"/>
                                              <w:marRight w:val="-225"/>
                                              <w:marTop w:val="0"/>
                                              <w:marBottom w:val="0"/>
                                              <w:divBdr>
                                                <w:top w:val="none" w:sz="0" w:space="0" w:color="auto"/>
                                                <w:left w:val="none" w:sz="0" w:space="0" w:color="auto"/>
                                                <w:bottom w:val="none" w:sz="0" w:space="0" w:color="auto"/>
                                                <w:right w:val="none" w:sz="0" w:space="0" w:color="auto"/>
                                              </w:divBdr>
                                              <w:divsChild>
                                                <w:div w:id="1961758393">
                                                  <w:marLeft w:val="0"/>
                                                  <w:marRight w:val="0"/>
                                                  <w:marTop w:val="0"/>
                                                  <w:marBottom w:val="0"/>
                                                  <w:divBdr>
                                                    <w:top w:val="none" w:sz="0" w:space="0" w:color="auto"/>
                                                    <w:left w:val="none" w:sz="0" w:space="0" w:color="auto"/>
                                                    <w:bottom w:val="none" w:sz="0" w:space="0" w:color="auto"/>
                                                    <w:right w:val="none" w:sz="0" w:space="0" w:color="auto"/>
                                                  </w:divBdr>
                                                  <w:divsChild>
                                                    <w:div w:id="1518034056">
                                                      <w:marLeft w:val="0"/>
                                                      <w:marRight w:val="0"/>
                                                      <w:marTop w:val="0"/>
                                                      <w:marBottom w:val="270"/>
                                                      <w:divBdr>
                                                        <w:top w:val="none" w:sz="0" w:space="0" w:color="auto"/>
                                                        <w:left w:val="none" w:sz="0" w:space="0" w:color="auto"/>
                                                        <w:bottom w:val="none" w:sz="0" w:space="0" w:color="auto"/>
                                                        <w:right w:val="none" w:sz="0" w:space="0" w:color="auto"/>
                                                      </w:divBdr>
                                                      <w:divsChild>
                                                        <w:div w:id="1950696241">
                                                          <w:marLeft w:val="0"/>
                                                          <w:marRight w:val="0"/>
                                                          <w:marTop w:val="0"/>
                                                          <w:marBottom w:val="0"/>
                                                          <w:divBdr>
                                                            <w:top w:val="none" w:sz="0" w:space="0" w:color="auto"/>
                                                            <w:left w:val="none" w:sz="0" w:space="0" w:color="auto"/>
                                                            <w:bottom w:val="none" w:sz="0" w:space="0" w:color="auto"/>
                                                            <w:right w:val="none" w:sz="0" w:space="0" w:color="auto"/>
                                                          </w:divBdr>
                                                          <w:divsChild>
                                                            <w:div w:id="233708305">
                                                              <w:marLeft w:val="0"/>
                                                              <w:marRight w:val="0"/>
                                                              <w:marTop w:val="0"/>
                                                              <w:marBottom w:val="0"/>
                                                              <w:divBdr>
                                                                <w:top w:val="none" w:sz="0" w:space="0" w:color="auto"/>
                                                                <w:left w:val="none" w:sz="0" w:space="0" w:color="auto"/>
                                                                <w:bottom w:val="none" w:sz="0" w:space="0" w:color="auto"/>
                                                                <w:right w:val="none" w:sz="0" w:space="0" w:color="auto"/>
                                                              </w:divBdr>
                                                              <w:divsChild>
                                                                <w:div w:id="1938128251">
                                                                  <w:marLeft w:val="0"/>
                                                                  <w:marRight w:val="0"/>
                                                                  <w:marTop w:val="0"/>
                                                                  <w:marBottom w:val="0"/>
                                                                  <w:divBdr>
                                                                    <w:top w:val="none" w:sz="0" w:space="0" w:color="auto"/>
                                                                    <w:left w:val="none" w:sz="0" w:space="0" w:color="auto"/>
                                                                    <w:bottom w:val="none" w:sz="0" w:space="0" w:color="auto"/>
                                                                    <w:right w:val="none" w:sz="0" w:space="0" w:color="auto"/>
                                                                  </w:divBdr>
                                                                  <w:divsChild>
                                                                    <w:div w:id="1333683196">
                                                                      <w:marLeft w:val="0"/>
                                                                      <w:marRight w:val="0"/>
                                                                      <w:marTop w:val="0"/>
                                                                      <w:marBottom w:val="0"/>
                                                                      <w:divBdr>
                                                                        <w:top w:val="none" w:sz="0" w:space="0" w:color="auto"/>
                                                                        <w:left w:val="none" w:sz="0" w:space="0" w:color="auto"/>
                                                                        <w:bottom w:val="none" w:sz="0" w:space="0" w:color="auto"/>
                                                                        <w:right w:val="none" w:sz="0" w:space="0" w:color="auto"/>
                                                                      </w:divBdr>
                                                                      <w:divsChild>
                                                                        <w:div w:id="2076782093">
                                                                          <w:marLeft w:val="0"/>
                                                                          <w:marRight w:val="0"/>
                                                                          <w:marTop w:val="0"/>
                                                                          <w:marBottom w:val="0"/>
                                                                          <w:divBdr>
                                                                            <w:top w:val="none" w:sz="0" w:space="0" w:color="auto"/>
                                                                            <w:left w:val="none" w:sz="0" w:space="0" w:color="auto"/>
                                                                            <w:bottom w:val="none" w:sz="0" w:space="0" w:color="auto"/>
                                                                            <w:right w:val="none" w:sz="0" w:space="0" w:color="auto"/>
                                                                          </w:divBdr>
                                                                          <w:divsChild>
                                                                            <w:div w:id="1977947377">
                                                                              <w:marLeft w:val="0"/>
                                                                              <w:marRight w:val="0"/>
                                                                              <w:marTop w:val="0"/>
                                                                              <w:marBottom w:val="0"/>
                                                                              <w:divBdr>
                                                                                <w:top w:val="none" w:sz="0" w:space="0" w:color="auto"/>
                                                                                <w:left w:val="none" w:sz="0" w:space="0" w:color="auto"/>
                                                                                <w:bottom w:val="none" w:sz="0" w:space="0" w:color="auto"/>
                                                                                <w:right w:val="none" w:sz="0" w:space="0" w:color="auto"/>
                                                                              </w:divBdr>
                                                                            </w:div>
                                                                            <w:div w:id="141393585">
                                                                              <w:marLeft w:val="0"/>
                                                                              <w:marRight w:val="0"/>
                                                                              <w:marTop w:val="0"/>
                                                                              <w:marBottom w:val="0"/>
                                                                              <w:divBdr>
                                                                                <w:top w:val="none" w:sz="0" w:space="0" w:color="auto"/>
                                                                                <w:left w:val="none" w:sz="0" w:space="0" w:color="auto"/>
                                                                                <w:bottom w:val="none" w:sz="0" w:space="0" w:color="auto"/>
                                                                                <w:right w:val="none" w:sz="0" w:space="0" w:color="auto"/>
                                                                              </w:divBdr>
                                                                            </w:div>
                                                                            <w:div w:id="94325415">
                                                                              <w:marLeft w:val="0"/>
                                                                              <w:marRight w:val="0"/>
                                                                              <w:marTop w:val="0"/>
                                                                              <w:marBottom w:val="0"/>
                                                                              <w:divBdr>
                                                                                <w:top w:val="none" w:sz="0" w:space="0" w:color="auto"/>
                                                                                <w:left w:val="none" w:sz="0" w:space="0" w:color="auto"/>
                                                                                <w:bottom w:val="none" w:sz="0" w:space="0" w:color="auto"/>
                                                                                <w:right w:val="none" w:sz="0" w:space="0" w:color="auto"/>
                                                                              </w:divBdr>
                                                                            </w:div>
                                                                            <w:div w:id="1594243931">
                                                                              <w:marLeft w:val="0"/>
                                                                              <w:marRight w:val="0"/>
                                                                              <w:marTop w:val="0"/>
                                                                              <w:marBottom w:val="0"/>
                                                                              <w:divBdr>
                                                                                <w:top w:val="none" w:sz="0" w:space="0" w:color="auto"/>
                                                                                <w:left w:val="none" w:sz="0" w:space="0" w:color="auto"/>
                                                                                <w:bottom w:val="none" w:sz="0" w:space="0" w:color="auto"/>
                                                                                <w:right w:val="none" w:sz="0" w:space="0" w:color="auto"/>
                                                                              </w:divBdr>
                                                                            </w:div>
                                                                            <w:div w:id="589586431">
                                                                              <w:marLeft w:val="0"/>
                                                                              <w:marRight w:val="0"/>
                                                                              <w:marTop w:val="0"/>
                                                                              <w:marBottom w:val="0"/>
                                                                              <w:divBdr>
                                                                                <w:top w:val="none" w:sz="0" w:space="0" w:color="auto"/>
                                                                                <w:left w:val="none" w:sz="0" w:space="0" w:color="auto"/>
                                                                                <w:bottom w:val="none" w:sz="0" w:space="0" w:color="auto"/>
                                                                                <w:right w:val="none" w:sz="0" w:space="0" w:color="auto"/>
                                                                              </w:divBdr>
                                                                            </w:div>
                                                                            <w:div w:id="1671255456">
                                                                              <w:marLeft w:val="0"/>
                                                                              <w:marRight w:val="0"/>
                                                                              <w:marTop w:val="0"/>
                                                                              <w:marBottom w:val="0"/>
                                                                              <w:divBdr>
                                                                                <w:top w:val="none" w:sz="0" w:space="0" w:color="auto"/>
                                                                                <w:left w:val="none" w:sz="0" w:space="0" w:color="auto"/>
                                                                                <w:bottom w:val="none" w:sz="0" w:space="0" w:color="auto"/>
                                                                                <w:right w:val="none" w:sz="0" w:space="0" w:color="auto"/>
                                                                              </w:divBdr>
                                                                            </w:div>
                                                                            <w:div w:id="147946804">
                                                                              <w:marLeft w:val="0"/>
                                                                              <w:marRight w:val="0"/>
                                                                              <w:marTop w:val="0"/>
                                                                              <w:marBottom w:val="0"/>
                                                                              <w:divBdr>
                                                                                <w:top w:val="none" w:sz="0" w:space="0" w:color="auto"/>
                                                                                <w:left w:val="none" w:sz="0" w:space="0" w:color="auto"/>
                                                                                <w:bottom w:val="none" w:sz="0" w:space="0" w:color="auto"/>
                                                                                <w:right w:val="none" w:sz="0" w:space="0" w:color="auto"/>
                                                                              </w:divBdr>
                                                                            </w:div>
                                                                            <w:div w:id="1793092127">
                                                                              <w:marLeft w:val="0"/>
                                                                              <w:marRight w:val="0"/>
                                                                              <w:marTop w:val="0"/>
                                                                              <w:marBottom w:val="0"/>
                                                                              <w:divBdr>
                                                                                <w:top w:val="none" w:sz="0" w:space="0" w:color="auto"/>
                                                                                <w:left w:val="none" w:sz="0" w:space="0" w:color="auto"/>
                                                                                <w:bottom w:val="none" w:sz="0" w:space="0" w:color="auto"/>
                                                                                <w:right w:val="none" w:sz="0" w:space="0" w:color="auto"/>
                                                                              </w:divBdr>
                                                                            </w:div>
                                                                            <w:div w:id="1408650205">
                                                                              <w:marLeft w:val="0"/>
                                                                              <w:marRight w:val="0"/>
                                                                              <w:marTop w:val="0"/>
                                                                              <w:marBottom w:val="0"/>
                                                                              <w:divBdr>
                                                                                <w:top w:val="none" w:sz="0" w:space="0" w:color="auto"/>
                                                                                <w:left w:val="none" w:sz="0" w:space="0" w:color="auto"/>
                                                                                <w:bottom w:val="none" w:sz="0" w:space="0" w:color="auto"/>
                                                                                <w:right w:val="none" w:sz="0" w:space="0" w:color="auto"/>
                                                                              </w:divBdr>
                                                                            </w:div>
                                                                            <w:div w:id="1916352910">
                                                                              <w:marLeft w:val="0"/>
                                                                              <w:marRight w:val="0"/>
                                                                              <w:marTop w:val="0"/>
                                                                              <w:marBottom w:val="0"/>
                                                                              <w:divBdr>
                                                                                <w:top w:val="none" w:sz="0" w:space="0" w:color="auto"/>
                                                                                <w:left w:val="none" w:sz="0" w:space="0" w:color="auto"/>
                                                                                <w:bottom w:val="none" w:sz="0" w:space="0" w:color="auto"/>
                                                                                <w:right w:val="none" w:sz="0" w:space="0" w:color="auto"/>
                                                                              </w:divBdr>
                                                                            </w:div>
                                                                            <w:div w:id="638191605">
                                                                              <w:marLeft w:val="0"/>
                                                                              <w:marRight w:val="0"/>
                                                                              <w:marTop w:val="0"/>
                                                                              <w:marBottom w:val="0"/>
                                                                              <w:divBdr>
                                                                                <w:top w:val="none" w:sz="0" w:space="0" w:color="auto"/>
                                                                                <w:left w:val="none" w:sz="0" w:space="0" w:color="auto"/>
                                                                                <w:bottom w:val="none" w:sz="0" w:space="0" w:color="auto"/>
                                                                                <w:right w:val="none" w:sz="0" w:space="0" w:color="auto"/>
                                                                              </w:divBdr>
                                                                            </w:div>
                                                                            <w:div w:id="153611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7505710">
      <w:bodyDiv w:val="1"/>
      <w:marLeft w:val="0"/>
      <w:marRight w:val="0"/>
      <w:marTop w:val="0"/>
      <w:marBottom w:val="0"/>
      <w:divBdr>
        <w:top w:val="none" w:sz="0" w:space="0" w:color="auto"/>
        <w:left w:val="none" w:sz="0" w:space="0" w:color="auto"/>
        <w:bottom w:val="none" w:sz="0" w:space="0" w:color="auto"/>
        <w:right w:val="none" w:sz="0" w:space="0" w:color="auto"/>
      </w:divBdr>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1366341">
      <w:bodyDiv w:val="1"/>
      <w:marLeft w:val="0"/>
      <w:marRight w:val="0"/>
      <w:marTop w:val="0"/>
      <w:marBottom w:val="0"/>
      <w:divBdr>
        <w:top w:val="none" w:sz="0" w:space="0" w:color="auto"/>
        <w:left w:val="none" w:sz="0" w:space="0" w:color="auto"/>
        <w:bottom w:val="none" w:sz="0" w:space="0" w:color="auto"/>
        <w:right w:val="none" w:sz="0" w:space="0" w:color="auto"/>
      </w:divBdr>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7522002">
      <w:bodyDiv w:val="1"/>
      <w:marLeft w:val="0"/>
      <w:marRight w:val="0"/>
      <w:marTop w:val="0"/>
      <w:marBottom w:val="0"/>
      <w:divBdr>
        <w:top w:val="none" w:sz="0" w:space="0" w:color="auto"/>
        <w:left w:val="none" w:sz="0" w:space="0" w:color="auto"/>
        <w:bottom w:val="none" w:sz="0" w:space="0" w:color="auto"/>
        <w:right w:val="none" w:sz="0" w:space="0" w:color="auto"/>
      </w:divBdr>
      <w:divsChild>
        <w:div w:id="886648915">
          <w:marLeft w:val="0"/>
          <w:marRight w:val="0"/>
          <w:marTop w:val="0"/>
          <w:marBottom w:val="0"/>
          <w:divBdr>
            <w:top w:val="none" w:sz="0" w:space="0" w:color="auto"/>
            <w:left w:val="none" w:sz="0" w:space="0" w:color="auto"/>
            <w:bottom w:val="none" w:sz="0" w:space="0" w:color="auto"/>
            <w:right w:val="none" w:sz="0" w:space="0" w:color="auto"/>
          </w:divBdr>
          <w:divsChild>
            <w:div w:id="2106146311">
              <w:marLeft w:val="0"/>
              <w:marRight w:val="0"/>
              <w:marTop w:val="0"/>
              <w:marBottom w:val="0"/>
              <w:divBdr>
                <w:top w:val="none" w:sz="0" w:space="0" w:color="auto"/>
                <w:left w:val="none" w:sz="0" w:space="0" w:color="auto"/>
                <w:bottom w:val="none" w:sz="0" w:space="0" w:color="auto"/>
                <w:right w:val="none" w:sz="0" w:space="0" w:color="auto"/>
              </w:divBdr>
              <w:divsChild>
                <w:div w:id="823788177">
                  <w:marLeft w:val="0"/>
                  <w:marRight w:val="0"/>
                  <w:marTop w:val="0"/>
                  <w:marBottom w:val="0"/>
                  <w:divBdr>
                    <w:top w:val="none" w:sz="0" w:space="0" w:color="auto"/>
                    <w:left w:val="none" w:sz="0" w:space="0" w:color="auto"/>
                    <w:bottom w:val="none" w:sz="0" w:space="0" w:color="auto"/>
                    <w:right w:val="none" w:sz="0" w:space="0" w:color="auto"/>
                  </w:divBdr>
                  <w:divsChild>
                    <w:div w:id="524751160">
                      <w:marLeft w:val="0"/>
                      <w:marRight w:val="0"/>
                      <w:marTop w:val="0"/>
                      <w:marBottom w:val="0"/>
                      <w:divBdr>
                        <w:top w:val="none" w:sz="0" w:space="0" w:color="auto"/>
                        <w:left w:val="none" w:sz="0" w:space="0" w:color="auto"/>
                        <w:bottom w:val="none" w:sz="0" w:space="0" w:color="auto"/>
                        <w:right w:val="none" w:sz="0" w:space="0" w:color="auto"/>
                      </w:divBdr>
                      <w:divsChild>
                        <w:div w:id="1749377735">
                          <w:marLeft w:val="0"/>
                          <w:marRight w:val="0"/>
                          <w:marTop w:val="0"/>
                          <w:marBottom w:val="0"/>
                          <w:divBdr>
                            <w:top w:val="none" w:sz="0" w:space="0" w:color="auto"/>
                            <w:left w:val="none" w:sz="0" w:space="0" w:color="auto"/>
                            <w:bottom w:val="none" w:sz="0" w:space="0" w:color="auto"/>
                            <w:right w:val="none" w:sz="0" w:space="0" w:color="auto"/>
                          </w:divBdr>
                          <w:divsChild>
                            <w:div w:id="228269958">
                              <w:marLeft w:val="0"/>
                              <w:marRight w:val="0"/>
                              <w:marTop w:val="0"/>
                              <w:marBottom w:val="0"/>
                              <w:divBdr>
                                <w:top w:val="none" w:sz="0" w:space="0" w:color="auto"/>
                                <w:left w:val="none" w:sz="0" w:space="0" w:color="auto"/>
                                <w:bottom w:val="none" w:sz="0" w:space="0" w:color="auto"/>
                                <w:right w:val="none" w:sz="0" w:space="0" w:color="auto"/>
                              </w:divBdr>
                              <w:divsChild>
                                <w:div w:id="1680505665">
                                  <w:marLeft w:val="-225"/>
                                  <w:marRight w:val="-225"/>
                                  <w:marTop w:val="0"/>
                                  <w:marBottom w:val="0"/>
                                  <w:divBdr>
                                    <w:top w:val="none" w:sz="0" w:space="0" w:color="auto"/>
                                    <w:left w:val="none" w:sz="0" w:space="0" w:color="auto"/>
                                    <w:bottom w:val="none" w:sz="0" w:space="0" w:color="auto"/>
                                    <w:right w:val="none" w:sz="0" w:space="0" w:color="auto"/>
                                  </w:divBdr>
                                  <w:divsChild>
                                    <w:div w:id="1776057142">
                                      <w:marLeft w:val="0"/>
                                      <w:marRight w:val="0"/>
                                      <w:marTop w:val="0"/>
                                      <w:marBottom w:val="0"/>
                                      <w:divBdr>
                                        <w:top w:val="none" w:sz="0" w:space="0" w:color="auto"/>
                                        <w:left w:val="none" w:sz="0" w:space="0" w:color="auto"/>
                                        <w:bottom w:val="none" w:sz="0" w:space="0" w:color="auto"/>
                                        <w:right w:val="none" w:sz="0" w:space="0" w:color="auto"/>
                                      </w:divBdr>
                                      <w:divsChild>
                                        <w:div w:id="1384252909">
                                          <w:marLeft w:val="0"/>
                                          <w:marRight w:val="0"/>
                                          <w:marTop w:val="0"/>
                                          <w:marBottom w:val="0"/>
                                          <w:divBdr>
                                            <w:top w:val="none" w:sz="0" w:space="0" w:color="auto"/>
                                            <w:left w:val="none" w:sz="0" w:space="0" w:color="auto"/>
                                            <w:bottom w:val="none" w:sz="0" w:space="0" w:color="auto"/>
                                            <w:right w:val="none" w:sz="0" w:space="0" w:color="auto"/>
                                          </w:divBdr>
                                          <w:divsChild>
                                            <w:div w:id="1701542702">
                                              <w:marLeft w:val="-225"/>
                                              <w:marRight w:val="-225"/>
                                              <w:marTop w:val="0"/>
                                              <w:marBottom w:val="0"/>
                                              <w:divBdr>
                                                <w:top w:val="none" w:sz="0" w:space="0" w:color="auto"/>
                                                <w:left w:val="none" w:sz="0" w:space="0" w:color="auto"/>
                                                <w:bottom w:val="none" w:sz="0" w:space="0" w:color="auto"/>
                                                <w:right w:val="none" w:sz="0" w:space="0" w:color="auto"/>
                                              </w:divBdr>
                                              <w:divsChild>
                                                <w:div w:id="1161122227">
                                                  <w:marLeft w:val="0"/>
                                                  <w:marRight w:val="0"/>
                                                  <w:marTop w:val="0"/>
                                                  <w:marBottom w:val="0"/>
                                                  <w:divBdr>
                                                    <w:top w:val="none" w:sz="0" w:space="0" w:color="auto"/>
                                                    <w:left w:val="none" w:sz="0" w:space="0" w:color="auto"/>
                                                    <w:bottom w:val="none" w:sz="0" w:space="0" w:color="auto"/>
                                                    <w:right w:val="none" w:sz="0" w:space="0" w:color="auto"/>
                                                  </w:divBdr>
                                                  <w:divsChild>
                                                    <w:div w:id="968048766">
                                                      <w:marLeft w:val="0"/>
                                                      <w:marRight w:val="0"/>
                                                      <w:marTop w:val="0"/>
                                                      <w:marBottom w:val="270"/>
                                                      <w:divBdr>
                                                        <w:top w:val="none" w:sz="0" w:space="0" w:color="auto"/>
                                                        <w:left w:val="none" w:sz="0" w:space="0" w:color="auto"/>
                                                        <w:bottom w:val="none" w:sz="0" w:space="0" w:color="auto"/>
                                                        <w:right w:val="none" w:sz="0" w:space="0" w:color="auto"/>
                                                      </w:divBdr>
                                                      <w:divsChild>
                                                        <w:div w:id="1116867630">
                                                          <w:marLeft w:val="0"/>
                                                          <w:marRight w:val="0"/>
                                                          <w:marTop w:val="0"/>
                                                          <w:marBottom w:val="0"/>
                                                          <w:divBdr>
                                                            <w:top w:val="none" w:sz="0" w:space="0" w:color="auto"/>
                                                            <w:left w:val="none" w:sz="0" w:space="0" w:color="auto"/>
                                                            <w:bottom w:val="none" w:sz="0" w:space="0" w:color="auto"/>
                                                            <w:right w:val="none" w:sz="0" w:space="0" w:color="auto"/>
                                                          </w:divBdr>
                                                          <w:divsChild>
                                                            <w:div w:id="1562251010">
                                                              <w:marLeft w:val="0"/>
                                                              <w:marRight w:val="0"/>
                                                              <w:marTop w:val="0"/>
                                                              <w:marBottom w:val="0"/>
                                                              <w:divBdr>
                                                                <w:top w:val="none" w:sz="0" w:space="0" w:color="auto"/>
                                                                <w:left w:val="none" w:sz="0" w:space="0" w:color="auto"/>
                                                                <w:bottom w:val="none" w:sz="0" w:space="0" w:color="auto"/>
                                                                <w:right w:val="none" w:sz="0" w:space="0" w:color="auto"/>
                                                              </w:divBdr>
                                                              <w:divsChild>
                                                                <w:div w:id="607928770">
                                                                  <w:marLeft w:val="0"/>
                                                                  <w:marRight w:val="0"/>
                                                                  <w:marTop w:val="0"/>
                                                                  <w:marBottom w:val="0"/>
                                                                  <w:divBdr>
                                                                    <w:top w:val="none" w:sz="0" w:space="0" w:color="auto"/>
                                                                    <w:left w:val="none" w:sz="0" w:space="0" w:color="auto"/>
                                                                    <w:bottom w:val="none" w:sz="0" w:space="0" w:color="auto"/>
                                                                    <w:right w:val="none" w:sz="0" w:space="0" w:color="auto"/>
                                                                  </w:divBdr>
                                                                  <w:divsChild>
                                                                    <w:div w:id="491214925">
                                                                      <w:marLeft w:val="0"/>
                                                                      <w:marRight w:val="0"/>
                                                                      <w:marTop w:val="0"/>
                                                                      <w:marBottom w:val="0"/>
                                                                      <w:divBdr>
                                                                        <w:top w:val="none" w:sz="0" w:space="0" w:color="auto"/>
                                                                        <w:left w:val="none" w:sz="0" w:space="0" w:color="auto"/>
                                                                        <w:bottom w:val="none" w:sz="0" w:space="0" w:color="auto"/>
                                                                        <w:right w:val="none" w:sz="0" w:space="0" w:color="auto"/>
                                                                      </w:divBdr>
                                                                      <w:divsChild>
                                                                        <w:div w:id="632102698">
                                                                          <w:marLeft w:val="0"/>
                                                                          <w:marRight w:val="0"/>
                                                                          <w:marTop w:val="0"/>
                                                                          <w:marBottom w:val="0"/>
                                                                          <w:divBdr>
                                                                            <w:top w:val="none" w:sz="0" w:space="0" w:color="auto"/>
                                                                            <w:left w:val="none" w:sz="0" w:space="0" w:color="auto"/>
                                                                            <w:bottom w:val="none" w:sz="0" w:space="0" w:color="auto"/>
                                                                            <w:right w:val="none" w:sz="0" w:space="0" w:color="auto"/>
                                                                          </w:divBdr>
                                                                          <w:divsChild>
                                                                            <w:div w:id="1127088649">
                                                                              <w:marLeft w:val="0"/>
                                                                              <w:marRight w:val="0"/>
                                                                              <w:marTop w:val="0"/>
                                                                              <w:marBottom w:val="0"/>
                                                                              <w:divBdr>
                                                                                <w:top w:val="none" w:sz="0" w:space="0" w:color="auto"/>
                                                                                <w:left w:val="none" w:sz="0" w:space="0" w:color="auto"/>
                                                                                <w:bottom w:val="none" w:sz="0" w:space="0" w:color="auto"/>
                                                                                <w:right w:val="none" w:sz="0" w:space="0" w:color="auto"/>
                                                                              </w:divBdr>
                                                                            </w:div>
                                                                            <w:div w:id="589435469">
                                                                              <w:marLeft w:val="0"/>
                                                                              <w:marRight w:val="0"/>
                                                                              <w:marTop w:val="0"/>
                                                                              <w:marBottom w:val="0"/>
                                                                              <w:divBdr>
                                                                                <w:top w:val="none" w:sz="0" w:space="0" w:color="auto"/>
                                                                                <w:left w:val="none" w:sz="0" w:space="0" w:color="auto"/>
                                                                                <w:bottom w:val="none" w:sz="0" w:space="0" w:color="auto"/>
                                                                                <w:right w:val="none" w:sz="0" w:space="0" w:color="auto"/>
                                                                              </w:divBdr>
                                                                            </w:div>
                                                                            <w:div w:id="269826083">
                                                                              <w:marLeft w:val="0"/>
                                                                              <w:marRight w:val="0"/>
                                                                              <w:marTop w:val="0"/>
                                                                              <w:marBottom w:val="0"/>
                                                                              <w:divBdr>
                                                                                <w:top w:val="none" w:sz="0" w:space="0" w:color="auto"/>
                                                                                <w:left w:val="none" w:sz="0" w:space="0" w:color="auto"/>
                                                                                <w:bottom w:val="none" w:sz="0" w:space="0" w:color="auto"/>
                                                                                <w:right w:val="none" w:sz="0" w:space="0" w:color="auto"/>
                                                                              </w:divBdr>
                                                                            </w:div>
                                                                            <w:div w:id="800534447">
                                                                              <w:marLeft w:val="0"/>
                                                                              <w:marRight w:val="0"/>
                                                                              <w:marTop w:val="0"/>
                                                                              <w:marBottom w:val="0"/>
                                                                              <w:divBdr>
                                                                                <w:top w:val="none" w:sz="0" w:space="0" w:color="auto"/>
                                                                                <w:left w:val="none" w:sz="0" w:space="0" w:color="auto"/>
                                                                                <w:bottom w:val="none" w:sz="0" w:space="0" w:color="auto"/>
                                                                                <w:right w:val="none" w:sz="0" w:space="0" w:color="auto"/>
                                                                              </w:divBdr>
                                                                            </w:div>
                                                                            <w:div w:id="1776319606">
                                                                              <w:marLeft w:val="0"/>
                                                                              <w:marRight w:val="0"/>
                                                                              <w:marTop w:val="0"/>
                                                                              <w:marBottom w:val="0"/>
                                                                              <w:divBdr>
                                                                                <w:top w:val="none" w:sz="0" w:space="0" w:color="auto"/>
                                                                                <w:left w:val="none" w:sz="0" w:space="0" w:color="auto"/>
                                                                                <w:bottom w:val="none" w:sz="0" w:space="0" w:color="auto"/>
                                                                                <w:right w:val="none" w:sz="0" w:space="0" w:color="auto"/>
                                                                              </w:divBdr>
                                                                            </w:div>
                                                                            <w:div w:id="479150133">
                                                                              <w:marLeft w:val="0"/>
                                                                              <w:marRight w:val="0"/>
                                                                              <w:marTop w:val="0"/>
                                                                              <w:marBottom w:val="0"/>
                                                                              <w:divBdr>
                                                                                <w:top w:val="none" w:sz="0" w:space="0" w:color="auto"/>
                                                                                <w:left w:val="none" w:sz="0" w:space="0" w:color="auto"/>
                                                                                <w:bottom w:val="none" w:sz="0" w:space="0" w:color="auto"/>
                                                                                <w:right w:val="none" w:sz="0" w:space="0" w:color="auto"/>
                                                                              </w:divBdr>
                                                                            </w:div>
                                                                            <w:div w:id="1191644724">
                                                                              <w:marLeft w:val="0"/>
                                                                              <w:marRight w:val="0"/>
                                                                              <w:marTop w:val="0"/>
                                                                              <w:marBottom w:val="0"/>
                                                                              <w:divBdr>
                                                                                <w:top w:val="none" w:sz="0" w:space="0" w:color="auto"/>
                                                                                <w:left w:val="none" w:sz="0" w:space="0" w:color="auto"/>
                                                                                <w:bottom w:val="none" w:sz="0" w:space="0" w:color="auto"/>
                                                                                <w:right w:val="none" w:sz="0" w:space="0" w:color="auto"/>
                                                                              </w:divBdr>
                                                                            </w:div>
                                                                            <w:div w:id="1799644511">
                                                                              <w:marLeft w:val="0"/>
                                                                              <w:marRight w:val="0"/>
                                                                              <w:marTop w:val="0"/>
                                                                              <w:marBottom w:val="0"/>
                                                                              <w:divBdr>
                                                                                <w:top w:val="none" w:sz="0" w:space="0" w:color="auto"/>
                                                                                <w:left w:val="none" w:sz="0" w:space="0" w:color="auto"/>
                                                                                <w:bottom w:val="none" w:sz="0" w:space="0" w:color="auto"/>
                                                                                <w:right w:val="none" w:sz="0" w:space="0" w:color="auto"/>
                                                                              </w:divBdr>
                                                                            </w:div>
                                                                            <w:div w:id="38472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3299243">
      <w:bodyDiv w:val="1"/>
      <w:marLeft w:val="0"/>
      <w:marRight w:val="0"/>
      <w:marTop w:val="0"/>
      <w:marBottom w:val="0"/>
      <w:divBdr>
        <w:top w:val="none" w:sz="0" w:space="0" w:color="auto"/>
        <w:left w:val="none" w:sz="0" w:space="0" w:color="auto"/>
        <w:bottom w:val="none" w:sz="0" w:space="0" w:color="auto"/>
        <w:right w:val="none" w:sz="0" w:space="0" w:color="auto"/>
      </w:divBdr>
    </w:div>
    <w:div w:id="2008633295">
      <w:bodyDiv w:val="1"/>
      <w:marLeft w:val="0"/>
      <w:marRight w:val="0"/>
      <w:marTop w:val="0"/>
      <w:marBottom w:val="0"/>
      <w:divBdr>
        <w:top w:val="none" w:sz="0" w:space="0" w:color="auto"/>
        <w:left w:val="none" w:sz="0" w:space="0" w:color="auto"/>
        <w:bottom w:val="none" w:sz="0" w:space="0" w:color="auto"/>
        <w:right w:val="none" w:sz="0" w:space="0" w:color="auto"/>
      </w:divBdr>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1580588">
      <w:bodyDiv w:val="1"/>
      <w:marLeft w:val="0"/>
      <w:marRight w:val="0"/>
      <w:marTop w:val="0"/>
      <w:marBottom w:val="0"/>
      <w:divBdr>
        <w:top w:val="none" w:sz="0" w:space="0" w:color="auto"/>
        <w:left w:val="none" w:sz="0" w:space="0" w:color="auto"/>
        <w:bottom w:val="none" w:sz="0" w:space="0" w:color="auto"/>
        <w:right w:val="none" w:sz="0" w:space="0" w:color="auto"/>
      </w:divBdr>
    </w:div>
    <w:div w:id="2126776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we.gov.au/sites/default/files/env/pages/d72dfd1a-f0d8-4699-8d43-5d95bbb02428/files/tssc-guidelines-assessing-species-2021.pdf" TargetMode="External"/><Relationship Id="rId18" Type="http://schemas.openxmlformats.org/officeDocument/2006/relationships/image" Target="media/image1.jpeg"/><Relationship Id="rId26" Type="http://schemas.openxmlformats.org/officeDocument/2006/relationships/hyperlink" Target="https://www.dpi.nsw.gov.au/climate-and-emergencies/droughthub/drought-in-nsw" TargetMode="External"/><Relationship Id="rId39" Type="http://schemas.openxmlformats.org/officeDocument/2006/relationships/header" Target="header3.xml"/><Relationship Id="rId21" Type="http://schemas.openxmlformats.org/officeDocument/2006/relationships/hyperlink" Target="http://www.environment.gov.au/science/erin/databases-maps/snes" TargetMode="External"/><Relationship Id="rId34" Type="http://schemas.openxmlformats.org/officeDocument/2006/relationships/hyperlink" Target="https://www.environment.nsw.gov.au/research-and-publications/publications-search/southern-richmond-range-parks-plan-of-management" TargetMode="External"/><Relationship Id="rId42" Type="http://schemas.openxmlformats.org/officeDocument/2006/relationships/hyperlink" Target="https://nc.iucnredlist.org/redlist/content/attachment_files/RedListGuidelines.pdf" TargetMode="External"/><Relationship Id="rId47" Type="http://schemas.openxmlformats.org/officeDocument/2006/relationships/hyperlink" Target="http://www.environment.gov.au/cgi-bin/sprat/public/publicspecies.pl?taxon_id=64898" TargetMode="External"/><Relationship Id="rId50" Type="http://schemas.openxmlformats.org/officeDocument/2006/relationships/header" Target="header5.xm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awe.gov.au/environment/biodiversity/threatened" TargetMode="External"/><Relationship Id="rId17" Type="http://schemas.openxmlformats.org/officeDocument/2006/relationships/hyperlink" Target="https://www.awe.gov.au/about/commitment/privacy" TargetMode="External"/><Relationship Id="rId25" Type="http://schemas.openxmlformats.org/officeDocument/2006/relationships/hyperlink" Target="https://www.environment.gov.au/system/files/resources/773abcad-39a8-469f-8d97-23e359576db6/files/arrive-clean-leave-clean.pdf" TargetMode="External"/><Relationship Id="rId33" Type="http://schemas.openxmlformats.org/officeDocument/2006/relationships/hyperlink" Target="https://www.nationalparks.nsw.gov.au/visit-a-park/parks/banyabba-nature-reserve" TargetMode="External"/><Relationship Id="rId38" Type="http://schemas.openxmlformats.org/officeDocument/2006/relationships/footer" Target="footer1.xml"/><Relationship Id="rId46" Type="http://schemas.openxmlformats.org/officeDocument/2006/relationships/hyperlink" Target="mailto:copyright@awe.gov.au" TargetMode="External"/><Relationship Id="rId2" Type="http://schemas.openxmlformats.org/officeDocument/2006/relationships/customXml" Target="../customXml/item2.xml"/><Relationship Id="rId16" Type="http://schemas.openxmlformats.org/officeDocument/2006/relationships/hyperlink" Target="https://www.awe.gov.au/environment/biodiversity/threatened/cam" TargetMode="External"/><Relationship Id="rId20" Type="http://schemas.openxmlformats.org/officeDocument/2006/relationships/image" Target="media/image2.jpeg"/><Relationship Id="rId29" Type="http://schemas.openxmlformats.org/officeDocument/2006/relationships/hyperlink" Target="https://www.environment.nsw.gov.au/-/media/OEH/Corporate-Site/Documents/Animals-and-plants/Wildlife-management/saving-our-species-hygiene-guidelines-200164.pdf" TargetMode="External"/><Relationship Id="rId41" Type="http://schemas.openxmlformats.org/officeDocument/2006/relationships/hyperlink" Target="http://www.environment.gov.au/system/files/pages/d72dfd1a-f0d8-4699-8d43-5d95bbb02428/files/tssc-guidelines-assessing-species-2018.pdf"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pecies.consultation@awe.gov.au" TargetMode="External"/><Relationship Id="rId24" Type="http://schemas.openxmlformats.org/officeDocument/2006/relationships/hyperlink" Target="https://www.florabank.org.au/guidelines" TargetMode="External"/><Relationship Id="rId32" Type="http://schemas.openxmlformats.org/officeDocument/2006/relationships/hyperlink" Target="http://www.iucnredlist.org/documents/RedListGuidelines.pdf" TargetMode="External"/><Relationship Id="rId37" Type="http://schemas.openxmlformats.org/officeDocument/2006/relationships/header" Target="header2.xml"/><Relationship Id="rId40" Type="http://schemas.openxmlformats.org/officeDocument/2006/relationships/footer" Target="footer2.xml"/><Relationship Id="rId45" Type="http://schemas.openxmlformats.org/officeDocument/2006/relationships/hyperlink" Target="https://creativecommons.org/licenses/by/4.0/legalcode"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awe.gov.au/environment/biodiversity/threatened/recovery-plans" TargetMode="External"/><Relationship Id="rId23" Type="http://schemas.openxmlformats.org/officeDocument/2006/relationships/hyperlink" Target="https://apps.lucidcentral.org/euclid/text/entities/eucalyptus_pachycalyx__subsp._waajensis.htm" TargetMode="External"/><Relationship Id="rId28" Type="http://schemas.openxmlformats.org/officeDocument/2006/relationships/hyperlink" Target="http://climatechange.environment.nsw.gov.au/climate-projections-for-nsw/climate-projections-for-your-region/nsw-climate-change-downloads" TargetMode="External"/><Relationship Id="rId36" Type="http://schemas.openxmlformats.org/officeDocument/2006/relationships/header" Target="header1.xml"/><Relationship Id="rId49"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hyperlink" Target="http://www.environment.gov.au/cgi-bin/sprat/public/sprat.pl" TargetMode="External"/><Relationship Id="rId31" Type="http://schemas.openxmlformats.org/officeDocument/2006/relationships/hyperlink" Target="http://www.iucnredlist.org/technical-documents/categories-and-criteria" TargetMode="External"/><Relationship Id="rId44" Type="http://schemas.openxmlformats.org/officeDocument/2006/relationships/image" Target="media/image4.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we.gov.au/environment/biodiversity/threatened/nominations" TargetMode="External"/><Relationship Id="rId22" Type="http://schemas.openxmlformats.org/officeDocument/2006/relationships/hyperlink" Target="https://www.environment.nsw.gov.au/savingourspeciesapp/project.aspx?ProfileID=10304" TargetMode="External"/><Relationship Id="rId27" Type="http://schemas.openxmlformats.org/officeDocument/2006/relationships/hyperlink" Target="https://climatechange.environment.nsw.gov.au/Climate-projections-for-NSW/Climate-projections-for-your-region/North-Coast-Climate-Change-Downloads" TargetMode="External"/><Relationship Id="rId30" Type="http://schemas.openxmlformats.org/officeDocument/2006/relationships/hyperlink" Target="https://aus01.safelinks.protection.outlook.com/?url=https%3A%2F%2Fdoi.org%2F10.5281%2Fzenodo.5908826&amp;data=04%7C01%7CCarly.Rickerby4%40environment.gov.au%7Cccc01e73f1fe42ecc95b08d9e158df05%7C78f05d85d6b34eeba5c3948d2dcdae8a%7C0%7C0%7C637788594073943049%7CUnknown%7CTWFpbGZsb3d8eyJWIjoiMC4wLjAwMDAiLCJQIjoiV2luMzIiLCJBTiI6Ik1haWwiLCJXVCI6Mn0%3D%7C3000&amp;sdata=I94lpD6nNMXnmLyohxy0URxDWcBV7JkSHr%2Bgey1U9oo%3D&amp;reserved=0" TargetMode="External"/><Relationship Id="rId35" Type="http://schemas.openxmlformats.org/officeDocument/2006/relationships/hyperlink" Target="https://www.environment.nsw.gov.au/threatenedspeciesapp/profile.aspx?id=10304" TargetMode="External"/><Relationship Id="rId43" Type="http://schemas.openxmlformats.org/officeDocument/2006/relationships/hyperlink" Target="http://www.environment.gov.au/biodiversity/threatened/cam" TargetMode="External"/><Relationship Id="rId48" Type="http://schemas.openxmlformats.org/officeDocument/2006/relationships/hyperlink" Target="http://agriculture.gov.au/" TargetMode="External"/><Relationship Id="rId8" Type="http://schemas.openxmlformats.org/officeDocument/2006/relationships/webSettings" Target="webSettings.xml"/><Relationship Id="rId51" Type="http://schemas.openxmlformats.org/officeDocument/2006/relationships/header" Target="header6.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27231\OneDrive%20-%20Environment\HomeDrive\Profile\Desktop\Conservation%20Advice%20docs\6.16.1%20Conservation%20Advice%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2438C5D87D3440CB76B7F1742AF4704"/>
        <w:category>
          <w:name w:val="General"/>
          <w:gallery w:val="placeholder"/>
        </w:category>
        <w:types>
          <w:type w:val="bbPlcHdr"/>
        </w:types>
        <w:behaviors>
          <w:behavior w:val="content"/>
        </w:behaviors>
        <w:guid w:val="{868CE56F-CB86-4E2F-8256-417FE80F53C8}"/>
      </w:docPartPr>
      <w:docPartBody>
        <w:p w:rsidR="00255F15" w:rsidRDefault="00255F15">
          <w:pPr>
            <w:pStyle w:val="C2438C5D87D3440CB76B7F1742AF4704"/>
          </w:pPr>
          <w:r w:rsidRPr="0045331C">
            <w:rPr>
              <w:rStyle w:val="PlaceholderText"/>
            </w:rPr>
            <w:t>Choose an item.</w:t>
          </w:r>
        </w:p>
      </w:docPartBody>
    </w:docPart>
    <w:docPart>
      <w:docPartPr>
        <w:name w:val="99A2A77E9F3F4CE28BD7312DAFED770A"/>
        <w:category>
          <w:name w:val="General"/>
          <w:gallery w:val="placeholder"/>
        </w:category>
        <w:types>
          <w:type w:val="bbPlcHdr"/>
        </w:types>
        <w:behaviors>
          <w:behavior w:val="content"/>
        </w:behaviors>
        <w:guid w:val="{DDC3E1FA-503A-4AC0-8729-F948763B0181}"/>
      </w:docPartPr>
      <w:docPartBody>
        <w:p w:rsidR="00255F15" w:rsidRDefault="00255F15">
          <w:pPr>
            <w:pStyle w:val="99A2A77E9F3F4CE28BD7312DAFED770A"/>
          </w:pPr>
          <w:r w:rsidRPr="0045331C">
            <w:rPr>
              <w:rStyle w:val="PlaceholderText"/>
            </w:rPr>
            <w:t>Choose an item.</w:t>
          </w:r>
        </w:p>
      </w:docPartBody>
    </w:docPart>
    <w:docPart>
      <w:docPartPr>
        <w:name w:val="26D507B345A7430794482C94B7CA279D"/>
        <w:category>
          <w:name w:val="General"/>
          <w:gallery w:val="placeholder"/>
        </w:category>
        <w:types>
          <w:type w:val="bbPlcHdr"/>
        </w:types>
        <w:behaviors>
          <w:behavior w:val="content"/>
        </w:behaviors>
        <w:guid w:val="{CA71EC8C-2B51-444D-847E-D2C89CE88BED}"/>
      </w:docPartPr>
      <w:docPartBody>
        <w:p w:rsidR="00255F15" w:rsidRDefault="00255F15">
          <w:pPr>
            <w:pStyle w:val="26D507B345A7430794482C94B7CA279D"/>
          </w:pPr>
          <w:r w:rsidRPr="0045331C">
            <w:rPr>
              <w:rStyle w:val="PlaceholderText"/>
            </w:rPr>
            <w:t>Choose an item.</w:t>
          </w:r>
        </w:p>
      </w:docPartBody>
    </w:docPart>
    <w:docPart>
      <w:docPartPr>
        <w:name w:val="C199B225717A460EBDF6CA77C549055D"/>
        <w:category>
          <w:name w:val="General"/>
          <w:gallery w:val="placeholder"/>
        </w:category>
        <w:types>
          <w:type w:val="bbPlcHdr"/>
        </w:types>
        <w:behaviors>
          <w:behavior w:val="content"/>
        </w:behaviors>
        <w:guid w:val="{C0A26667-00CF-4EFD-97E4-24AF9BC332BE}"/>
      </w:docPartPr>
      <w:docPartBody>
        <w:p w:rsidR="00255F15" w:rsidRDefault="00255F15">
          <w:pPr>
            <w:pStyle w:val="C199B225717A460EBDF6CA77C549055D"/>
          </w:pPr>
          <w:r w:rsidRPr="0045331C">
            <w:rPr>
              <w:rStyle w:val="PlaceholderText"/>
            </w:rPr>
            <w:t>Choose an item.</w:t>
          </w:r>
        </w:p>
      </w:docPartBody>
    </w:docPart>
    <w:docPart>
      <w:docPartPr>
        <w:name w:val="42CA0C89EE854E4D9C23F51C82B57F5A"/>
        <w:category>
          <w:name w:val="General"/>
          <w:gallery w:val="placeholder"/>
        </w:category>
        <w:types>
          <w:type w:val="bbPlcHdr"/>
        </w:types>
        <w:behaviors>
          <w:behavior w:val="content"/>
        </w:behaviors>
        <w:guid w:val="{2B53EC93-D6E1-4AB4-B842-090D5B84F5BB}"/>
      </w:docPartPr>
      <w:docPartBody>
        <w:p w:rsidR="00255F15" w:rsidRDefault="00255F15">
          <w:pPr>
            <w:pStyle w:val="42CA0C89EE854E4D9C23F51C82B57F5A"/>
          </w:pPr>
          <w:r w:rsidRPr="0045331C">
            <w:rPr>
              <w:rStyle w:val="PlaceholderText"/>
            </w:rPr>
            <w:t>Choose an item.</w:t>
          </w:r>
        </w:p>
      </w:docPartBody>
    </w:docPart>
    <w:docPart>
      <w:docPartPr>
        <w:name w:val="BA7101C561544322BEE1E3E253280602"/>
        <w:category>
          <w:name w:val="General"/>
          <w:gallery w:val="placeholder"/>
        </w:category>
        <w:types>
          <w:type w:val="bbPlcHdr"/>
        </w:types>
        <w:behaviors>
          <w:behavior w:val="content"/>
        </w:behaviors>
        <w:guid w:val="{8B617B41-D168-42FE-B3C0-C3D4C405E53D}"/>
      </w:docPartPr>
      <w:docPartBody>
        <w:p w:rsidR="00255F15" w:rsidRDefault="00255F15">
          <w:pPr>
            <w:pStyle w:val="BA7101C561544322BEE1E3E253280602"/>
          </w:pPr>
          <w:r w:rsidRPr="0045331C">
            <w:rPr>
              <w:rStyle w:val="PlaceholderText"/>
            </w:rPr>
            <w:t>Choose an item.</w:t>
          </w:r>
        </w:p>
      </w:docPartBody>
    </w:docPart>
    <w:docPart>
      <w:docPartPr>
        <w:name w:val="7F10D9FB951E45CDBF098B363EB2168C"/>
        <w:category>
          <w:name w:val="General"/>
          <w:gallery w:val="placeholder"/>
        </w:category>
        <w:types>
          <w:type w:val="bbPlcHdr"/>
        </w:types>
        <w:behaviors>
          <w:behavior w:val="content"/>
        </w:behaviors>
        <w:guid w:val="{7D718A37-7A71-4A4C-BA60-9CA6945BDEC0}"/>
      </w:docPartPr>
      <w:docPartBody>
        <w:p w:rsidR="00255F15" w:rsidRDefault="00255F15">
          <w:pPr>
            <w:pStyle w:val="7F10D9FB951E45CDBF098B363EB2168C"/>
          </w:pPr>
          <w:r w:rsidRPr="004D61C9">
            <w:rPr>
              <w:rStyle w:val="PlaceholderText"/>
              <w:highlight w:val="yellow"/>
            </w:rPr>
            <w:t>Choose an item.</w:t>
          </w:r>
        </w:p>
      </w:docPartBody>
    </w:docPart>
    <w:docPart>
      <w:docPartPr>
        <w:name w:val="6EFDCF5DAD5442A192568D16C69FFDAA"/>
        <w:category>
          <w:name w:val="General"/>
          <w:gallery w:val="placeholder"/>
        </w:category>
        <w:types>
          <w:type w:val="bbPlcHdr"/>
        </w:types>
        <w:behaviors>
          <w:behavior w:val="content"/>
        </w:behaviors>
        <w:guid w:val="{2B9DDBCA-376C-44E4-920E-B53448A1C93C}"/>
      </w:docPartPr>
      <w:docPartBody>
        <w:p w:rsidR="00255F15" w:rsidRDefault="00255F15">
          <w:pPr>
            <w:pStyle w:val="6EFDCF5DAD5442A192568D16C69FFDAA"/>
          </w:pPr>
          <w:r w:rsidRPr="00F20180">
            <w:rPr>
              <w:rStyle w:val="PlaceholderText"/>
              <w:highlight w:val="yellow"/>
            </w:rPr>
            <w:t>Choose an item.</w:t>
          </w:r>
        </w:p>
      </w:docPartBody>
    </w:docPart>
    <w:docPart>
      <w:docPartPr>
        <w:name w:val="AEF8376E07FB4128ACA14060B6E858CD"/>
        <w:category>
          <w:name w:val="General"/>
          <w:gallery w:val="placeholder"/>
        </w:category>
        <w:types>
          <w:type w:val="bbPlcHdr"/>
        </w:types>
        <w:behaviors>
          <w:behavior w:val="content"/>
        </w:behaviors>
        <w:guid w:val="{64F3045B-1B41-4A6E-A2CC-F2A7A07FA28A}"/>
      </w:docPartPr>
      <w:docPartBody>
        <w:p w:rsidR="009279F2" w:rsidRDefault="009279F2" w:rsidP="009279F2">
          <w:pPr>
            <w:pStyle w:val="AEF8376E07FB4128ACA14060B6E858CD"/>
          </w:pPr>
          <w:r w:rsidRPr="0045331C">
            <w:rPr>
              <w:rStyle w:val="PlaceholderText"/>
            </w:rPr>
            <w:t>Choose an item.</w:t>
          </w:r>
        </w:p>
      </w:docPartBody>
    </w:docPart>
    <w:docPart>
      <w:docPartPr>
        <w:name w:val="209D38CFA0E34E639B71AFA4218585CF"/>
        <w:category>
          <w:name w:val="General"/>
          <w:gallery w:val="placeholder"/>
        </w:category>
        <w:types>
          <w:type w:val="bbPlcHdr"/>
        </w:types>
        <w:behaviors>
          <w:behavior w:val="content"/>
        </w:behaviors>
        <w:guid w:val="{9E20B736-A2F6-4B0E-87F2-6668253943DB}"/>
      </w:docPartPr>
      <w:docPartBody>
        <w:p w:rsidR="009279F2" w:rsidRDefault="009279F2" w:rsidP="009279F2">
          <w:pPr>
            <w:pStyle w:val="209D38CFA0E34E639B71AFA4218585CF"/>
          </w:pPr>
          <w:r w:rsidRPr="0045331C">
            <w:rPr>
              <w:rStyle w:val="PlaceholderText"/>
            </w:rPr>
            <w:t>Click here to enter a date.</w:t>
          </w:r>
        </w:p>
      </w:docPartBody>
    </w:docPart>
    <w:docPart>
      <w:docPartPr>
        <w:name w:val="0BD84A5C376A46C0A6D2899A48546FA5"/>
        <w:category>
          <w:name w:val="General"/>
          <w:gallery w:val="placeholder"/>
        </w:category>
        <w:types>
          <w:type w:val="bbPlcHdr"/>
        </w:types>
        <w:behaviors>
          <w:behavior w:val="content"/>
        </w:behaviors>
        <w:guid w:val="{107D281C-C985-4671-93B5-9962FBA0808E}"/>
      </w:docPartPr>
      <w:docPartBody>
        <w:p w:rsidR="009279F2" w:rsidRDefault="009279F2" w:rsidP="009279F2">
          <w:pPr>
            <w:pStyle w:val="0BD84A5C376A46C0A6D2899A48546FA5"/>
          </w:pPr>
          <w:r w:rsidRPr="0045331C">
            <w:rPr>
              <w:rStyle w:val="PlaceholderText"/>
            </w:rPr>
            <w:t>Choose an item.</w:t>
          </w:r>
        </w:p>
      </w:docPartBody>
    </w:docPart>
    <w:docPart>
      <w:docPartPr>
        <w:name w:val="701410CFAE974925912A1B4ECC0CC8F3"/>
        <w:category>
          <w:name w:val="General"/>
          <w:gallery w:val="placeholder"/>
        </w:category>
        <w:types>
          <w:type w:val="bbPlcHdr"/>
        </w:types>
        <w:behaviors>
          <w:behavior w:val="content"/>
        </w:behaviors>
        <w:guid w:val="{D790B443-9220-4C98-A0A8-F5519A92BC02}"/>
      </w:docPartPr>
      <w:docPartBody>
        <w:p w:rsidR="00D728BE" w:rsidRDefault="009279F2" w:rsidP="009279F2">
          <w:pPr>
            <w:pStyle w:val="701410CFAE974925912A1B4ECC0CC8F3"/>
          </w:pPr>
          <w:r w:rsidRPr="00F20180">
            <w:rPr>
              <w:rStyle w:val="PlaceholderText"/>
              <w:highlight w:val="yellow"/>
            </w:rPr>
            <w:t>Choose an item.</w:t>
          </w:r>
        </w:p>
      </w:docPartBody>
    </w:docPart>
    <w:docPart>
      <w:docPartPr>
        <w:name w:val="493F1D274E26488E9DD2702BB523F48F"/>
        <w:category>
          <w:name w:val="General"/>
          <w:gallery w:val="placeholder"/>
        </w:category>
        <w:types>
          <w:type w:val="bbPlcHdr"/>
        </w:types>
        <w:behaviors>
          <w:behavior w:val="content"/>
        </w:behaviors>
        <w:guid w:val="{421D2ED5-BD4F-4C1A-88F5-93C7851EFAD2}"/>
      </w:docPartPr>
      <w:docPartBody>
        <w:p w:rsidR="00D728BE" w:rsidRDefault="009279F2" w:rsidP="009279F2">
          <w:pPr>
            <w:pStyle w:val="493F1D274E26488E9DD2702BB523F48F"/>
          </w:pPr>
          <w:r w:rsidRPr="0045331C">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Bold">
    <w:altName w:val="Arial"/>
    <w:panose1 w:val="00000000000000000000"/>
    <w:charset w:val="00"/>
    <w:family w:val="auto"/>
    <w:notTrueType/>
    <w:pitch w:val="default"/>
    <w:sig w:usb0="00000003" w:usb1="00000000" w:usb2="00000000" w:usb3="00000000" w:csb0="00000001" w:csb1="00000000"/>
  </w:font>
  <w:font w:name="Arial,Italic">
    <w:altName w:val="Arial"/>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F15"/>
    <w:rsid w:val="000A49FD"/>
    <w:rsid w:val="00161D4F"/>
    <w:rsid w:val="001E24A9"/>
    <w:rsid w:val="00220E0C"/>
    <w:rsid w:val="00255F15"/>
    <w:rsid w:val="00321D91"/>
    <w:rsid w:val="00543DD6"/>
    <w:rsid w:val="00595211"/>
    <w:rsid w:val="005A427D"/>
    <w:rsid w:val="005A4FDC"/>
    <w:rsid w:val="006033C9"/>
    <w:rsid w:val="006B2C61"/>
    <w:rsid w:val="00712C93"/>
    <w:rsid w:val="00760A8E"/>
    <w:rsid w:val="00765F8A"/>
    <w:rsid w:val="007959BD"/>
    <w:rsid w:val="00893C34"/>
    <w:rsid w:val="009279F2"/>
    <w:rsid w:val="00932B2B"/>
    <w:rsid w:val="00B23456"/>
    <w:rsid w:val="00B45093"/>
    <w:rsid w:val="00B820AB"/>
    <w:rsid w:val="00BC210C"/>
    <w:rsid w:val="00C1038D"/>
    <w:rsid w:val="00D05D03"/>
    <w:rsid w:val="00D22E2D"/>
    <w:rsid w:val="00D41DE7"/>
    <w:rsid w:val="00D473AF"/>
    <w:rsid w:val="00D728BE"/>
    <w:rsid w:val="00DA4778"/>
    <w:rsid w:val="00DC4927"/>
    <w:rsid w:val="00F409F2"/>
    <w:rsid w:val="00F539BA"/>
    <w:rsid w:val="00F95ABE"/>
    <w:rsid w:val="00FD79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59BD"/>
    <w:rPr>
      <w:color w:val="808080"/>
    </w:rPr>
  </w:style>
  <w:style w:type="paragraph" w:customStyle="1" w:styleId="C2438C5D87D3440CB76B7F1742AF4704">
    <w:name w:val="C2438C5D87D3440CB76B7F1742AF4704"/>
  </w:style>
  <w:style w:type="paragraph" w:customStyle="1" w:styleId="99A2A77E9F3F4CE28BD7312DAFED770A">
    <w:name w:val="99A2A77E9F3F4CE28BD7312DAFED770A"/>
  </w:style>
  <w:style w:type="paragraph" w:customStyle="1" w:styleId="26D507B345A7430794482C94B7CA279D">
    <w:name w:val="26D507B345A7430794482C94B7CA279D"/>
  </w:style>
  <w:style w:type="paragraph" w:customStyle="1" w:styleId="C199B225717A460EBDF6CA77C549055D">
    <w:name w:val="C199B225717A460EBDF6CA77C549055D"/>
  </w:style>
  <w:style w:type="paragraph" w:customStyle="1" w:styleId="42CA0C89EE854E4D9C23F51C82B57F5A">
    <w:name w:val="42CA0C89EE854E4D9C23F51C82B57F5A"/>
  </w:style>
  <w:style w:type="paragraph" w:customStyle="1" w:styleId="BA7101C561544322BEE1E3E253280602">
    <w:name w:val="BA7101C561544322BEE1E3E253280602"/>
  </w:style>
  <w:style w:type="paragraph" w:customStyle="1" w:styleId="7F10D9FB951E45CDBF098B363EB2168C">
    <w:name w:val="7F10D9FB951E45CDBF098B363EB2168C"/>
  </w:style>
  <w:style w:type="paragraph" w:customStyle="1" w:styleId="6EFDCF5DAD5442A192568D16C69FFDAA">
    <w:name w:val="6EFDCF5DAD5442A192568D16C69FFDAA"/>
  </w:style>
  <w:style w:type="paragraph" w:customStyle="1" w:styleId="AEF8376E07FB4128ACA14060B6E858CD">
    <w:name w:val="AEF8376E07FB4128ACA14060B6E858CD"/>
    <w:rsid w:val="009279F2"/>
  </w:style>
  <w:style w:type="paragraph" w:customStyle="1" w:styleId="209D38CFA0E34E639B71AFA4218585CF">
    <w:name w:val="209D38CFA0E34E639B71AFA4218585CF"/>
    <w:rsid w:val="009279F2"/>
  </w:style>
  <w:style w:type="paragraph" w:customStyle="1" w:styleId="0BD84A5C376A46C0A6D2899A48546FA5">
    <w:name w:val="0BD84A5C376A46C0A6D2899A48546FA5"/>
    <w:rsid w:val="009279F2"/>
  </w:style>
  <w:style w:type="paragraph" w:customStyle="1" w:styleId="701410CFAE974925912A1B4ECC0CC8F3">
    <w:name w:val="701410CFAE974925912A1B4ECC0CC8F3"/>
    <w:rsid w:val="009279F2"/>
  </w:style>
  <w:style w:type="paragraph" w:customStyle="1" w:styleId="493F1D274E26488E9DD2702BB523F48F">
    <w:name w:val="493F1D274E26488E9DD2702BB523F48F"/>
    <w:rsid w:val="009279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7" ma:contentTypeDescription="Create a new document." ma:contentTypeScope="" ma:versionID="937c2bd1fc1ad95f957f0cf030ab8155">
  <xsd:schema xmlns:xsd="http://www.w3.org/2001/XMLSchema" xmlns:xs="http://www.w3.org/2001/XMLSchema" xmlns:p="http://schemas.microsoft.com/office/2006/metadata/properties" xmlns:ns2="ac7ce04e-ea5d-4d46-bab0-39b1fa6a6f36" xmlns:ns3="425a5c30-4c2f-474f-aa2f-443e46b3d189" targetNamespace="http://schemas.microsoft.com/office/2006/metadata/properties" ma:root="true" ma:fieldsID="7fba7b6357ba8ae1ae987f7fdc409d50" ns2:_="" ns3:_="">
    <xsd:import namespace="ac7ce04e-ea5d-4d46-bab0-39b1fa6a6f36"/>
    <xsd:import namespace="425a5c30-4c2f-474f-aa2f-443e46b3d189"/>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87598eba-33fc-4c36-91ef-cfebcfd8a58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25a5c30-4c2f-474f-aa2f-443e46b3d189"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5135d28-65e1-4c28-be9f-a9c126b1373d}" ma:internalName="TaxCatchAll" ma:showField="CatchAllData" ma:web="425a5c30-4c2f-474f-aa2f-443e46b3d18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GPS.XSL" StyleName="Harvard - AGP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ac7ce04e-ea5d-4d46-bab0-39b1fa6a6f36">
      <Terms xmlns="http://schemas.microsoft.com/office/infopath/2007/PartnerControls"/>
    </lcf76f155ced4ddcb4097134ff3c332f>
    <Embargoed xmlns="ac7ce04e-ea5d-4d46-bab0-39b1fa6a6f36">false</Embargoed>
    <TaxCatchAll xmlns="425a5c30-4c2f-474f-aa2f-443e46b3d189" xsi:nil="true"/>
  </documentManagement>
</p:properties>
</file>

<file path=customXml/itemProps1.xml><?xml version="1.0" encoding="utf-8"?>
<ds:datastoreItem xmlns:ds="http://schemas.openxmlformats.org/officeDocument/2006/customXml" ds:itemID="{53E080BB-4F04-4ED7-8552-DACEDDA6D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7ce04e-ea5d-4d46-bab0-39b1fa6a6f36"/>
    <ds:schemaRef ds:uri="425a5c30-4c2f-474f-aa2f-443e46b3d1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9B48E02-C406-418D-A555-2A3BB9164250}">
  <ds:schemaRefs>
    <ds:schemaRef ds:uri="http://schemas.microsoft.com/sharepoint/v3/contenttype/forms"/>
  </ds:schemaRefs>
</ds:datastoreItem>
</file>

<file path=customXml/itemProps3.xml><?xml version="1.0" encoding="utf-8"?>
<ds:datastoreItem xmlns:ds="http://schemas.openxmlformats.org/officeDocument/2006/customXml" ds:itemID="{DC985812-F7A3-45CD-8611-8A0C31A3B1B9}">
  <ds:schemaRefs>
    <ds:schemaRef ds:uri="http://schemas.openxmlformats.org/officeDocument/2006/bibliography"/>
  </ds:schemaRefs>
</ds:datastoreItem>
</file>

<file path=customXml/itemProps4.xml><?xml version="1.0" encoding="utf-8"?>
<ds:datastoreItem xmlns:ds="http://schemas.openxmlformats.org/officeDocument/2006/customXml" ds:itemID="{9D1CAD33-3B39-4665-A5E6-666D035120E9}">
  <ds:schemaRefs>
    <ds:schemaRef ds:uri="http://purl.org/dc/dcmitype/"/>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schemas.microsoft.com/office/2006/metadata/properties"/>
    <ds:schemaRef ds:uri="http://purl.org/dc/terms/"/>
    <ds:schemaRef ds:uri="425a5c30-4c2f-474f-aa2f-443e46b3d189"/>
    <ds:schemaRef ds:uri="ac7ce04e-ea5d-4d46-bab0-39b1fa6a6f36"/>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6.16.1 Conservation Advice template.dotx</Template>
  <TotalTime>1</TotalTime>
  <Pages>15</Pages>
  <Words>14300</Words>
  <Characters>81513</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Banyabba shiny-barked gum - draft Conservation Advice incl listing assessment (Public consult)</vt:lpstr>
    </vt:vector>
  </TitlesOfParts>
  <Company/>
  <LinksUpToDate>false</LinksUpToDate>
  <CharactersWithSpaces>9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nyabba shiny-barked gum - draft Conservation Advice incl listing assessment (Public consult)</dc:title>
  <dc:creator>Department of Agriculture, Water and the Environment</dc:creator>
  <cp:lastModifiedBy>Amanda NOV</cp:lastModifiedBy>
  <cp:revision>5</cp:revision>
  <cp:lastPrinted>2022-06-08T01:04:00Z</cp:lastPrinted>
  <dcterms:created xsi:type="dcterms:W3CDTF">2022-06-08T00:47:00Z</dcterms:created>
  <dcterms:modified xsi:type="dcterms:W3CDTF">2022-06-09T00:0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6FD6131ACCD942B99EE496FC609FF4</vt:lpwstr>
  </property>
  <property fmtid="{D5CDD505-2E9C-101B-9397-08002B2CF9AE}" pid="3" name="RecordPoint_WorkflowType">
    <vt:lpwstr>ActiveSubmitStub</vt:lpwstr>
  </property>
  <property fmtid="{D5CDD505-2E9C-101B-9397-08002B2CF9AE}" pid="4" name="RecordPoint_ActiveItemSiteId">
    <vt:lpwstr>{8003c3b3-d20c-4e9a-bee9-0e2243d810ee}</vt:lpwstr>
  </property>
  <property fmtid="{D5CDD505-2E9C-101B-9397-08002B2CF9AE}" pid="5" name="RecordPoint_ActiveItemListId">
    <vt:lpwstr>{c2343697-786a-4864-9b9e-d8eda4729cc2}</vt:lpwstr>
  </property>
  <property fmtid="{D5CDD505-2E9C-101B-9397-08002B2CF9AE}" pid="6" name="RecordPoint_ActiveItemUniqueId">
    <vt:lpwstr>{540ee278-3d40-432c-858c-7478cf5f6288}</vt:lpwstr>
  </property>
  <property fmtid="{D5CDD505-2E9C-101B-9397-08002B2CF9AE}" pid="7" name="RecordPoint_ActiveItemWebId">
    <vt:lpwstr>{ce0940a8-fbdd-4d61-aa5f-5fccf7e3a693}</vt:lpwstr>
  </property>
  <property fmtid="{D5CDD505-2E9C-101B-9397-08002B2CF9AE}" pid="8" name="RecordPoint_SubmissionDate">
    <vt:lpwstr/>
  </property>
  <property fmtid="{D5CDD505-2E9C-101B-9397-08002B2CF9AE}" pid="9" name="RecordPoint_RecordNumberSubmitted">
    <vt:lpwstr/>
  </property>
  <property fmtid="{D5CDD505-2E9C-101B-9397-08002B2CF9AE}" pid="10" name="RecordPoint_ActiveItemMoved">
    <vt:lpwstr/>
  </property>
  <property fmtid="{D5CDD505-2E9C-101B-9397-08002B2CF9AE}" pid="11" name="RecordPoint_SubmissionCompleted">
    <vt:lpwstr/>
  </property>
  <property fmtid="{D5CDD505-2E9C-101B-9397-08002B2CF9AE}" pid="12" name="RecordPoint_RecordFormat">
    <vt:lpwstr/>
  </property>
  <property fmtid="{D5CDD505-2E9C-101B-9397-08002B2CF9AE}" pid="13" name="Order">
    <vt:r8>28800</vt:r8>
  </property>
  <property fmtid="{D5CDD505-2E9C-101B-9397-08002B2CF9AE}" pid="14" name="ComplianceAssetId">
    <vt:lpwstr/>
  </property>
  <property fmtid="{D5CDD505-2E9C-101B-9397-08002B2CF9AE}" pid="15" name="_ExtendedDescription">
    <vt:lpwstr/>
  </property>
  <property fmtid="{D5CDD505-2E9C-101B-9397-08002B2CF9AE}" pid="16" name="TriggerFlowInfo">
    <vt:lpwstr/>
  </property>
  <property fmtid="{D5CDD505-2E9C-101B-9397-08002B2CF9AE}" pid="17" name="MediaServiceImageTags">
    <vt:lpwstr/>
  </property>
</Properties>
</file>